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6D9C4FF9" w:rsidR="00CD2F67" w:rsidRPr="00AC26F8" w:rsidRDefault="00FC506A" w:rsidP="000A48DA">
      <w:r>
        <w:rPr>
          <w:b/>
          <w:bCs/>
          <w:kern w:val="28"/>
          <w:sz w:val="28"/>
          <w:szCs w:val="28"/>
        </w:rPr>
        <w:t>Relative</w:t>
      </w:r>
      <w:r w:rsidR="00582C9D" w:rsidRPr="00AC26F8">
        <w:rPr>
          <w:b/>
          <w:bCs/>
          <w:kern w:val="28"/>
          <w:sz w:val="28"/>
          <w:szCs w:val="28"/>
        </w:rPr>
        <w:t xml:space="preserve"> enrichment of o</w:t>
      </w:r>
      <w:r w:rsidR="00CD2F67" w:rsidRPr="00AC26F8">
        <w:rPr>
          <w:b/>
          <w:bCs/>
          <w:kern w:val="28"/>
          <w:sz w:val="28"/>
          <w:szCs w:val="28"/>
        </w:rPr>
        <w:t xml:space="preserve">ral bacteria in feces </w:t>
      </w:r>
      <w:r w:rsidR="00582C9D" w:rsidRPr="00AC26F8">
        <w:rPr>
          <w:b/>
          <w:bCs/>
          <w:kern w:val="28"/>
          <w:sz w:val="28"/>
          <w:szCs w:val="28"/>
        </w:rPr>
        <w:t>reflects depletion</w:t>
      </w:r>
      <w:r w:rsidR="00CD2F67" w:rsidRPr="00AC26F8">
        <w:rPr>
          <w:b/>
          <w:bCs/>
          <w:kern w:val="28"/>
          <w:sz w:val="28"/>
          <w:szCs w:val="28"/>
        </w:rPr>
        <w:t xml:space="preserve"> of </w:t>
      </w:r>
      <w:r w:rsidR="00582C9D" w:rsidRPr="00AC26F8">
        <w:rPr>
          <w:b/>
          <w:bCs/>
          <w:kern w:val="28"/>
          <w:sz w:val="28"/>
          <w:szCs w:val="28"/>
        </w:rPr>
        <w:t>gut commensals</w:t>
      </w:r>
    </w:p>
    <w:p w14:paraId="109869DD" w14:textId="77777777" w:rsidR="007B012B" w:rsidRPr="00AC26F8" w:rsidRDefault="007B012B" w:rsidP="000A48DA"/>
    <w:p w14:paraId="10A292A5" w14:textId="4AE9A980" w:rsidR="00F33DD4" w:rsidRPr="00AC26F8" w:rsidRDefault="00F33DD4" w:rsidP="000A48DA">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007D58D4">
        <w:t>, Ana Djukovic</w:t>
      </w:r>
      <w:r w:rsidR="007D58D4" w:rsidRPr="00AC26F8">
        <w:rPr>
          <w:vertAlign w:val="superscript"/>
        </w:rPr>
        <w:t>1</w:t>
      </w:r>
      <w:r w:rsidR="007D58D4">
        <w:t xml:space="preserve">, </w:t>
      </w:r>
      <w:r w:rsidR="007D58D4">
        <w:rPr>
          <w:rFonts w:hint="eastAsia"/>
        </w:rPr>
        <w:t>Hongbin</w:t>
      </w:r>
      <w:r w:rsidR="007D58D4">
        <w:t xml:space="preserve"> Liu</w:t>
      </w:r>
      <w:r w:rsidR="007D58D4" w:rsidRPr="007D58D4">
        <w:rPr>
          <w:vertAlign w:val="superscript"/>
        </w:rPr>
        <w:t>6</w:t>
      </w:r>
      <w:r w:rsidR="007D58D4">
        <w:t>, Lei Dai</w:t>
      </w:r>
      <w:r w:rsidR="007D58D4" w:rsidRPr="007D58D4">
        <w:rPr>
          <w:vertAlign w:val="superscript"/>
        </w:rPr>
        <w:t>6</w:t>
      </w:r>
      <w:r w:rsidR="007D58D4">
        <w:t xml:space="preserve">, </w:t>
      </w:r>
      <w:r w:rsidRPr="00AC26F8">
        <w:rPr>
          <w:rFonts w:hint="eastAsia"/>
        </w:rPr>
        <w:t>B</w:t>
      </w:r>
      <w:r w:rsidRPr="00AC26F8">
        <w:t>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w:t>
      </w:r>
      <w:proofErr w:type="gramStart"/>
      <w:r w:rsidRPr="00AC26F8">
        <w:rPr>
          <w:vertAlign w:val="superscript"/>
        </w:rPr>
        <w:t>7</w:t>
      </w:r>
      <w:r w:rsidR="00010D76" w:rsidRPr="00AC26F8">
        <w:rPr>
          <w:vertAlign w:val="superscript"/>
        </w:rPr>
        <w:t>,</w:t>
      </w:r>
      <w:r w:rsidRPr="00AC26F8">
        <w:rPr>
          <w:vertAlign w:val="superscript"/>
        </w:rPr>
        <w:t>*</w:t>
      </w:r>
      <w:proofErr w:type="gramEnd"/>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0A48DA"/>
    <w:p w14:paraId="054DB006" w14:textId="20CDDDFF" w:rsidR="007B012B" w:rsidRPr="00AC26F8" w:rsidRDefault="007B012B" w:rsidP="000A48DA">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0A48DA">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0A48DA">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0A48DA">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0A48DA">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0A48DA">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0A48DA">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0A48DA">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0A48DA">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0A48DA">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0A48DA">
      <w:pPr>
        <w:rPr>
          <w:color w:val="000000"/>
        </w:rPr>
      </w:pPr>
    </w:p>
    <w:p w14:paraId="534D4709" w14:textId="6DF3EBE3" w:rsidR="007363DB" w:rsidRPr="00AC26F8" w:rsidRDefault="00D928C2" w:rsidP="000A48DA">
      <w:pPr>
        <w:rPr>
          <w:b/>
          <w:bCs/>
        </w:rPr>
      </w:pPr>
      <w:r w:rsidRPr="00AC26F8">
        <w:rPr>
          <w:b/>
          <w:bCs/>
        </w:rPr>
        <w:t>SUMMARY</w:t>
      </w:r>
    </w:p>
    <w:p w14:paraId="6B43805C" w14:textId="641CB9B0" w:rsidR="00357455" w:rsidRPr="00AC26F8" w:rsidRDefault="00741D4A" w:rsidP="000A48DA">
      <w:r w:rsidRPr="00AC26F8">
        <w:t>The association of</w:t>
      </w:r>
      <w:r w:rsidR="00975969" w:rsidRPr="00AC26F8">
        <w:t xml:space="preserve"> </w:t>
      </w:r>
      <w:r w:rsidR="00E55183">
        <w:t>digestive</w:t>
      </w:r>
      <w:r w:rsidR="00975969" w:rsidRPr="00AC26F8">
        <w:t xml:space="preserve">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increased population density of ectopic oral bacteria in the gut (the </w:t>
      </w:r>
      <w:r w:rsidR="00332984" w:rsidRPr="00A70E44">
        <w:rPr>
          <w:i/>
          <w:iCs/>
        </w:rPr>
        <w:t>expansion</w:t>
      </w:r>
      <w:r w:rsidR="00975969" w:rsidRPr="00AC26F8">
        <w:t xml:space="preserve"> hypothesis) or depleted gut </w:t>
      </w:r>
      <w:r w:rsidR="00332984" w:rsidRPr="00AC26F8">
        <w:t xml:space="preserve">commensal </w:t>
      </w:r>
      <w:r w:rsidR="00975969" w:rsidRPr="00AC26F8">
        <w:t>bacteria</w:t>
      </w:r>
      <w:r w:rsidR="00F03522">
        <w:t xml:space="preserve"> </w:t>
      </w:r>
      <w:r w:rsidR="00975969" w:rsidRPr="00AC26F8">
        <w:t xml:space="preserve">(the </w:t>
      </w:r>
      <w:r w:rsidR="00975969" w:rsidRPr="00A70E44">
        <w:rPr>
          <w:i/>
          <w:iCs/>
        </w:rPr>
        <w:t>marker</w:t>
      </w:r>
      <w:r w:rsidR="00975969" w:rsidRPr="00AC26F8">
        <w:t xml:space="preserve"> hypothesis). </w:t>
      </w:r>
      <w:r w:rsidR="00713E85">
        <w:t>Using</w:t>
      </w:r>
      <w:r w:rsidR="00332984" w:rsidRPr="00AC26F8">
        <w:t xml:space="preserve"> mouse experiments and human microbiome data analysis, we</w:t>
      </w:r>
      <w:r w:rsidR="00975969" w:rsidRPr="00AC26F8">
        <w:t xml:space="preserve"> </w:t>
      </w:r>
      <w:r w:rsidR="00C41A50" w:rsidRPr="00AC26F8">
        <w:t>found</w:t>
      </w:r>
      <w:r w:rsidR="00332984" w:rsidRPr="00AC26F8">
        <w:t xml:space="preserve"> that </w:t>
      </w:r>
      <w:r w:rsidR="00713E85">
        <w:t xml:space="preserve">antibiotics cause relative enrichment of orally derived bacteria </w:t>
      </w:r>
      <w:r w:rsidR="00332984" w:rsidRPr="00AC26F8">
        <w:t xml:space="preserve">in the </w:t>
      </w:r>
      <w:proofErr w:type="gramStart"/>
      <w:r w:rsidR="006D7D86" w:rsidRPr="00AC26F8">
        <w:t>intestine</w:t>
      </w:r>
      <w:proofErr w:type="gramEnd"/>
      <w:r w:rsidR="00C47BAB" w:rsidRPr="00AC26F8">
        <w:t xml:space="preserve"> </w:t>
      </w:r>
      <w:r w:rsidR="00713E85">
        <w:t>but their population d</w:t>
      </w:r>
      <w:r w:rsidR="006D7D86">
        <w:t xml:space="preserve">o </w:t>
      </w:r>
      <w:r w:rsidR="00713E85">
        <w:t>not expand</w:t>
      </w:r>
      <w:r w:rsidR="006D7D86">
        <w:t xml:space="preserve"> in size</w:t>
      </w:r>
      <w:r w:rsidR="00EF094A" w:rsidRPr="00AC26F8">
        <w:t xml:space="preserve">, thus supporting the </w:t>
      </w:r>
      <w:r w:rsidR="00EF094A" w:rsidRPr="000F072C">
        <w:rPr>
          <w:i/>
          <w:iCs/>
        </w:rPr>
        <w:t>marker</w:t>
      </w:r>
      <w:r w:rsidR="00EF094A" w:rsidRPr="00AC26F8">
        <w:t xml:space="preserve"> hypothesis. </w:t>
      </w:r>
      <w:r w:rsidR="009914CE">
        <w:t>By computer simulations, we propose that</w:t>
      </w:r>
      <w:r w:rsidR="00A869E4" w:rsidRPr="00AC26F8">
        <w:t xml:space="preserve"> </w:t>
      </w:r>
      <w:r w:rsidR="00E60E87">
        <w:t xml:space="preserve">the </w:t>
      </w:r>
      <w:r w:rsidR="00E60E87" w:rsidRPr="00E60E87">
        <w:rPr>
          <w:i/>
          <w:iCs/>
        </w:rPr>
        <w:t>marker</w:t>
      </w:r>
      <w:r w:rsidR="00E60E87">
        <w:t xml:space="preserve"> hypothesis</w:t>
      </w:r>
      <w:r w:rsidR="00A869E4" w:rsidRPr="00AC26F8">
        <w:t xml:space="preserve"> is </w:t>
      </w:r>
      <w:r w:rsidR="00E60E87">
        <w:t xml:space="preserve">achieved </w:t>
      </w:r>
      <w:r w:rsidR="009E3581">
        <w:t xml:space="preserve">by </w:t>
      </w:r>
      <w:r w:rsidR="00A869E4" w:rsidRPr="00AC26F8">
        <w:t>balance</w:t>
      </w:r>
      <w:r w:rsidR="00D33E3A">
        <w:t>d effects</w:t>
      </w:r>
      <w:r w:rsidR="00A869E4" w:rsidRPr="00AC26F8">
        <w:t xml:space="preserve"> </w:t>
      </w:r>
      <w:r w:rsidR="009E3581">
        <w:t>of</w:t>
      </w:r>
      <w:r w:rsidR="00543DD3" w:rsidRPr="00AC26F8">
        <w:t xml:space="preserve">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543DD3" w:rsidRPr="00AC26F8">
        <w:t>release</w:t>
      </w:r>
      <w:r w:rsidR="00D33E3A">
        <w:t xml:space="preserve"> on the oral populations</w:t>
      </w:r>
      <w:r w:rsidR="0014324A">
        <w:t>.</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0A48DA">
      <w:pPr>
        <w:rPr>
          <w:b/>
          <w:bCs/>
        </w:rPr>
      </w:pPr>
    </w:p>
    <w:p w14:paraId="5CD1CBDB" w14:textId="1042E1D7" w:rsidR="00CA4C0E" w:rsidRPr="00AC26F8" w:rsidRDefault="00C75BC4" w:rsidP="000A48DA">
      <w:pPr>
        <w:rPr>
          <w:b/>
          <w:bCs/>
        </w:rPr>
      </w:pPr>
      <w:r w:rsidRPr="00AC26F8">
        <w:rPr>
          <w:b/>
          <w:bCs/>
        </w:rPr>
        <w:t>INTRODUCTION</w:t>
      </w:r>
    </w:p>
    <w:p w14:paraId="5894B750" w14:textId="07254CE2" w:rsidR="00993C1F" w:rsidRDefault="00FF4A8A" w:rsidP="000A48DA">
      <w:r>
        <w:t>Different body sites of h</w:t>
      </w:r>
      <w:r w:rsidR="005045A9">
        <w:t>ealthy people</w:t>
      </w:r>
      <w:r w:rsidR="00B2334F">
        <w:t xml:space="preserve"> harbor </w:t>
      </w:r>
      <w:r w:rsidR="00351DD8">
        <w:t>distinct</w:t>
      </w:r>
      <w:r w:rsidR="00B2334F">
        <w:t xml:space="preserve"> </w:t>
      </w:r>
      <w:r w:rsidR="00D5631C">
        <w:t>microbial</w:t>
      </w:r>
      <w:r w:rsidR="00B2334F">
        <w:t xml:space="preserve"> communities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r w:rsidR="005B2301">
        <w:t xml:space="preserve"> but their</w:t>
      </w:r>
      <w:r w:rsidR="00D5631C">
        <w:t xml:space="preserve"> microbiome</w:t>
      </w:r>
      <w:r w:rsidR="005B2301">
        <w:t xml:space="preserve"> compositions may become similar in people with </w:t>
      </w:r>
      <w:r w:rsidR="00D5631C">
        <w:t>disease</w:t>
      </w:r>
      <w:r w:rsidR="00D5631C">
        <w:rPr>
          <w:rFonts w:hint="eastAsia"/>
        </w:rPr>
        <w:t xml:space="preserve"> </w:t>
      </w:r>
      <w:r w:rsidR="00D5631C">
        <w:fldChar w:fldCharType="begin"/>
      </w:r>
      <w:r w:rsidR="00D5631C">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fldChar w:fldCharType="separate"/>
      </w:r>
      <w:r w:rsidR="00D5631C">
        <w:rPr>
          <w:noProof/>
        </w:rPr>
        <w:t>(Imai et al., 2021)</w:t>
      </w:r>
      <w:r w:rsidR="00D5631C">
        <w:fldChar w:fldCharType="end"/>
      </w:r>
      <w:r w:rsidR="00B2334F">
        <w:t xml:space="preserve">. </w:t>
      </w:r>
      <w:r w:rsidR="0015189C" w:rsidRPr="00AC26F8">
        <w:t xml:space="preserve">The </w:t>
      </w:r>
      <w:r w:rsidR="00723723">
        <w:rPr>
          <w:rFonts w:hint="eastAsia"/>
        </w:rPr>
        <w:t>collective</w:t>
      </w:r>
      <w:r w:rsidR="00723723">
        <w:t xml:space="preserve"> </w:t>
      </w:r>
      <w:r w:rsidR="00B2334F">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t>oral-</w:t>
      </w:r>
      <w:r w:rsidR="00A93732">
        <w:t>deri</w:t>
      </w:r>
      <w:r w:rsidR="00EB6419">
        <w:t>v</w:t>
      </w:r>
      <w:r w:rsidR="00A93732">
        <w:t xml:space="preserve">ed </w:t>
      </w:r>
      <w:r w:rsidR="0015189C" w:rsidRPr="00AC26F8">
        <w:t>bacteria</w:t>
      </w:r>
      <w:r w:rsidR="009E124B">
        <w:t xml:space="preserve">l cells </w:t>
      </w:r>
      <w:r w:rsidR="00B87152">
        <w:t xml:space="preserve">are transported </w:t>
      </w:r>
      <w:r w:rsidR="009E124B">
        <w:t>via</w:t>
      </w:r>
      <w:r w:rsidR="0015189C" w:rsidRPr="00AC26F8">
        <w:t xml:space="preserve"> </w:t>
      </w:r>
      <w:r w:rsidR="009E124B">
        <w:t xml:space="preserve">saliva, </w:t>
      </w:r>
      <w:r w:rsidR="009E124B">
        <w:lastRenderedPageBreak/>
        <w:t xml:space="preserve">food and liquid </w:t>
      </w:r>
      <w:r w:rsidR="00B72621">
        <w:t>daily</w:t>
      </w:r>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w:t>
      </w:r>
      <w:proofErr w:type="spellStart"/>
      <w:r w:rsidR="0015189C" w:rsidRPr="00AC26F8">
        <w:t>biles</w:t>
      </w:r>
      <w:proofErr w:type="spellEnd"/>
      <w:r w:rsidR="0015189C" w:rsidRPr="00AC26F8">
        <w:t xml:space="preserve"> </w:t>
      </w:r>
      <w:r w:rsidR="007F2FA1">
        <w:t xml:space="preserve">and antimicrobial peptides </w:t>
      </w:r>
      <w:r w:rsidR="0015189C" w:rsidRPr="00AC26F8">
        <w:t>kill many of th</w:t>
      </w:r>
      <w:r w:rsidR="007F2FA1">
        <w:t>o</w:t>
      </w:r>
      <w:r w:rsidR="0015189C" w:rsidRPr="00AC26F8">
        <w:t xml:space="preserve">se, and survivors </w:t>
      </w:r>
      <w:r w:rsidR="00325431">
        <w:t>must overcome</w:t>
      </w:r>
      <w:r w:rsidR="0015189C" w:rsidRPr="00AC26F8">
        <w:t xml:space="preserve"> colonization resistance</w:t>
      </w:r>
      <w:r w:rsidR="00325431">
        <w:t xml:space="preserve"> of the gut-resident commensal bacteria to populate</w:t>
      </w:r>
      <w:r w:rsidR="002E5A72">
        <w:t xml:space="preserve"> </w:t>
      </w:r>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 bacteria</w:t>
      </w:r>
      <w:r w:rsidR="007D4E4F">
        <w:t>l</w:t>
      </w:r>
      <w:r w:rsidR="0015189C" w:rsidRPr="00AC26F8">
        <w:t xml:space="preserve"> DNA</w:t>
      </w:r>
      <w:r w:rsidR="00E538E9">
        <w:t>s</w:t>
      </w:r>
      <w:r w:rsidR="0015189C" w:rsidRPr="00AC26F8">
        <w:t xml:space="preserve"> in</w:t>
      </w:r>
      <w:r w:rsidR="00127DAA">
        <w:t xml:space="preserve"> </w:t>
      </w:r>
      <w:r w:rsidR="0015189C" w:rsidRPr="00AC26F8">
        <w:t xml:space="preserve">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1D545D0F" w14:textId="3875A1D7" w:rsidR="0015189C" w:rsidRDefault="00D12777" w:rsidP="0065781F">
      <w:pPr>
        <w:ind w:firstLine="720"/>
      </w:pPr>
      <w:r>
        <w:rPr>
          <w:rFonts w:hint="eastAsia"/>
        </w:rPr>
        <w:t>Multiple</w:t>
      </w:r>
      <w:r>
        <w:t xml:space="preserve"> </w:t>
      </w:r>
      <w:r>
        <w:rPr>
          <w:rFonts w:hint="eastAsia"/>
        </w:rPr>
        <w:t>factors</w:t>
      </w:r>
      <w:r>
        <w:t xml:space="preserve"> </w:t>
      </w:r>
      <w:r w:rsidR="005D4723">
        <w:t xml:space="preserve">including </w:t>
      </w:r>
      <w:r>
        <w:t>a</w:t>
      </w:r>
      <w:r w:rsidR="00050EAF">
        <w:t>ntibiotics</w:t>
      </w:r>
      <w:r w:rsidR="0057344D">
        <w:t xml:space="preserve">, diets, aging, and gut inflammation </w:t>
      </w:r>
      <w:r w:rsidR="00050EAF">
        <w:t>can</w:t>
      </w:r>
      <w:r w:rsidR="0057344D">
        <w:t xml:space="preserve"> disrupt </w:t>
      </w:r>
      <w:r w:rsidR="00576378">
        <w:t>oral-gut barrier</w:t>
      </w:r>
      <w:r w:rsidR="0057344D">
        <w:t xml:space="preserve"> </w:t>
      </w:r>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r w:rsidR="0057402D">
        <w:t xml:space="preserve"> and</w:t>
      </w:r>
      <w:r w:rsidR="00976908">
        <w:t xml:space="preserve"> </w:t>
      </w:r>
      <w:r w:rsidR="00EA6A2A">
        <w:t xml:space="preserve">jointly </w:t>
      </w:r>
      <w:r w:rsidR="00C973E3">
        <w:t xml:space="preserve">contribute to the </w:t>
      </w:r>
      <w:r w:rsidR="00A64A45">
        <w:t xml:space="preserve">clinical </w:t>
      </w:r>
      <w:r w:rsidR="00C973E3">
        <w:t>associations between ectopic colonization of oral</w:t>
      </w:r>
      <w:r w:rsidR="004B6435">
        <w:t xml:space="preserve"> </w:t>
      </w:r>
      <w:r w:rsidR="00B17286">
        <w:rPr>
          <w:rFonts w:hint="eastAsia"/>
        </w:rPr>
        <w:t>bacteria</w:t>
      </w:r>
      <w:r w:rsidR="00C973E3">
        <w:t xml:space="preserve"> and </w:t>
      </w:r>
      <w:r w:rsidR="00734349">
        <w:t xml:space="preserve">a variety of </w:t>
      </w:r>
      <w:r w:rsidR="00C973E3">
        <w:t xml:space="preserve">digestive diseases (e.g., </w:t>
      </w:r>
      <w:r w:rsidR="00ED36B0">
        <w:t xml:space="preserve">Crohn’s disease </w:t>
      </w:r>
      <w:r w:rsidR="0084026C">
        <w:t xml:space="preserve">(CD)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ulcerative colitis</w:t>
      </w:r>
      <w:r w:rsidR="0084026C">
        <w:t xml:space="preserve"> (UC)</w:t>
      </w:r>
      <w:r w:rsidR="00ED36B0">
        <w:t xml:space="preserve">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A55064">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050EAF">
        <w:t xml:space="preserve">measured </w:t>
      </w:r>
      <w:r w:rsidR="0065781F">
        <w:t xml:space="preserve">oral bacterial </w:t>
      </w:r>
      <w:r w:rsidR="00050EAF">
        <w:t>colonization by their relative abundances and</w:t>
      </w:r>
      <w:r w:rsidR="00A64A45">
        <w:t xml:space="preserve"> </w:t>
      </w:r>
      <w:r w:rsidR="00BE5C45">
        <w:t xml:space="preserve">are </w:t>
      </w:r>
      <w:r w:rsidR="004D1E7A">
        <w:t xml:space="preserve">thus inconclusive </w:t>
      </w:r>
      <w:r w:rsidR="005E1470">
        <w:t xml:space="preserve">regarding </w:t>
      </w:r>
      <w:r w:rsidR="004D1E7A">
        <w:t xml:space="preserve">whether </w:t>
      </w:r>
      <w:r w:rsidR="00050EAF">
        <w:t xml:space="preserve">the relative enrichment </w:t>
      </w:r>
      <w:r w:rsidR="005E1470">
        <w:t xml:space="preserve">reflects </w:t>
      </w:r>
      <w:r w:rsidR="00C5441D">
        <w:t xml:space="preserve">their </w:t>
      </w:r>
      <w:r w:rsidR="005E1470">
        <w:t xml:space="preserve">active expansion in the gut. </w:t>
      </w:r>
      <w:r w:rsidR="00681FC6">
        <w:t xml:space="preserve">By </w:t>
      </w:r>
      <w:r w:rsidR="00D04108">
        <w:t xml:space="preserve">mathematical </w:t>
      </w:r>
      <w:r w:rsidR="00681FC6">
        <w:t>definition,</w:t>
      </w:r>
      <w:r w:rsidR="00D57210">
        <w:t xml:space="preserve"> </w:t>
      </w:r>
      <w:r w:rsidR="00681FC6">
        <w:t>t</w:t>
      </w:r>
      <w:r w:rsidR="00F839BD">
        <w:t xml:space="preserve">he </w:t>
      </w:r>
      <w:r w:rsidR="000A2909">
        <w:t xml:space="preserve">increased </w:t>
      </w:r>
      <w:r w:rsidR="00F839BD">
        <w:t xml:space="preserve">relative </w:t>
      </w:r>
      <w:r w:rsidR="000A2909">
        <w:t>abundance</w:t>
      </w:r>
      <w:r w:rsidR="00681FC6">
        <w:t xml:space="preserve"> of oral bacteria </w:t>
      </w:r>
      <w:r w:rsidR="00F839BD">
        <w:t>can be explained by two alternat</w:t>
      </w:r>
      <w:r w:rsidR="00873B0F">
        <w:t>e</w:t>
      </w:r>
      <w:r w:rsidR="00F839BD">
        <w:t xml:space="preserve"> hypotheses (</w:t>
      </w:r>
      <w:r w:rsidR="00F839BD" w:rsidRPr="00550D33">
        <w:rPr>
          <w:highlight w:val="yellow"/>
        </w:rPr>
        <w:t>Fig. 1</w:t>
      </w:r>
      <w:r w:rsidR="00F839BD">
        <w:t>)</w:t>
      </w:r>
      <w:r w:rsidR="00681FC6">
        <w:t xml:space="preserve">. </w:t>
      </w:r>
      <w:r w:rsidR="004B6435">
        <w:t>In t</w:t>
      </w:r>
      <w:r w:rsidR="005F26A7">
        <w:t xml:space="preserve">he </w:t>
      </w:r>
      <w:r w:rsidR="005F26A7" w:rsidRPr="00A70E44">
        <w:rPr>
          <w:i/>
          <w:iCs/>
        </w:rPr>
        <w:t>expansion</w:t>
      </w:r>
      <w:r w:rsidR="005F26A7">
        <w:t xml:space="preserve"> </w:t>
      </w:r>
      <w:r w:rsidR="004B6435">
        <w:t xml:space="preserve">hypothesis, the relative abundance </w:t>
      </w:r>
      <w:r w:rsidR="00377AD5">
        <w:t>informs</w:t>
      </w:r>
      <w:r w:rsidR="004B6435">
        <w:t xml:space="preserve"> absolute </w:t>
      </w:r>
      <w:r w:rsidR="00377AD5">
        <w:t>abundance,</w:t>
      </w:r>
      <w:r w:rsidR="004B6435">
        <w:t xml:space="preserve"> and the relative enrichment reflects </w:t>
      </w:r>
      <w:r w:rsidR="007C4EEC">
        <w:t>active expansion</w:t>
      </w:r>
      <w:r w:rsidR="00925E6D">
        <w:t xml:space="preserve"> </w:t>
      </w:r>
      <w:r w:rsidR="004B6435">
        <w:t xml:space="preserve">of oral bacterial population </w:t>
      </w:r>
      <w:r w:rsidR="00925E6D">
        <w:t>in the gut</w:t>
      </w:r>
      <w:r w:rsidR="00550D33">
        <w:t xml:space="preserve">. </w:t>
      </w:r>
      <w:r w:rsidR="00377AD5">
        <w:t xml:space="preserve">By contrast, </w:t>
      </w:r>
      <w:r w:rsidR="005F26A7">
        <w:t xml:space="preserve">the </w:t>
      </w:r>
      <w:r w:rsidR="005F26A7" w:rsidRPr="00B67423">
        <w:rPr>
          <w:i/>
          <w:iCs/>
        </w:rPr>
        <w:t>marker</w:t>
      </w:r>
      <w:r w:rsidR="005F26A7">
        <w:t xml:space="preserve"> hypothesis </w:t>
      </w:r>
      <w:r w:rsidR="00B67423">
        <w:t xml:space="preserve">proposes </w:t>
      </w:r>
      <w:r w:rsidR="004B6435">
        <w:t>that</w:t>
      </w:r>
      <w:r w:rsidR="000D6BDC">
        <w:t xml:space="preserve"> </w:t>
      </w:r>
      <w:r w:rsidR="00377AD5">
        <w:t xml:space="preserve">the relative enrichment is driven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 xml:space="preserve">the </w:t>
      </w:r>
      <w:r w:rsidR="00550D33" w:rsidRPr="00B67423">
        <w:rPr>
          <w:i/>
          <w:iCs/>
        </w:rPr>
        <w:t>expansion</w:t>
      </w:r>
      <w:r w:rsidR="0015189C" w:rsidRPr="00855990">
        <w:t xml:space="preserve"> hypo</w:t>
      </w:r>
      <w:r w:rsidR="0015189C" w:rsidRPr="00AC26F8">
        <w:t xml:space="preserve">thesis </w:t>
      </w:r>
      <w:r w:rsidR="00E64511">
        <w:t>implies</w:t>
      </w:r>
      <w:r w:rsidR="0015189C" w:rsidRPr="00AC26F8">
        <w:t xml:space="preserve">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 xml:space="preserve">the </w:t>
      </w:r>
      <w:r w:rsidR="0015189C" w:rsidRPr="00B67423">
        <w:rPr>
          <w:i/>
          <w:iCs/>
        </w:rPr>
        <w:t>marker</w:t>
      </w:r>
      <w:r w:rsidR="0015189C" w:rsidRPr="00855990">
        <w:t xml:space="preserve"> hypothesis</w:t>
      </w:r>
      <w:r w:rsidR="0015189C" w:rsidRPr="00AC26F8">
        <w:t xml:space="preserve"> indicates</w:t>
      </w:r>
      <w:r w:rsidR="0057088D">
        <w:t xml:space="preserve"> indirect effects of </w:t>
      </w:r>
      <w:r w:rsidR="00B67423">
        <w:t xml:space="preserve">gut </w:t>
      </w:r>
      <w:r w:rsidR="0057088D">
        <w:t xml:space="preserve">microbiome on </w:t>
      </w:r>
      <w:r w:rsidR="0015189C" w:rsidRPr="00AC26F8">
        <w:t>disease</w:t>
      </w:r>
      <w:r w:rsidR="00B67423">
        <w:t xml:space="preserve"> </w:t>
      </w:r>
      <w:r w:rsidR="0015189C" w:rsidRPr="00AC26F8">
        <w:t xml:space="preserve">due to </w:t>
      </w:r>
      <w:r w:rsidR="00D308B0">
        <w:t xml:space="preserve">loss of gut </w:t>
      </w:r>
      <w:r w:rsidR="007425DD">
        <w:t>beneficial anaerobes and their associated functions</w:t>
      </w:r>
      <w:r w:rsidR="00F507F3">
        <w:t>.</w:t>
      </w:r>
      <w:r w:rsidR="00D57210">
        <w:t xml:space="preserve"> </w:t>
      </w:r>
      <w:r w:rsidR="00EF2E85">
        <w:t xml:space="preserve">In the following, we </w:t>
      </w:r>
      <w:r w:rsidR="0074521E">
        <w:t>distinguish</w:t>
      </w:r>
      <w:r w:rsidR="00555033">
        <w:t>ed</w:t>
      </w:r>
      <w:r w:rsidR="0074521E">
        <w:t xml:space="preserve"> the two hypotheses by </w:t>
      </w:r>
      <w:r w:rsidR="00BB519D">
        <w:t xml:space="preserve">bioinformatically detecting </w:t>
      </w:r>
      <w:r w:rsidR="00F62F09">
        <w:t xml:space="preserve">translocated oral </w:t>
      </w:r>
      <w:r w:rsidR="00B67423">
        <w:t>bacteria</w:t>
      </w:r>
      <w:r w:rsidR="00BB519D">
        <w:t xml:space="preserve"> </w:t>
      </w:r>
      <w:r w:rsidR="00C138EF">
        <w:t>and quantifying the</w:t>
      </w:r>
      <w:r w:rsidR="00B67423">
        <w:t xml:space="preserve">ir absolute </w:t>
      </w:r>
      <w:r w:rsidR="00C138EF">
        <w:t>abundance</w:t>
      </w:r>
      <w:r w:rsidR="00B30042">
        <w:t>s</w:t>
      </w:r>
      <w:r w:rsidR="00C138EF">
        <w:t xml:space="preserve"> </w:t>
      </w:r>
      <w:r w:rsidR="006D2A60">
        <w:t>in the gut microbiome</w:t>
      </w:r>
      <w:r w:rsidR="0074521E">
        <w:t xml:space="preserve"> of mice and humans</w:t>
      </w:r>
      <w:r w:rsidR="00D247B9">
        <w:t>.</w:t>
      </w:r>
    </w:p>
    <w:p w14:paraId="59EDCAB7" w14:textId="0336461F" w:rsidR="00E51A56" w:rsidRDefault="00E51A56" w:rsidP="000A48DA"/>
    <w:p w14:paraId="542CBFD8" w14:textId="2CE81239" w:rsidR="00E51A56" w:rsidRDefault="00E51A56" w:rsidP="000A48DA">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884879" cy="2504537"/>
                    </a:xfrm>
                    <a:prstGeom prst="rect">
                      <a:avLst/>
                    </a:prstGeom>
                  </pic:spPr>
                </pic:pic>
              </a:graphicData>
            </a:graphic>
          </wp:inline>
        </w:drawing>
      </w:r>
    </w:p>
    <w:p w14:paraId="44A42125" w14:textId="0510D988" w:rsidR="005706CF" w:rsidRPr="00AC26F8" w:rsidRDefault="005706CF" w:rsidP="000A48DA">
      <w:r w:rsidRPr="008D0311">
        <w:rPr>
          <w:b/>
          <w:bCs/>
        </w:rPr>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w:t>
      </w:r>
      <w:r w:rsidR="00CB7376">
        <w:t>quantitative abundance</w:t>
      </w:r>
      <w:r w:rsidRPr="005706CF">
        <w:t xml:space="preserve"> of oral bacteria colonizing the </w:t>
      </w:r>
      <w:r w:rsidR="00244331">
        <w:t xml:space="preserve">human </w:t>
      </w:r>
      <w:r w:rsidRPr="005706CF">
        <w:t xml:space="preserve">intestine is synergistically determined by a basal </w:t>
      </w:r>
      <w:r w:rsidR="005911C1">
        <w:t xml:space="preserve">transmission </w:t>
      </w:r>
      <w:r w:rsidRPr="005706CF">
        <w:t xml:space="preserve">influx from the oral cavity, biomass loss due to natural death and fecal excretion, and ecological interactions between bacteria of oral and gut origins. Perturbations such as antibiotics may substantially increase the relative abundance of oral bacteria in </w:t>
      </w:r>
      <w:r w:rsidR="00946957">
        <w:t>the</w:t>
      </w:r>
      <w:r w:rsidR="008E7BC0">
        <w:t xml:space="preserve"> human</w:t>
      </w:r>
      <w:r w:rsidRPr="005706CF">
        <w:t xml:space="preserve"> gut</w:t>
      </w:r>
      <w:r w:rsidR="008E7BC0">
        <w:t xml:space="preserve"> (fecal) microbiome </w:t>
      </w:r>
      <w:r w:rsidRPr="005706CF">
        <w:t>by two alternat</w:t>
      </w:r>
      <w:r w:rsidR="00123ACB">
        <w:t>e</w:t>
      </w:r>
      <w:r w:rsidRPr="005706CF">
        <w:t xml:space="preserve"> mechanisms. </w:t>
      </w:r>
      <w:r w:rsidR="00BF71F9">
        <w:t xml:space="preserve">The relative enrichment reflects </w:t>
      </w:r>
      <w:r w:rsidR="00CB7376">
        <w:t xml:space="preserve">increased absolute abundance </w:t>
      </w:r>
      <w:r w:rsidR="001E1194">
        <w:t xml:space="preserve">(i.e., </w:t>
      </w:r>
      <w:r w:rsidR="00946957">
        <w:t xml:space="preserve">active expansion of the oral </w:t>
      </w:r>
      <w:r w:rsidR="009D4E6F">
        <w:t xml:space="preserve">bacterial </w:t>
      </w:r>
      <w:r w:rsidR="00946957">
        <w:t>populations</w:t>
      </w:r>
      <w:r w:rsidR="001E1194">
        <w:t>)</w:t>
      </w:r>
      <w:r w:rsidR="00BF71F9">
        <w:t xml:space="preserve"> in t</w:t>
      </w:r>
      <w:r w:rsidR="00BF71F9" w:rsidRPr="005706CF">
        <w:t xml:space="preserve">he </w:t>
      </w:r>
      <w:r w:rsidR="00BF71F9" w:rsidRPr="0045757C">
        <w:rPr>
          <w:i/>
          <w:iCs/>
        </w:rPr>
        <w:t>expansion</w:t>
      </w:r>
      <w:r w:rsidR="00BF71F9" w:rsidRPr="005706CF">
        <w:t xml:space="preserve"> hypothesis</w:t>
      </w:r>
      <w:r w:rsidR="00BF71F9">
        <w:t xml:space="preserve"> (red) and reflects </w:t>
      </w:r>
      <w:r w:rsidR="008E114E">
        <w:t>depletion of gut bacterial commensals</w:t>
      </w:r>
      <w:r w:rsidR="0045757C">
        <w:t xml:space="preserve"> in the</w:t>
      </w:r>
      <w:r w:rsidR="0045757C" w:rsidRPr="005706CF">
        <w:t xml:space="preserve"> </w:t>
      </w:r>
      <w:r w:rsidR="0045757C" w:rsidRPr="0045757C">
        <w:rPr>
          <w:i/>
          <w:iCs/>
        </w:rPr>
        <w:t>marker</w:t>
      </w:r>
      <w:r w:rsidR="0045757C" w:rsidRPr="005706CF">
        <w:t xml:space="preserve"> hypothesis</w:t>
      </w:r>
      <w:r w:rsidR="00BF71F9">
        <w:t xml:space="preserve"> (blue)</w:t>
      </w:r>
      <w:r w:rsidR="0045757C">
        <w:t>.</w:t>
      </w:r>
    </w:p>
    <w:p w14:paraId="1EEA027B" w14:textId="265682BC" w:rsidR="008E0419" w:rsidRPr="00AC26F8" w:rsidRDefault="008E0419" w:rsidP="000A48DA">
      <w:pPr>
        <w:rPr>
          <w:b/>
        </w:rPr>
      </w:pPr>
    </w:p>
    <w:p w14:paraId="5FE23040" w14:textId="174CD3D6" w:rsidR="00D93833" w:rsidRDefault="00D93833" w:rsidP="000A48DA">
      <w:pPr>
        <w:rPr>
          <w:b/>
        </w:rPr>
      </w:pPr>
      <w:r w:rsidRPr="00AC26F8">
        <w:rPr>
          <w:b/>
        </w:rPr>
        <w:t>RESULTS</w:t>
      </w:r>
    </w:p>
    <w:p w14:paraId="79677847" w14:textId="7DB2DBC6" w:rsidR="00106BBF" w:rsidRDefault="00106BBF" w:rsidP="000A48DA">
      <w:pPr>
        <w:rPr>
          <w:b/>
        </w:rPr>
      </w:pPr>
    </w:p>
    <w:p w14:paraId="059EE72E" w14:textId="738BB3B3" w:rsidR="00397EB4" w:rsidRDefault="00397EB4" w:rsidP="000A48DA">
      <w:pPr>
        <w:rPr>
          <w:b/>
        </w:rPr>
      </w:pPr>
      <w:r>
        <w:rPr>
          <w:b/>
        </w:rPr>
        <w:t xml:space="preserve">Paired oral and fecal samples from antibiotic-treated mice support </w:t>
      </w:r>
      <w:r w:rsidR="00407B06">
        <w:rPr>
          <w:b/>
        </w:rPr>
        <w:t xml:space="preserve">the </w:t>
      </w:r>
      <w:r w:rsidRPr="00407B06">
        <w:rPr>
          <w:b/>
          <w:i/>
          <w:iCs/>
        </w:rPr>
        <w:t>marker</w:t>
      </w:r>
      <w:r>
        <w:rPr>
          <w:b/>
        </w:rPr>
        <w:t xml:space="preserve"> hypothesis</w:t>
      </w:r>
    </w:p>
    <w:p w14:paraId="4DCDEEB8" w14:textId="2C0B7EAC" w:rsidR="00106BBF" w:rsidRPr="00041344" w:rsidRDefault="00AE039C" w:rsidP="000A48DA">
      <w:r>
        <w:t>We</w:t>
      </w:r>
      <w:r w:rsidR="009303FC">
        <w:t xml:space="preserve"> treated </w:t>
      </w:r>
      <w:r w:rsidR="00F93F94">
        <w:t>3</w:t>
      </w:r>
      <w:r w:rsidR="00FD7B99">
        <w:t xml:space="preserve"> </w:t>
      </w:r>
      <w:r w:rsidR="009303FC">
        <w:t>mice with antibiotic cocktail</w:t>
      </w:r>
      <w:r w:rsidR="004A6FA6">
        <w:t>s</w:t>
      </w:r>
      <w:r w:rsidR="009303FC">
        <w:t xml:space="preserve"> </w:t>
      </w:r>
      <w:r w:rsidR="00EA454B">
        <w:t xml:space="preserve">of </w:t>
      </w:r>
      <w:r w:rsidR="009303FC">
        <w:t>ampicillin</w:t>
      </w:r>
      <w:r w:rsidR="00301C01">
        <w:t xml:space="preserve">, </w:t>
      </w:r>
      <w:r w:rsidR="009303FC">
        <w:t>vancomycin</w:t>
      </w:r>
      <w:r w:rsidR="00301C01">
        <w:t xml:space="preserve">, and </w:t>
      </w:r>
      <w:r w:rsidR="009303FC">
        <w:t>neomycin</w:t>
      </w:r>
      <w:r w:rsidR="00EA454B">
        <w:t xml:space="preserve"> since </w:t>
      </w:r>
      <w:r w:rsidR="009303FC">
        <w:t>day 0 for a week (</w:t>
      </w:r>
      <w:r w:rsidR="009303FC" w:rsidRPr="009303FC">
        <w:rPr>
          <w:highlight w:val="yellow"/>
        </w:rPr>
        <w:t>Fig. 2A</w:t>
      </w:r>
      <w:r w:rsidR="009303FC">
        <w:t xml:space="preserve">). </w:t>
      </w:r>
      <w:r w:rsidR="004A6FA6">
        <w:t>The</w:t>
      </w:r>
      <w:r w:rsidR="00041344">
        <w:t xml:space="preserve"> </w:t>
      </w:r>
      <w:r w:rsidR="00826ABF">
        <w:t>microbiome compositions</w:t>
      </w:r>
      <w:r w:rsidR="00041344">
        <w:t xml:space="preserve"> </w:t>
      </w:r>
      <w:r w:rsidR="00826ABF">
        <w:t xml:space="preserve">of </w:t>
      </w:r>
      <w:r w:rsidR="00815078">
        <w:t>oral cavity</w:t>
      </w:r>
      <w:r w:rsidR="00826ABF">
        <w:t xml:space="preserve"> (oral_d0)</w:t>
      </w:r>
      <w:r w:rsidR="00815078">
        <w:t xml:space="preserve"> and fecal</w:t>
      </w:r>
      <w:r w:rsidR="00826ABF">
        <w:t xml:space="preserve"> (fecal_d0)</w:t>
      </w:r>
      <w:r w:rsidR="00815078">
        <w:t xml:space="preserve"> samples</w:t>
      </w:r>
      <w:r w:rsidR="00106BBF">
        <w:t xml:space="preserve"> </w:t>
      </w:r>
      <w:r w:rsidR="00955030">
        <w:t xml:space="preserve">on day 0 </w:t>
      </w:r>
      <w:r w:rsidR="00106BBF">
        <w:t xml:space="preserve">prior to </w:t>
      </w:r>
      <w:r w:rsidR="002E3AA4">
        <w:t xml:space="preserve">the </w:t>
      </w:r>
      <w:r w:rsidR="00447E15">
        <w:t>treatment</w:t>
      </w:r>
      <w:r w:rsidR="00955030">
        <w:t xml:space="preserve"> </w:t>
      </w:r>
      <w:r w:rsidR="00041344">
        <w:t>as well as</w:t>
      </w:r>
      <w:r w:rsidR="00955030">
        <w:t xml:space="preserve"> fecal samples </w:t>
      </w:r>
      <w:r w:rsidR="00826ABF">
        <w:t xml:space="preserve">(fecal_d8) </w:t>
      </w:r>
      <w:r w:rsidR="00955030">
        <w:t>on day 8</w:t>
      </w:r>
      <w:r w:rsidR="002E3AA4" w:rsidRPr="002E3AA4">
        <w:t xml:space="preserve"> </w:t>
      </w:r>
      <w:r w:rsidR="004A6FA6">
        <w:t xml:space="preserve">were profiled </w:t>
      </w:r>
      <w:r w:rsidR="002E3AA4">
        <w:t>at the ASV (amplicon sequence variant) level</w:t>
      </w:r>
      <w:r w:rsidR="00826ABF">
        <w:t xml:space="preserve"> (</w:t>
      </w:r>
      <w:r w:rsidR="00826ABF" w:rsidRPr="00826ABF">
        <w:rPr>
          <w:highlight w:val="yellow"/>
        </w:rPr>
        <w:t>Fig. 2B</w:t>
      </w:r>
      <w:r w:rsidR="00826ABF">
        <w:t>)</w:t>
      </w:r>
      <w:r w:rsidR="009303FC">
        <w:t>.</w:t>
      </w:r>
      <w:r w:rsidR="00826ABF">
        <w:t xml:space="preserve"> </w:t>
      </w:r>
      <w:r w:rsidR="000D0C09">
        <w:t>We found that t</w:t>
      </w:r>
      <w:r w:rsidR="00041344">
        <w:t>h</w:t>
      </w:r>
      <w:r w:rsidR="00736E6F">
        <w:t xml:space="preserve">e </w:t>
      </w:r>
      <w:r w:rsidR="002C2519">
        <w:t xml:space="preserve">post-treatment </w:t>
      </w:r>
      <w:r w:rsidR="00106BBF">
        <w:t xml:space="preserve">fecal </w:t>
      </w:r>
      <w:r w:rsidR="000F554E">
        <w:t>samples</w:t>
      </w:r>
      <w:r w:rsidR="00106BBF">
        <w:t xml:space="preserve"> shared more identical ASVs</w:t>
      </w:r>
      <w:r w:rsidR="000F554E">
        <w:t xml:space="preserve"> (Hamming distance)</w:t>
      </w:r>
      <w:r w:rsidR="00106BBF">
        <w:t xml:space="preserve"> with the </w:t>
      </w:r>
      <w:r w:rsidR="00C33710">
        <w:rPr>
          <w:rFonts w:hint="eastAsia"/>
        </w:rPr>
        <w:t>p</w:t>
      </w:r>
      <w:r w:rsidR="00C33710">
        <w:t xml:space="preserve">re-treatment </w:t>
      </w:r>
      <w:r w:rsidR="00106BBF">
        <w:t xml:space="preserve">oral </w:t>
      </w:r>
      <w:r w:rsidR="000F554E">
        <w:t xml:space="preserve">samples </w:t>
      </w:r>
      <w:r w:rsidR="00736E6F">
        <w:t xml:space="preserve">than the </w:t>
      </w:r>
      <w:r w:rsidR="00C33710">
        <w:t xml:space="preserve">pre-treatment </w:t>
      </w:r>
      <w:r w:rsidR="00736E6F">
        <w:t xml:space="preserve">fecal </w:t>
      </w:r>
      <w:r w:rsidR="000F554E">
        <w:t>samples</w:t>
      </w:r>
      <w:r w:rsidR="002C2519">
        <w:t xml:space="preserve"> </w:t>
      </w:r>
      <w:r w:rsidR="00A62C3C">
        <w:t xml:space="preserve">in all </w:t>
      </w:r>
      <w:r w:rsidR="00F93F94">
        <w:t xml:space="preserve">3 </w:t>
      </w:r>
      <w:r w:rsidR="00A62C3C">
        <w:t xml:space="preserve">mice </w:t>
      </w:r>
      <w:r w:rsidR="00106BBF">
        <w:t>and were also compositionally similar in 2 mice</w:t>
      </w:r>
      <w:r w:rsidR="006A4336">
        <w:t xml:space="preserve"> by taking relative abundances into accounts (Bray-</w:t>
      </w:r>
      <w:proofErr w:type="gramStart"/>
      <w:r w:rsidR="006A4336">
        <w:t>Curtis</w:t>
      </w:r>
      <w:proofErr w:type="gramEnd"/>
      <w:r w:rsidR="006A4336">
        <w:t xml:space="preserve"> distance)</w:t>
      </w:r>
      <w:r w:rsidR="00106BBF">
        <w:t xml:space="preserve"> (</w:t>
      </w:r>
      <w:r w:rsidR="00106BBF" w:rsidRPr="00F83B2E">
        <w:rPr>
          <w:highlight w:val="yellow"/>
        </w:rPr>
        <w:t xml:space="preserve">Fig. </w:t>
      </w:r>
      <w:r w:rsidR="00292DE9">
        <w:rPr>
          <w:highlight w:val="yellow"/>
        </w:rPr>
        <w:t>2C</w:t>
      </w:r>
      <w:r w:rsidR="00106BBF">
        <w:t xml:space="preserve">). </w:t>
      </w:r>
      <w:r w:rsidR="004A4680">
        <w:t>Notably</w:t>
      </w:r>
      <w:r w:rsidR="00106BBF">
        <w:t xml:space="preserve">, </w:t>
      </w:r>
      <w:r w:rsidR="00106BBF" w:rsidRPr="00AC26F8">
        <w:t>10%</w:t>
      </w:r>
      <w:r w:rsidR="00106BBF">
        <w:t>-20%</w:t>
      </w:r>
      <w:r w:rsidR="00106BBF" w:rsidRPr="00AC26F8">
        <w:t xml:space="preserve"> ASVs</w:t>
      </w:r>
      <w:r w:rsidR="00106BBF">
        <w:t xml:space="preserve"> (the majority from 6 members; </w:t>
      </w:r>
      <w:r w:rsidR="00106BBF" w:rsidRPr="00016538">
        <w:rPr>
          <w:highlight w:val="yellow"/>
        </w:rPr>
        <w:t>Fig. S</w:t>
      </w:r>
      <w:r w:rsidR="007D2F47">
        <w:rPr>
          <w:highlight w:val="yellow"/>
        </w:rPr>
        <w:t>1</w:t>
      </w:r>
      <w:r w:rsidR="00106BBF">
        <w:t xml:space="preserve">) </w:t>
      </w:r>
      <w:r w:rsidR="00DF0732">
        <w:t>found</w:t>
      </w:r>
      <w:r w:rsidR="00106BBF">
        <w:t xml:space="preserve"> in the post-</w:t>
      </w:r>
      <w:r w:rsidR="00447E15">
        <w:t>treatment</w:t>
      </w:r>
      <w:r w:rsidR="00106BBF">
        <w:t xml:space="preserve"> feces were </w:t>
      </w:r>
      <w:r w:rsidR="00314FCE">
        <w:t xml:space="preserve">only </w:t>
      </w:r>
      <w:r w:rsidR="00106BBF">
        <w:t>detected in the pre-</w:t>
      </w:r>
      <w:r w:rsidR="00447E15">
        <w:t>treatment</w:t>
      </w:r>
      <w:r w:rsidR="00106BBF">
        <w:t xml:space="preserve"> oral microbiome</w:t>
      </w:r>
      <w:r w:rsidR="0092425E">
        <w:t>s</w:t>
      </w:r>
      <w:r w:rsidR="00106BBF">
        <w:t xml:space="preserve"> </w:t>
      </w:r>
      <w:r w:rsidR="0092425E">
        <w:t xml:space="preserve">but not </w:t>
      </w:r>
      <w:r w:rsidR="00314FCE">
        <w:t xml:space="preserve">in </w:t>
      </w:r>
      <w:r w:rsidR="0092425E">
        <w:t xml:space="preserve">the pre-treatment fecal microbiomes </w:t>
      </w:r>
      <w:r w:rsidR="00106BBF">
        <w:t>(</w:t>
      </w:r>
      <w:r w:rsidR="00106BBF" w:rsidRPr="00F8350C">
        <w:rPr>
          <w:highlight w:val="yellow"/>
        </w:rPr>
        <w:t xml:space="preserve">Fig. </w:t>
      </w:r>
      <w:r w:rsidR="00106BBF" w:rsidRPr="00041344">
        <w:rPr>
          <w:highlight w:val="yellow"/>
        </w:rPr>
        <w:t>2</w:t>
      </w:r>
      <w:r w:rsidR="00195F73" w:rsidRPr="00041344">
        <w:rPr>
          <w:highlight w:val="yellow"/>
        </w:rPr>
        <w:t>D</w:t>
      </w:r>
      <w:r w:rsidR="00106BBF">
        <w:t xml:space="preserve">), </w:t>
      </w:r>
      <w:r w:rsidR="000A665B">
        <w:t>providing strong evidence of</w:t>
      </w:r>
      <w:r w:rsidR="00106BBF">
        <w:t xml:space="preserve"> oral-gut transmission of </w:t>
      </w:r>
      <w:r w:rsidR="00FD7B99">
        <w:t xml:space="preserve">bacteria that contain </w:t>
      </w:r>
      <w:r w:rsidR="00106BBF">
        <w:t>those ASVs.</w:t>
      </w:r>
      <w:r w:rsidR="00195F73">
        <w:t xml:space="preserve"> </w:t>
      </w:r>
      <w:r w:rsidR="00FD7B99">
        <w:t xml:space="preserve">By </w:t>
      </w:r>
      <w:r w:rsidR="00041344">
        <w:t>identify</w:t>
      </w:r>
      <w:r w:rsidR="00FD7B99">
        <w:t>ing</w:t>
      </w:r>
      <w:r w:rsidR="001B60FE">
        <w:t xml:space="preserve"> </w:t>
      </w:r>
      <w:r w:rsidR="00041344">
        <w:t>ASVs</w:t>
      </w:r>
      <w:r w:rsidR="00195F73">
        <w:t xml:space="preserve"> </w:t>
      </w:r>
      <w:r w:rsidR="00FD7B99">
        <w:t>typical</w:t>
      </w:r>
      <w:r w:rsidR="00F233EC">
        <w:t xml:space="preserve"> of </w:t>
      </w:r>
      <w:r w:rsidR="00FD7B99">
        <w:t xml:space="preserve">the oral cavity of the </w:t>
      </w:r>
      <w:r w:rsidR="00F93F94">
        <w:t>3</w:t>
      </w:r>
      <w:r w:rsidR="00FD7B99">
        <w:t xml:space="preserve"> mice (</w:t>
      </w:r>
      <w:r w:rsidR="009C1381">
        <w:t>mean relative abundance</w:t>
      </w:r>
      <w:r w:rsidR="00BA16B0">
        <w:t xml:space="preserve"> </w:t>
      </w:r>
      <m:oMath>
        <m:r>
          <w:rPr>
            <w:rFonts w:ascii="Cambria Math" w:hAnsi="Cambria Math"/>
          </w:rPr>
          <m:t>&gt;</m:t>
        </m:r>
      </m:oMath>
      <w:r w:rsidR="009C1381">
        <w:t xml:space="preserve"> 1e-4 </w:t>
      </w:r>
      <w:r w:rsidR="002E43C2">
        <w:t xml:space="preserve">across </w:t>
      </w:r>
      <w:r w:rsidR="003669AF">
        <w:t>pre-treatment</w:t>
      </w:r>
      <w:r w:rsidR="007820C9">
        <w:t xml:space="preserve"> </w:t>
      </w:r>
      <w:r w:rsidR="002E43C2">
        <w:t xml:space="preserve">oral samples </w:t>
      </w:r>
      <w:r w:rsidR="00BA16B0">
        <w:t xml:space="preserve">and </w:t>
      </w:r>
      <m:oMath>
        <m:r>
          <w:rPr>
            <w:rFonts w:ascii="Cambria Math" w:hAnsi="Cambria Math"/>
          </w:rPr>
          <m:t>≤</m:t>
        </m:r>
      </m:oMath>
      <w:r w:rsidR="00BA16B0">
        <w:t xml:space="preserve"> 1e-4</w:t>
      </w:r>
      <w:r w:rsidR="009C1381">
        <w:t xml:space="preserve"> across</w:t>
      </w:r>
      <w:r w:rsidR="007820C9">
        <w:t xml:space="preserve"> </w:t>
      </w:r>
      <w:r w:rsidR="003669AF">
        <w:t>pre-treatment</w:t>
      </w:r>
      <w:r w:rsidR="009C1381">
        <w:t xml:space="preserve"> </w:t>
      </w:r>
      <w:r w:rsidR="00B078E2">
        <w:t>fecal s</w:t>
      </w:r>
      <w:r w:rsidR="009C1381">
        <w:t>amples</w:t>
      </w:r>
      <w:r w:rsidR="00FD7B99">
        <w:t xml:space="preserve">), we </w:t>
      </w:r>
      <w:r w:rsidR="00E72ADF">
        <w:t xml:space="preserve">found that </w:t>
      </w:r>
      <w:r w:rsidR="00515DE6">
        <w:t>the antibiotic cocktail</w:t>
      </w:r>
      <w:r w:rsidR="00D2326D">
        <w:t>s</w:t>
      </w:r>
      <w:r w:rsidR="00B56A87">
        <w:t xml:space="preserve"> increased </w:t>
      </w:r>
      <w:r w:rsidR="00D8317B">
        <w:t>the</w:t>
      </w:r>
      <w:r w:rsidR="00702ED1">
        <w:t xml:space="preserve"> total</w:t>
      </w:r>
      <w:r w:rsidR="00E72ADF">
        <w:t xml:space="preserve"> fractions </w:t>
      </w:r>
      <w:r w:rsidR="00E62650">
        <w:t>(</w:t>
      </w:r>
      <w:r w:rsidR="00B93C52">
        <w:t xml:space="preserve">i.e., </w:t>
      </w:r>
      <w:r w:rsidR="00E62650">
        <w:t xml:space="preserve">relative abundance) </w:t>
      </w:r>
      <w:r w:rsidR="00E72ADF">
        <w:t>of</w:t>
      </w:r>
      <w:r w:rsidR="003614F3">
        <w:t xml:space="preserve"> </w:t>
      </w:r>
      <w:r w:rsidR="00E72ADF">
        <w:t xml:space="preserve">oral-typical ASVs from nearly 0% to 30% </w:t>
      </w:r>
      <w:r w:rsidR="00F233EC">
        <w:t xml:space="preserve">on average </w:t>
      </w:r>
      <w:r w:rsidR="00E72ADF">
        <w:t>(</w:t>
      </w:r>
      <w:r w:rsidR="00E72ADF" w:rsidRPr="00E72ADF">
        <w:rPr>
          <w:highlight w:val="yellow"/>
        </w:rPr>
        <w:t>Fig. 2E</w:t>
      </w:r>
      <w:r w:rsidR="00E72ADF">
        <w:t>)</w:t>
      </w:r>
      <w:r w:rsidR="00851440">
        <w:t xml:space="preserve">, while </w:t>
      </w:r>
      <w:r w:rsidR="00E72ADF">
        <w:t xml:space="preserve">their </w:t>
      </w:r>
      <w:r w:rsidR="00F233EC">
        <w:t xml:space="preserve">mean </w:t>
      </w:r>
      <w:r w:rsidR="00E72ADF">
        <w:t>loads</w:t>
      </w:r>
      <w:r w:rsidR="00B93C52">
        <w:t xml:space="preserve"> (i.e., absolute abundance)</w:t>
      </w:r>
      <w:r w:rsidR="00447E15">
        <w:t xml:space="preserve"> </w:t>
      </w:r>
      <w:r w:rsidR="006732C1">
        <w:t>decreased</w:t>
      </w:r>
      <w:r w:rsidR="00E72ADF">
        <w:t xml:space="preserve"> by half a log</w:t>
      </w:r>
      <w:r w:rsidR="00A062CC">
        <w:t xml:space="preserve"> density</w:t>
      </w:r>
      <w:r w:rsidR="00E72ADF">
        <w:t xml:space="preserve"> (</w:t>
      </w:r>
      <w:r w:rsidR="00E72ADF" w:rsidRPr="00E72ADF">
        <w:rPr>
          <w:highlight w:val="yellow"/>
        </w:rPr>
        <w:t>Fig. 2F</w:t>
      </w:r>
      <w:r w:rsidR="00E72ADF">
        <w:t>).</w:t>
      </w:r>
      <w:r w:rsidR="00CC75B9">
        <w:t xml:space="preserve"> </w:t>
      </w:r>
      <w:r w:rsidR="00851440">
        <w:t xml:space="preserve">The </w:t>
      </w:r>
      <w:r w:rsidR="00851440">
        <w:rPr>
          <w:rFonts w:hint="eastAsia"/>
        </w:rPr>
        <w:t>contrast</w:t>
      </w:r>
      <w:r w:rsidR="00851440">
        <w:t xml:space="preserve"> between </w:t>
      </w:r>
      <w:r w:rsidR="00F233EC">
        <w:t xml:space="preserve">the </w:t>
      </w:r>
      <w:r w:rsidR="00851440">
        <w:t xml:space="preserve">relative and absolute abundances of oral bacterial populations supports </w:t>
      </w:r>
      <w:r w:rsidR="00A062CC">
        <w:t xml:space="preserve">the </w:t>
      </w:r>
      <w:r w:rsidR="009303FC" w:rsidRPr="00A062CC">
        <w:rPr>
          <w:i/>
          <w:iCs/>
        </w:rPr>
        <w:t xml:space="preserve">marker </w:t>
      </w:r>
      <w:r w:rsidR="009303FC">
        <w:t>hypothesis</w:t>
      </w:r>
      <w:r w:rsidR="00106BBF">
        <w:t>.</w:t>
      </w:r>
    </w:p>
    <w:p w14:paraId="640D7704" w14:textId="090E2814" w:rsidR="00D93833" w:rsidRPr="00AC26F8" w:rsidRDefault="00D93833" w:rsidP="000A48DA">
      <w:pPr>
        <w:rPr>
          <w:b/>
        </w:rPr>
      </w:pPr>
    </w:p>
    <w:p w14:paraId="739A63F1" w14:textId="74A69013" w:rsidR="000A1DBF" w:rsidRDefault="000A1DBF" w:rsidP="000A48DA">
      <w:pPr>
        <w:rPr>
          <w:b/>
        </w:rPr>
      </w:pPr>
      <w:r>
        <w:rPr>
          <w:b/>
        </w:rPr>
        <w:t xml:space="preserve">Additional </w:t>
      </w:r>
      <w:r w:rsidR="00407B06">
        <w:rPr>
          <w:b/>
        </w:rPr>
        <w:t>evidence</w:t>
      </w:r>
      <w:r>
        <w:rPr>
          <w:b/>
        </w:rPr>
        <w:t xml:space="preserve"> of</w:t>
      </w:r>
      <w:r w:rsidR="00407B06">
        <w:rPr>
          <w:b/>
        </w:rPr>
        <w:t xml:space="preserve"> the</w:t>
      </w:r>
      <w:r>
        <w:rPr>
          <w:b/>
        </w:rPr>
        <w:t xml:space="preserve"> </w:t>
      </w:r>
      <w:r w:rsidRPr="00407B06">
        <w:rPr>
          <w:b/>
          <w:i/>
          <w:iCs/>
        </w:rPr>
        <w:t>marker</w:t>
      </w:r>
      <w:r>
        <w:rPr>
          <w:b/>
        </w:rPr>
        <w:t xml:space="preserve"> hypothesis </w:t>
      </w:r>
      <w:r w:rsidR="00166D40">
        <w:rPr>
          <w:b/>
        </w:rPr>
        <w:t xml:space="preserve">from </w:t>
      </w:r>
      <w:r w:rsidR="00407B06">
        <w:rPr>
          <w:b/>
        </w:rPr>
        <w:t xml:space="preserve">mouse experiments in </w:t>
      </w:r>
      <w:r w:rsidR="00166D40">
        <w:rPr>
          <w:b/>
        </w:rPr>
        <w:t>the literature</w:t>
      </w:r>
    </w:p>
    <w:p w14:paraId="7F85C7FA" w14:textId="40295225" w:rsidR="00B30525" w:rsidRDefault="00DB5D9D" w:rsidP="0019128D">
      <w:r>
        <w:t>T</w:t>
      </w:r>
      <w:r w:rsidR="005631D0">
        <w:t xml:space="preserve">o our best knowledge, </w:t>
      </w:r>
      <w:r w:rsidR="00A64263">
        <w:t xml:space="preserve">antibiotic-treated mouse experiments </w:t>
      </w:r>
      <w:r w:rsidR="005631D0">
        <w:t>in the literature lack</w:t>
      </w:r>
      <w:r w:rsidR="00A64263">
        <w:t xml:space="preserve"> paired</w:t>
      </w:r>
      <w:r w:rsidR="005A1354">
        <w:t xml:space="preserve"> oral</w:t>
      </w:r>
      <w:r w:rsidR="00740D41">
        <w:t xml:space="preserve"> and </w:t>
      </w:r>
      <w:r w:rsidR="005A1354">
        <w:t>gut</w:t>
      </w:r>
      <w:r w:rsidR="00740D41">
        <w:t xml:space="preserve"> </w:t>
      </w:r>
      <w:r w:rsidR="005A1354">
        <w:t>samples</w:t>
      </w:r>
      <w:r w:rsidR="005631D0">
        <w:t xml:space="preserve">. This limitation </w:t>
      </w:r>
      <w:r w:rsidR="00A64263">
        <w:t>prevents us from</w:t>
      </w:r>
      <w:r w:rsidR="00F43EFE">
        <w:t xml:space="preserve"> </w:t>
      </w:r>
      <w:r w:rsidR="00CA7ACE">
        <w:t xml:space="preserve">using the same paired-sample-based definition of </w:t>
      </w:r>
      <w:r w:rsidR="00A64263">
        <w:t>oral-typical bacteria</w:t>
      </w:r>
      <w:r w:rsidR="00DF1D77">
        <w:t xml:space="preserve"> described above</w:t>
      </w:r>
      <w:r w:rsidR="00CA7ACE">
        <w:t xml:space="preserve"> for quantif</w:t>
      </w:r>
      <w:r w:rsidR="00C41800">
        <w:t>ying</w:t>
      </w:r>
      <w:r w:rsidR="00CA7ACE">
        <w:t xml:space="preserve"> translocated oral bacteria</w:t>
      </w:r>
      <w:r w:rsidR="00605B9D">
        <w:t xml:space="preserve"> </w:t>
      </w:r>
      <w:r w:rsidR="00605B9D">
        <w:rPr>
          <w:rFonts w:hint="eastAsia"/>
        </w:rPr>
        <w:t>in</w:t>
      </w:r>
      <w:r w:rsidR="00605B9D">
        <w:t xml:space="preserve"> </w:t>
      </w:r>
      <w:r w:rsidR="00605B9D">
        <w:rPr>
          <w:rFonts w:hint="eastAsia"/>
        </w:rPr>
        <w:t>feces</w:t>
      </w:r>
      <w:r w:rsidR="00DF1D77">
        <w:rPr>
          <w:rFonts w:hint="eastAsia"/>
        </w:rPr>
        <w:t>.</w:t>
      </w:r>
      <w:r w:rsidR="00142AC8">
        <w:t xml:space="preserve"> To overcome the limitation, </w:t>
      </w:r>
      <w:r w:rsidR="00DF1D77">
        <w:t xml:space="preserve">we compiled a reference </w:t>
      </w:r>
      <w:r w:rsidR="004204EB">
        <w:t xml:space="preserve">set </w:t>
      </w:r>
      <w:r w:rsidR="00DF1D77">
        <w:t xml:space="preserve">of </w:t>
      </w:r>
      <w:r w:rsidR="008D0259">
        <w:t>149</w:t>
      </w:r>
      <w:r w:rsidR="00E05F70">
        <w:t xml:space="preserve"> non-redundant,</w:t>
      </w:r>
      <w:r w:rsidR="008D0259">
        <w:t xml:space="preserve"> </w:t>
      </w:r>
      <w:r w:rsidR="00D7791B">
        <w:t>full-length</w:t>
      </w:r>
      <w:r w:rsidR="00384A0A">
        <w:t xml:space="preserve"> </w:t>
      </w:r>
      <w:r w:rsidR="00DF1D77">
        <w:t>16S rRNA genes</w:t>
      </w:r>
      <w:r w:rsidR="004204EB">
        <w:t xml:space="preserve"> of oral-typical bacteria</w:t>
      </w:r>
      <w:r w:rsidR="00DF1D77">
        <w:t xml:space="preserve"> </w:t>
      </w:r>
      <w:r w:rsidR="008D0259">
        <w:t xml:space="preserve">under the </w:t>
      </w:r>
      <w:r w:rsidR="00F54355">
        <w:t xml:space="preserve">operational </w:t>
      </w:r>
      <w:r w:rsidR="00384A0A">
        <w:t>definition</w:t>
      </w:r>
      <w:r w:rsidR="008D0259">
        <w:t xml:space="preserve"> that they</w:t>
      </w:r>
      <w:r w:rsidR="00384A0A">
        <w:t xml:space="preserve"> </w:t>
      </w:r>
      <w:r w:rsidR="008D0259">
        <w:t xml:space="preserve">are culturable </w:t>
      </w:r>
      <w:r w:rsidR="00384A0A">
        <w:t>from the oral cavity</w:t>
      </w:r>
      <w:r w:rsidR="008D0259">
        <w:t xml:space="preserve"> but not from the</w:t>
      </w:r>
      <w:r w:rsidR="001D277B">
        <w:t xml:space="preserve"> gut</w:t>
      </w:r>
      <w:r w:rsidR="008D0259">
        <w:t xml:space="preserve"> </w:t>
      </w:r>
      <w:r w:rsidR="00186887">
        <w:t>(</w:t>
      </w:r>
      <w:r w:rsidR="00186887" w:rsidRPr="008D0259">
        <w:rPr>
          <w:highlight w:val="yellow"/>
        </w:rPr>
        <w:t xml:space="preserve">Fig. S2, </w:t>
      </w:r>
      <w:r w:rsidR="008D0259">
        <w:rPr>
          <w:highlight w:val="yellow"/>
        </w:rPr>
        <w:t xml:space="preserve">Table S1, </w:t>
      </w:r>
      <w:r w:rsidR="00186887" w:rsidRPr="008D0259">
        <w:rPr>
          <w:highlight w:val="yellow"/>
        </w:rPr>
        <w:t>see STAR Methods</w:t>
      </w:r>
      <w:r w:rsidR="00186887">
        <w:t>).</w:t>
      </w:r>
      <w:r w:rsidR="001B1011">
        <w:t xml:space="preserve"> </w:t>
      </w:r>
      <w:r w:rsidR="00620E77">
        <w:t xml:space="preserve">The </w:t>
      </w:r>
      <w:r w:rsidR="004204EB">
        <w:t>reference</w:t>
      </w:r>
      <w:r w:rsidR="006C6030">
        <w:t xml:space="preserve"> s</w:t>
      </w:r>
      <w:r w:rsidR="00620E77">
        <w:t xml:space="preserve">et allows us to </w:t>
      </w:r>
      <w:r w:rsidR="00397907">
        <w:t>infer</w:t>
      </w:r>
      <w:r w:rsidR="00620E77">
        <w:t xml:space="preserve"> whether a 16S ASV in </w:t>
      </w:r>
      <w:r w:rsidR="00E533D9">
        <w:t>feces</w:t>
      </w:r>
      <w:r w:rsidR="00620E77">
        <w:t xml:space="preserve"> is</w:t>
      </w:r>
      <w:r w:rsidR="00D478AC">
        <w:t xml:space="preserve"> oral-</w:t>
      </w:r>
      <w:r w:rsidR="004A5306">
        <w:t>typical</w:t>
      </w:r>
      <w:r w:rsidR="00A86BF7">
        <w:t xml:space="preserve"> </w:t>
      </w:r>
      <w:r w:rsidR="00620E77">
        <w:t xml:space="preserve">in the absence of paired oral samples, </w:t>
      </w:r>
      <w:r w:rsidR="00D478AC">
        <w:t>by</w:t>
      </w:r>
      <w:r w:rsidR="00A86BF7">
        <w:t xml:space="preserve"> exactly </w:t>
      </w:r>
      <w:r w:rsidR="004A5306">
        <w:t>match</w:t>
      </w:r>
      <w:r w:rsidR="00A86BF7">
        <w:t xml:space="preserve">ing </w:t>
      </w:r>
      <w:r w:rsidR="00CF161A">
        <w:t>the ASV to all sequences in the se</w:t>
      </w:r>
      <w:r w:rsidR="000663CD">
        <w:t>t.</w:t>
      </w:r>
      <w:r w:rsidR="0019128D">
        <w:t xml:space="preserve"> </w:t>
      </w:r>
      <w:r w:rsidR="005E2E41">
        <w:t>Having established</w:t>
      </w:r>
      <w:r w:rsidR="007066B8">
        <w:t xml:space="preserve"> the </w:t>
      </w:r>
      <w:r w:rsidR="00DD5B99">
        <w:t>inference</w:t>
      </w:r>
      <w:r w:rsidR="001F7B61">
        <w:t xml:space="preserve"> approach</w:t>
      </w:r>
      <w:r w:rsidR="007B2F80" w:rsidRPr="00AC26F8">
        <w:rPr>
          <w:rFonts w:hint="eastAsia"/>
        </w:rPr>
        <w:t>,</w:t>
      </w:r>
      <w:r w:rsidR="005C3F41">
        <w:t xml:space="preserve"> we</w:t>
      </w:r>
      <w:r w:rsidR="007B2F80">
        <w:t xml:space="preserve"> reanalyzed </w:t>
      </w:r>
      <w:r w:rsidR="00367A45">
        <w:t xml:space="preserve">a public study </w:t>
      </w:r>
      <w:r w:rsidR="002D2E4D">
        <w:fldChar w:fldCharType="begin"/>
      </w:r>
      <w:r w:rsidR="002D75C3">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2D2E4D">
        <w:fldChar w:fldCharType="separate"/>
      </w:r>
      <w:r w:rsidR="002D75C3">
        <w:rPr>
          <w:noProof/>
        </w:rPr>
        <w:t>(Reese et al., 2018)</w:t>
      </w:r>
      <w:r w:rsidR="002D2E4D">
        <w:fldChar w:fldCharType="end"/>
      </w:r>
      <w:r w:rsidR="00262211">
        <w:t xml:space="preserve"> </w:t>
      </w:r>
      <w:r w:rsidR="00367A45">
        <w:t xml:space="preserve">that treated mice with </w:t>
      </w:r>
      <w:r w:rsidR="007B2F80" w:rsidRPr="00AC26F8">
        <w:t>antibiotic cocktail</w:t>
      </w:r>
      <w:r w:rsidR="0013226E">
        <w:t>s</w:t>
      </w:r>
      <w:r w:rsidR="007B2F80" w:rsidRPr="00AC26F8">
        <w:t xml:space="preserve"> </w:t>
      </w:r>
      <w:r w:rsidR="00A82273">
        <w:t>of a</w:t>
      </w:r>
      <w:r w:rsidR="007B2F80" w:rsidRPr="00AC26F8">
        <w:t>mpicillin</w:t>
      </w:r>
      <w:r w:rsidR="00A82273">
        <w:t>, v</w:t>
      </w:r>
      <w:r w:rsidR="007B2F80" w:rsidRPr="00AC26F8">
        <w:t>ancomycin</w:t>
      </w:r>
      <w:r w:rsidR="00A82273">
        <w:t>, n</w:t>
      </w:r>
      <w:r w:rsidR="007B2F80" w:rsidRPr="00AC26F8">
        <w:t>eomycin</w:t>
      </w:r>
      <w:r w:rsidR="00A82273">
        <w:t>, and m</w:t>
      </w:r>
      <w:r w:rsidR="007B2F80" w:rsidRPr="00AC26F8">
        <w:t>etronidazole for 5 days</w:t>
      </w:r>
      <w:r w:rsidR="00875B8F">
        <w:t xml:space="preserve"> (</w:t>
      </w:r>
      <w:r w:rsidR="00875B8F" w:rsidRPr="00875B8F">
        <w:rPr>
          <w:highlight w:val="yellow"/>
        </w:rPr>
        <w:t>Fig. 2</w:t>
      </w:r>
      <w:r w:rsidR="00DC313D">
        <w:rPr>
          <w:highlight w:val="yellow"/>
        </w:rPr>
        <w:t>G</w:t>
      </w:r>
      <w:r w:rsidR="00875B8F">
        <w:t>)</w:t>
      </w:r>
      <w:r w:rsidR="007B2F80" w:rsidRPr="00AC26F8">
        <w:t xml:space="preserve">. </w:t>
      </w:r>
      <w:r w:rsidR="000A57CB">
        <w:t>The</w:t>
      </w:r>
      <w:r w:rsidR="00475779">
        <w:t xml:space="preserve"> </w:t>
      </w:r>
      <w:r w:rsidR="00024043">
        <w:t xml:space="preserve">inferred </w:t>
      </w:r>
      <w:r w:rsidR="00F61516">
        <w:t xml:space="preserve">oral </w:t>
      </w:r>
      <w:r w:rsidR="00F60337">
        <w:t xml:space="preserve">bacterial </w:t>
      </w:r>
      <w:r w:rsidR="00F61516">
        <w:t>populations</w:t>
      </w:r>
      <w:r w:rsidR="00354BA5">
        <w:t>, mainly consisting of three</w:t>
      </w:r>
      <w:r w:rsidR="00A56F14">
        <w:t xml:space="preserve"> </w:t>
      </w:r>
      <w:r w:rsidR="00354BA5">
        <w:t>ASVs</w:t>
      </w:r>
      <w:r w:rsidR="00A56F14">
        <w:t xml:space="preserve"> </w:t>
      </w:r>
      <w:r w:rsidR="00024043">
        <w:t>of</w:t>
      </w:r>
      <w:r w:rsidR="00A56F14">
        <w:t xml:space="preserve">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r w:rsidR="00354BA5">
        <w:rPr>
          <w:rFonts w:hint="eastAsia"/>
        </w:rPr>
        <w:t>,</w:t>
      </w:r>
      <w:r w:rsidR="00354BA5">
        <w:t xml:space="preserve"> </w:t>
      </w:r>
      <w:r w:rsidR="00D47533">
        <w:t xml:space="preserve">had substantially higher </w:t>
      </w:r>
      <w:r w:rsidR="00A56F14">
        <w:t>relative abundance</w:t>
      </w:r>
      <w:r w:rsidR="00956508">
        <w:t>s</w:t>
      </w:r>
      <w:r w:rsidR="00A56F14">
        <w:t xml:space="preserve"> after two days’ exposure (</w:t>
      </w:r>
      <w:r w:rsidR="00A56F14" w:rsidRPr="00A56F14">
        <w:rPr>
          <w:highlight w:val="yellow"/>
        </w:rPr>
        <w:t>Fig. 2</w:t>
      </w:r>
      <w:r w:rsidR="00DC313D">
        <w:rPr>
          <w:highlight w:val="yellow"/>
        </w:rPr>
        <w:t>H</w:t>
      </w:r>
      <w:r w:rsidR="00A56F14">
        <w:t>).</w:t>
      </w:r>
      <w:r w:rsidR="000A57CB">
        <w:t xml:space="preserve"> However</w:t>
      </w:r>
      <w:r w:rsidR="00C130FC">
        <w:t xml:space="preserve">, </w:t>
      </w:r>
      <w:r w:rsidR="009F78B5">
        <w:t>the</w:t>
      </w:r>
      <w:r w:rsidR="00F60337">
        <w:t>ir</w:t>
      </w:r>
      <w:r w:rsidR="009F78B5">
        <w:t xml:space="preserve"> absolute abundances </w:t>
      </w:r>
      <w:r w:rsidR="00F60337">
        <w:t xml:space="preserve">did not increase </w:t>
      </w:r>
      <w:r w:rsidR="00024043">
        <w:t xml:space="preserve">but reduced </w:t>
      </w:r>
      <w:r w:rsidR="00B6103D">
        <w:t>~</w:t>
      </w:r>
      <w:r w:rsidR="00024043">
        <w:t>10 folds on average before recovery (</w:t>
      </w:r>
      <w:r w:rsidR="00024043" w:rsidRPr="00C130FC">
        <w:rPr>
          <w:highlight w:val="yellow"/>
        </w:rPr>
        <w:t>Fig. 2</w:t>
      </w:r>
      <w:r w:rsidR="00024043">
        <w:rPr>
          <w:highlight w:val="yellow"/>
        </w:rPr>
        <w:t>I</w:t>
      </w:r>
      <w:r w:rsidR="00024043">
        <w:t xml:space="preserve">, left). Therefore, </w:t>
      </w:r>
      <w:r w:rsidR="00596401">
        <w:t xml:space="preserve">the relative enrichment of oral bacteria </w:t>
      </w:r>
      <w:r w:rsidR="00F6412A">
        <w:t xml:space="preserve">follows the </w:t>
      </w:r>
      <w:r w:rsidR="00F6412A" w:rsidRPr="008F5684">
        <w:rPr>
          <w:i/>
          <w:iCs/>
        </w:rPr>
        <w:t>marker</w:t>
      </w:r>
      <w:r w:rsidR="00F6412A">
        <w:t xml:space="preserve"> hypothesis and </w:t>
      </w:r>
      <w:r w:rsidR="00596401">
        <w:t xml:space="preserve">is </w:t>
      </w:r>
      <w:r w:rsidR="00024043">
        <w:t xml:space="preserve">fully </w:t>
      </w:r>
      <w:r w:rsidR="00B6103D">
        <w:t xml:space="preserve">driven </w:t>
      </w:r>
      <w:r w:rsidR="00596401">
        <w:t xml:space="preserve">by reduced </w:t>
      </w:r>
      <w:r w:rsidR="001E28E5">
        <w:t>gut</w:t>
      </w:r>
      <w:r w:rsidR="00C130FC">
        <w:t xml:space="preserve"> bacteria</w:t>
      </w:r>
      <w:r w:rsidR="009A4CAE">
        <w:t xml:space="preserve">l </w:t>
      </w:r>
      <w:r w:rsidR="000C2733">
        <w:t>load</w:t>
      </w:r>
      <w:r w:rsidR="00956508">
        <w:t xml:space="preserve"> </w:t>
      </w:r>
      <w:r w:rsidR="009D3C28">
        <w:t>(</w:t>
      </w:r>
      <w:r w:rsidR="009D3C28" w:rsidRPr="009D3C28">
        <w:rPr>
          <w:highlight w:val="yellow"/>
        </w:rPr>
        <w:t>Fig. 2</w:t>
      </w:r>
      <w:r w:rsidR="00DC313D" w:rsidRPr="00DC313D">
        <w:rPr>
          <w:highlight w:val="yellow"/>
        </w:rPr>
        <w:t>I</w:t>
      </w:r>
      <w:r w:rsidR="009D3C28">
        <w:t>, right)</w:t>
      </w:r>
      <w:r w:rsidR="00596401">
        <w:t>.</w:t>
      </w:r>
    </w:p>
    <w:p w14:paraId="423A7FB7" w14:textId="11AF50DC" w:rsidR="00170DC4" w:rsidRDefault="00992AE6" w:rsidP="00B654CD">
      <w:pPr>
        <w:ind w:firstLine="720"/>
      </w:pPr>
      <w:r>
        <w:t xml:space="preserve">A consequence of the </w:t>
      </w:r>
      <w:r w:rsidRPr="00992AE6">
        <w:rPr>
          <w:i/>
          <w:iCs/>
        </w:rPr>
        <w:t>marker</w:t>
      </w:r>
      <w:r>
        <w:t xml:space="preserve"> hypothesis is that total bacterial load of the gut microbiome is low at high relative abundance of oral bacteria. </w:t>
      </w:r>
      <w:r w:rsidR="003A0DC0">
        <w:t>Using the mouse data</w:t>
      </w:r>
      <w:r w:rsidR="005E6986">
        <w:t xml:space="preserve"> from Reese </w:t>
      </w:r>
      <w:r w:rsidR="005E6986" w:rsidRPr="004B078E">
        <w:rPr>
          <w:i/>
          <w:iCs/>
        </w:rPr>
        <w:t>et al</w:t>
      </w:r>
      <w:r w:rsidR="00BD1010">
        <w:rPr>
          <w:i/>
          <w:iCs/>
        </w:rPr>
        <w:t>.</w:t>
      </w:r>
      <w:r w:rsidR="003A0DC0" w:rsidRPr="0062771F">
        <w:t>,</w:t>
      </w:r>
      <w:r w:rsidR="003A0DC0">
        <w:t xml:space="preserve"> we showed that</w:t>
      </w:r>
      <w:r w:rsidR="0081131D">
        <w:t xml:space="preserve"> the oral bacterial fractions</w:t>
      </w:r>
      <w:r w:rsidR="00F85228">
        <w:rPr>
          <w:rFonts w:hint="eastAsia"/>
        </w:rPr>
        <w:t xml:space="preserve"> </w:t>
      </w:r>
      <w:r>
        <w:t xml:space="preserve">in feces </w:t>
      </w:r>
      <w:r w:rsidR="002E6C71">
        <w:t xml:space="preserve">are </w:t>
      </w:r>
      <w:r w:rsidR="00B94E09">
        <w:t>negatively</w:t>
      </w:r>
      <w:r w:rsidR="00A20F02">
        <w:t xml:space="preserve"> linearly</w:t>
      </w:r>
      <w:r w:rsidR="00BF256D">
        <w:t xml:space="preserve"> correlated with the </w:t>
      </w:r>
      <w:r w:rsidR="00BB7D22">
        <w:t>total bacterial loads</w:t>
      </w:r>
      <w:r w:rsidR="00BF256D">
        <w:t xml:space="preserve"> on the log</w:t>
      </w:r>
      <w:r w:rsidR="0081131D">
        <w:t>-log</w:t>
      </w:r>
      <w:r w:rsidR="00BF256D">
        <w:t xml:space="preserve"> scale</w:t>
      </w:r>
      <w:r w:rsidR="00B93F1D">
        <w:t xml:space="preserve"> (</w:t>
      </w:r>
      <w:r w:rsidR="00BB7D22" w:rsidRPr="00BB7D22">
        <w:rPr>
          <w:highlight w:val="yellow"/>
        </w:rPr>
        <w:t>Fig. 2</w:t>
      </w:r>
      <w:r w:rsidR="00DC313D">
        <w:rPr>
          <w:highlight w:val="yellow"/>
        </w:rPr>
        <w:t>J</w:t>
      </w:r>
      <w:r w:rsidR="00BB7D22">
        <w:t>).</w:t>
      </w:r>
      <w:r w:rsidR="000C76DD">
        <w:t xml:space="preserve"> </w:t>
      </w:r>
      <w:r w:rsidR="00B703F0">
        <w:t xml:space="preserve">The </w:t>
      </w:r>
      <w:r w:rsidR="00A20F02">
        <w:t xml:space="preserve">linear </w:t>
      </w:r>
      <w:r w:rsidR="00C56207">
        <w:t>relationship</w:t>
      </w:r>
      <w:r w:rsidR="00B703F0">
        <w:t xml:space="preserve"> is </w:t>
      </w:r>
      <w:r w:rsidR="005E6986">
        <w:t xml:space="preserve">moderate to </w:t>
      </w:r>
      <w:r w:rsidR="00AE35C8">
        <w:t>strong (</w:t>
      </w:r>
      <w:r w:rsidR="00AE35C8">
        <w:rPr>
          <w:rFonts w:hint="eastAsia"/>
        </w:rPr>
        <w:t>Pearson</w:t>
      </w:r>
      <w:r w:rsidR="00AE35C8">
        <w:t xml:space="preserve">’s r = -0.52, P = 3.5e-17) </w:t>
      </w:r>
      <w:r w:rsidR="003A0DC0">
        <w:t xml:space="preserve">and </w:t>
      </w:r>
      <w:r w:rsidR="00450C72">
        <w:t>remained significant</w:t>
      </w:r>
      <w:r w:rsidR="003A0DC0">
        <w:t xml:space="preserve"> </w:t>
      </w:r>
      <w:r w:rsidR="00AE35C8">
        <w:t>by using</w:t>
      </w:r>
      <w:r w:rsidR="003A0DC0">
        <w:t xml:space="preserve"> the control group data alone (</w:t>
      </w:r>
      <w:r w:rsidR="006232BF">
        <w:t>Pearson’s r =</w:t>
      </w:r>
      <w:r w:rsidR="00450C72">
        <w:t xml:space="preserve"> -0.25</w:t>
      </w:r>
      <w:r w:rsidR="006232BF">
        <w:t xml:space="preserve">, P = </w:t>
      </w:r>
      <w:r w:rsidR="00450C72">
        <w:t>5.</w:t>
      </w:r>
      <w:r w:rsidR="00AE35C8">
        <w:t>9</w:t>
      </w:r>
      <w:r w:rsidR="00450C72">
        <w:t>e-3</w:t>
      </w:r>
      <w:r w:rsidR="003A0DC0">
        <w:t xml:space="preserve">). </w:t>
      </w:r>
      <w:r w:rsidR="004802C3">
        <w:t>We noted that</w:t>
      </w:r>
      <w:r w:rsidR="00B703F0">
        <w:t xml:space="preserve"> </w:t>
      </w:r>
      <w:r w:rsidR="00B1445B">
        <w:t>11</w:t>
      </w:r>
      <w:r w:rsidR="004802C3">
        <w:t xml:space="preserve">% </w:t>
      </w:r>
      <w:r w:rsidR="002E6C71">
        <w:t xml:space="preserve">samples </w:t>
      </w:r>
      <w:r w:rsidR="00114859">
        <w:t>collected between day 1-6 (</w:t>
      </w:r>
      <w:r w:rsidR="00114859" w:rsidRPr="00114859">
        <w:rPr>
          <w:highlight w:val="yellow"/>
        </w:rPr>
        <w:t>Fig. S3A</w:t>
      </w:r>
      <w:r w:rsidR="00114859">
        <w:t xml:space="preserve">) </w:t>
      </w:r>
      <w:r w:rsidR="00B2216F">
        <w:t>with</w:t>
      </w:r>
      <w:r w:rsidR="00114859">
        <w:t xml:space="preserve"> l</w:t>
      </w:r>
      <w:r w:rsidR="008A51F2">
        <w:t xml:space="preserve">ow bacterial loads </w:t>
      </w:r>
      <w:r w:rsidR="004802C3">
        <w:t>deviated</w:t>
      </w:r>
      <w:r w:rsidR="002E6C71">
        <w:t xml:space="preserve"> from </w:t>
      </w:r>
      <w:r w:rsidR="00CF3A3B">
        <w:t xml:space="preserve">the </w:t>
      </w:r>
      <w:r w:rsidR="004B078E">
        <w:t xml:space="preserve">trendline of the association </w:t>
      </w:r>
      <w:r w:rsidR="00B1445B">
        <w:t xml:space="preserve">and, according to the </w:t>
      </w:r>
      <w:r w:rsidR="00B1445B" w:rsidRPr="00B1445B">
        <w:rPr>
          <w:i/>
          <w:iCs/>
        </w:rPr>
        <w:t xml:space="preserve">marker </w:t>
      </w:r>
      <w:r w:rsidR="00B1445B">
        <w:t xml:space="preserve">hypothesis, should have very high proportions of oral bacteria. </w:t>
      </w:r>
      <w:r w:rsidR="001B441C">
        <w:t>We speculated</w:t>
      </w:r>
      <w:r w:rsidR="00165D7B">
        <w:t xml:space="preserve"> that</w:t>
      </w:r>
      <w:r w:rsidR="00B1445B">
        <w:t xml:space="preserve"> the</w:t>
      </w:r>
      <w:r w:rsidR="008A51F2">
        <w:t xml:space="preserve"> dominant ASVs </w:t>
      </w:r>
      <w:r w:rsidR="00B1445B">
        <w:t>of</w:t>
      </w:r>
      <w:r w:rsidR="008A51F2">
        <w:t xml:space="preserve"> </w:t>
      </w:r>
      <w:r w:rsidR="00CF5595">
        <w:t>these outliers</w:t>
      </w:r>
      <w:r w:rsidR="008A51F2">
        <w:t xml:space="preserve"> </w:t>
      </w:r>
      <w:r w:rsidR="00165D7B">
        <w:t>(</w:t>
      </w:r>
      <w:r w:rsidR="00165D7B" w:rsidRPr="00165D7B">
        <w:rPr>
          <w:highlight w:val="yellow"/>
        </w:rPr>
        <w:t>Fig. S3B</w:t>
      </w:r>
      <w:r w:rsidR="00165D7B">
        <w:t xml:space="preserve">) </w:t>
      </w:r>
      <w:r w:rsidR="008A51F2">
        <w:t>were</w:t>
      </w:r>
      <w:r w:rsidR="004802C3">
        <w:t xml:space="preserve"> </w:t>
      </w:r>
      <w:r w:rsidR="00CF5595">
        <w:t>orally derived</w:t>
      </w:r>
      <w:r w:rsidR="008A51F2">
        <w:t xml:space="preserve"> but </w:t>
      </w:r>
      <w:r w:rsidR="00B654CD">
        <w:t xml:space="preserve">undetected by our inference </w:t>
      </w:r>
      <w:r w:rsidR="00B654CD">
        <w:lastRenderedPageBreak/>
        <w:t>approach</w:t>
      </w:r>
      <w:r w:rsidR="00F40751">
        <w:t>.</w:t>
      </w:r>
      <w:r w:rsidR="00280409">
        <w:t xml:space="preserve"> </w:t>
      </w:r>
      <w:r w:rsidR="00F40751">
        <w:t>T</w:t>
      </w:r>
      <w:r w:rsidR="00AD3F51">
        <w:t xml:space="preserve">he omit of uncultured bacteria </w:t>
      </w:r>
      <w:r w:rsidR="00280409">
        <w:t>in</w:t>
      </w:r>
      <w:r w:rsidR="00AD3F51">
        <w:t xml:space="preserve"> the reference set</w:t>
      </w:r>
      <w:r w:rsidR="00165D7B">
        <w:t xml:space="preserve"> is </w:t>
      </w:r>
      <w:r w:rsidR="00AD3F51">
        <w:t>unl</w:t>
      </w:r>
      <w:r w:rsidR="0076196F">
        <w:t xml:space="preserve">ikely the major cause of the potential </w:t>
      </w:r>
      <w:r w:rsidR="00AD3F51">
        <w:t>inference failure</w:t>
      </w:r>
      <w:r w:rsidR="00280409">
        <w:t xml:space="preserve">, because </w:t>
      </w:r>
      <w:r w:rsidR="00D46EF6">
        <w:t>the proportions of</w:t>
      </w:r>
      <w:r w:rsidR="00280409">
        <w:t xml:space="preserve"> unculture</w:t>
      </w:r>
      <w:r w:rsidR="00D46EF6">
        <w:t>d</w:t>
      </w:r>
      <w:r w:rsidR="00280409">
        <w:t xml:space="preserve"> bacteria based on taxonomic annotation </w:t>
      </w:r>
      <w:r w:rsidR="00D46EF6">
        <w:t xml:space="preserve">are low to intermediate in these samples </w:t>
      </w:r>
      <w:r w:rsidR="00280409">
        <w:t>(</w:t>
      </w:r>
      <w:r w:rsidR="00280409" w:rsidRPr="00165D7B">
        <w:rPr>
          <w:highlight w:val="yellow"/>
        </w:rPr>
        <w:t>Fig. S3C</w:t>
      </w:r>
      <w:r w:rsidR="00280409">
        <w:t>)</w:t>
      </w:r>
      <w:r w:rsidR="00943023">
        <w:t>.</w:t>
      </w:r>
    </w:p>
    <w:p w14:paraId="0BFE54AF" w14:textId="3DD47515" w:rsidR="00D300B6" w:rsidRDefault="001B5623" w:rsidP="00E370ED">
      <w:pPr>
        <w:ind w:firstLine="720"/>
      </w:pPr>
      <w:r>
        <w:t>Other than</w:t>
      </w:r>
      <w:r w:rsidR="00BD1010">
        <w:t xml:space="preserve"> Reese </w:t>
      </w:r>
      <w:r w:rsidR="00BD1010" w:rsidRPr="004B078E">
        <w:rPr>
          <w:i/>
          <w:iCs/>
        </w:rPr>
        <w:t>et al.</w:t>
      </w:r>
      <w:r w:rsidR="00BD1010" w:rsidRPr="00BD1010">
        <w:t>, we</w:t>
      </w:r>
      <w:r w:rsidR="00BD1010">
        <w:t xml:space="preserve"> have </w:t>
      </w:r>
      <w:r>
        <w:t>obtained similar findings</w:t>
      </w:r>
      <w:r w:rsidR="0005263F">
        <w:t xml:space="preserve"> </w:t>
      </w:r>
      <w:r>
        <w:t>in</w:t>
      </w:r>
      <w:r w:rsidR="00C13C51">
        <w:t xml:space="preserve"> </w:t>
      </w:r>
      <w:r w:rsidR="00F523E6">
        <w:t xml:space="preserve">another </w:t>
      </w:r>
      <w:r w:rsidR="00527EEF">
        <w:t>public data</w:t>
      </w:r>
      <w:r w:rsidR="00C13C51">
        <w:t>set</w:t>
      </w:r>
      <w:r w:rsidR="00527EEF">
        <w:t xml:space="preserve"> from </w:t>
      </w:r>
      <w:r w:rsidR="002B1CD7">
        <w:t xml:space="preserve">bone-marrow-transplanted mice </w:t>
      </w:r>
      <w:r w:rsidR="00BD1010">
        <w:t>that received</w:t>
      </w:r>
      <w:r w:rsidR="00130FFE">
        <w:t xml:space="preserve"> </w:t>
      </w:r>
      <w:r w:rsidR="000C76DD">
        <w:t xml:space="preserve">mono-antibiotic </w:t>
      </w:r>
      <w:r w:rsidR="00130FFE">
        <w:t>prophylaxis</w:t>
      </w:r>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Ampicillin but </w:t>
      </w:r>
      <w:r w:rsidR="00BF4DF3">
        <w:t>not</w:t>
      </w:r>
      <w:r w:rsidR="00F523E6">
        <w:t xml:space="preserve"> </w:t>
      </w:r>
      <w:r w:rsidR="000465BD">
        <w:t>s</w:t>
      </w:r>
      <w:r w:rsidR="00F523E6">
        <w:t xml:space="preserve">treptomycin, </w:t>
      </w:r>
      <w:r w:rsidR="000465BD">
        <w:t>a</w:t>
      </w:r>
      <w:r w:rsidR="00F523E6">
        <w:t xml:space="preserve">ztreonam, </w:t>
      </w:r>
      <w:r w:rsidR="00BF4DF3">
        <w:t xml:space="preserve">or </w:t>
      </w:r>
      <w:r w:rsidR="000465BD">
        <w:t>v</w:t>
      </w:r>
      <w:r w:rsidR="00F523E6">
        <w:t xml:space="preserve">ancomycin </w:t>
      </w:r>
      <w:r w:rsidR="00623F3C">
        <w:t xml:space="preserve">substantially </w:t>
      </w:r>
      <w:r w:rsidR="00DA236B">
        <w:t>reduced</w:t>
      </w:r>
      <w:r w:rsidR="00BF4DF3">
        <w:t xml:space="preserve"> gut </w:t>
      </w:r>
      <w:r w:rsidR="00C11E0D">
        <w:t xml:space="preserve">bacterial </w:t>
      </w:r>
      <w:r w:rsidR="00DA236B">
        <w:t>loads</w:t>
      </w:r>
      <w:r w:rsidR="00C11E0D">
        <w:t xml:space="preserve"> </w:t>
      </w:r>
      <w:r w:rsidR="00BF4DF3">
        <w:t>(</w:t>
      </w:r>
      <w:r w:rsidR="00BF4DF3" w:rsidRPr="00BF4DF3">
        <w:rPr>
          <w:highlight w:val="yellow"/>
        </w:rPr>
        <w:t>Fig. S</w:t>
      </w:r>
      <w:r w:rsidR="007A7E4E">
        <w:rPr>
          <w:highlight w:val="yellow"/>
        </w:rPr>
        <w:t>4</w:t>
      </w:r>
      <w:r w:rsidR="00BF4DF3" w:rsidRPr="00BF4DF3">
        <w:rPr>
          <w:highlight w:val="yellow"/>
        </w:rPr>
        <w:t>A</w:t>
      </w:r>
      <w:r w:rsidR="00BF4DF3">
        <w:t>).</w:t>
      </w:r>
      <w:r w:rsidR="0005263F">
        <w:t xml:space="preserve"> Consistent with the </w:t>
      </w:r>
      <w:r w:rsidR="0005263F" w:rsidRPr="0005263F">
        <w:rPr>
          <w:i/>
          <w:iCs/>
        </w:rPr>
        <w:t>marker</w:t>
      </w:r>
      <w:r w:rsidR="0005263F">
        <w:t xml:space="preserve"> hypothesis, t</w:t>
      </w:r>
      <w:r w:rsidR="00901F08">
        <w:t xml:space="preserve">he oral bacterial loads </w:t>
      </w:r>
      <w:r w:rsidR="001D0D76">
        <w:t>remained stable</w:t>
      </w:r>
      <w:r w:rsidR="008335F5">
        <w:t xml:space="preserve"> without active expansion</w:t>
      </w:r>
      <w:r w:rsidR="00901F08">
        <w:t xml:space="preserve"> throughout the experiments </w:t>
      </w:r>
      <w:r w:rsidR="00371EBB">
        <w:t xml:space="preserve">for all </w:t>
      </w:r>
      <w:r w:rsidR="00DE7BA1">
        <w:t xml:space="preserve">four </w:t>
      </w:r>
      <w:r w:rsidR="00371EBB">
        <w:t>antibiotics including ampicillin (</w:t>
      </w:r>
      <w:r w:rsidR="00371EBB" w:rsidRPr="00371EBB">
        <w:rPr>
          <w:highlight w:val="yellow"/>
        </w:rPr>
        <w:t>Fig. S</w:t>
      </w:r>
      <w:r w:rsidR="007A7E4E">
        <w:rPr>
          <w:highlight w:val="yellow"/>
        </w:rPr>
        <w:t>4</w:t>
      </w:r>
      <w:r w:rsidR="00371EBB" w:rsidRPr="00371EBB">
        <w:rPr>
          <w:highlight w:val="yellow"/>
        </w:rPr>
        <w:t>B</w:t>
      </w:r>
      <w:r w:rsidR="00371EBB">
        <w:t xml:space="preserve">). </w:t>
      </w:r>
      <w:r w:rsidR="00BD1010">
        <w:t xml:space="preserve">The stable oral bacteria </w:t>
      </w:r>
      <w:r w:rsidR="005363D1">
        <w:t>loads</w:t>
      </w:r>
      <w:r w:rsidR="00BD1010">
        <w:t xml:space="preserve"> </w:t>
      </w:r>
      <w:r w:rsidR="005363D1">
        <w:t>led</w:t>
      </w:r>
      <w:r w:rsidR="00BD1010">
        <w:t xml:space="preserve"> to </w:t>
      </w:r>
      <w:r w:rsidR="0035571C">
        <w:t xml:space="preserve">a </w:t>
      </w:r>
      <w:r w:rsidR="002D42BE">
        <w:t xml:space="preserve">strong </w:t>
      </w:r>
      <w:r w:rsidR="0035571C">
        <w:t>log-log linear relationship</w:t>
      </w:r>
      <w:r w:rsidR="00BD1010" w:rsidRPr="00BD1010">
        <w:t xml:space="preserve"> </w:t>
      </w:r>
      <w:r w:rsidR="00BD1010">
        <w:t>between the oral bacterial fractions and total bacterial loads</w:t>
      </w:r>
      <w:r w:rsidR="0035571C">
        <w:t xml:space="preserve"> (Pearson’s r = -0.75, P = 5.5e-11) </w:t>
      </w:r>
      <w:r w:rsidR="000C76DD">
        <w:t>(</w:t>
      </w:r>
      <w:r w:rsidR="000C76DD" w:rsidRPr="000C76DD">
        <w:rPr>
          <w:highlight w:val="yellow"/>
        </w:rPr>
        <w:t>Fig</w:t>
      </w:r>
      <w:r w:rsidR="000C76DD" w:rsidRPr="004A4218">
        <w:rPr>
          <w:highlight w:val="yellow"/>
        </w:rPr>
        <w:t>. S</w:t>
      </w:r>
      <w:r w:rsidR="007A7E4E">
        <w:rPr>
          <w:highlight w:val="yellow"/>
        </w:rPr>
        <w:t>4</w:t>
      </w:r>
      <w:r w:rsidR="004A4218" w:rsidRPr="004A4218">
        <w:rPr>
          <w:highlight w:val="yellow"/>
        </w:rPr>
        <w:t>C</w:t>
      </w:r>
      <w:r w:rsidR="000C76DD">
        <w:t>).</w:t>
      </w:r>
      <w:r w:rsidR="002B1CD7">
        <w:t xml:space="preserve"> </w:t>
      </w:r>
    </w:p>
    <w:p w14:paraId="1A9C7BAD" w14:textId="77777777" w:rsidR="004A4CB8" w:rsidRDefault="004A4CB8" w:rsidP="00E370ED">
      <w:pPr>
        <w:ind w:firstLine="720"/>
      </w:pPr>
    </w:p>
    <w:p w14:paraId="1F6F564A" w14:textId="439A8EC2" w:rsidR="00D300B6" w:rsidRDefault="00A543DB" w:rsidP="00F84976">
      <w:r>
        <w:rPr>
          <w:noProof/>
        </w:rPr>
        <w:drawing>
          <wp:inline distT="0" distB="0" distL="0" distR="0" wp14:anchorId="1B6391C1" wp14:editId="4AA202B5">
            <wp:extent cx="5859194" cy="3942782"/>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2"/>
                    <a:stretch>
                      <a:fillRect/>
                    </a:stretch>
                  </pic:blipFill>
                  <pic:spPr>
                    <a:xfrm>
                      <a:off x="0" y="0"/>
                      <a:ext cx="5859194" cy="3942782"/>
                    </a:xfrm>
                    <a:prstGeom prst="rect">
                      <a:avLst/>
                    </a:prstGeom>
                  </pic:spPr>
                </pic:pic>
              </a:graphicData>
            </a:graphic>
          </wp:inline>
        </w:drawing>
      </w:r>
    </w:p>
    <w:p w14:paraId="31B5EB1C" w14:textId="094FDBE8" w:rsidR="00030DC4" w:rsidRDefault="00D300B6" w:rsidP="000A48DA">
      <w:pPr>
        <w:rPr>
          <w:bCs/>
        </w:rPr>
      </w:pPr>
      <w:r w:rsidRPr="008D0311">
        <w:rPr>
          <w:b/>
          <w:bCs/>
        </w:rPr>
        <w:t xml:space="preserve">Fig. </w:t>
      </w:r>
      <w:r>
        <w:rPr>
          <w:b/>
          <w:bCs/>
        </w:rPr>
        <w:t>2</w:t>
      </w:r>
      <w:r w:rsidRPr="008D0311">
        <w:rPr>
          <w:b/>
          <w:bCs/>
        </w:rPr>
        <w:t xml:space="preserve">| </w:t>
      </w:r>
      <w:r w:rsidR="00DB0C5F">
        <w:rPr>
          <w:b/>
          <w:bCs/>
        </w:rPr>
        <w:t xml:space="preserve">Oral-gut bacterial translocation in antibiotic-treated mice. </w:t>
      </w:r>
      <w:r w:rsidR="007B2636" w:rsidRPr="007B2636">
        <w:t>(</w:t>
      </w:r>
      <w:r w:rsidR="007B2636">
        <w:rPr>
          <w:b/>
          <w:bCs/>
        </w:rPr>
        <w:t>A-F</w:t>
      </w:r>
      <w:r w:rsidR="007B2636" w:rsidRPr="007B2636">
        <w:t>)</w:t>
      </w:r>
      <w:r w:rsidR="007B2636">
        <w:rPr>
          <w:b/>
          <w:bCs/>
        </w:rPr>
        <w:t xml:space="preserve"> </w:t>
      </w:r>
      <w:r w:rsidR="00371541">
        <w:t>M</w:t>
      </w:r>
      <w:r w:rsidR="006D6DC2">
        <w:t>ouse experiment in this study.</w:t>
      </w:r>
      <w:r w:rsidR="007B2636">
        <w:t xml:space="preserve"> (A) Experimental design. </w:t>
      </w:r>
      <w:r w:rsidR="008E5DBE">
        <w:t>Mice (n=3</w:t>
      </w:r>
      <w:r w:rsidR="00B77147">
        <w:t>, labeled as M1, M2, M3</w:t>
      </w:r>
      <w:r w:rsidR="008E5DBE">
        <w:t>) were treated with</w:t>
      </w:r>
      <w:r w:rsidR="00074E83">
        <w:t xml:space="preserve"> </w:t>
      </w:r>
      <w:r w:rsidR="008E5DBE">
        <w:t>antibiotic cocktail</w:t>
      </w:r>
      <w:r w:rsidR="00074E83">
        <w:t>s</w:t>
      </w:r>
      <w:r w:rsidR="008E5DBE">
        <w:t xml:space="preserve"> of ampicillin</w:t>
      </w:r>
      <w:r w:rsidR="00A1300C">
        <w:t xml:space="preserve">, </w:t>
      </w:r>
      <w:r w:rsidR="008E5DBE">
        <w:t>vancomycin</w:t>
      </w:r>
      <w:r w:rsidR="00A1300C">
        <w:t xml:space="preserve">, and </w:t>
      </w:r>
      <w:r w:rsidR="008E5DBE">
        <w:t>neomycin</w:t>
      </w:r>
      <w:r w:rsidR="00F97D30">
        <w:t xml:space="preserve"> (AVN)</w:t>
      </w:r>
      <w:r w:rsidR="008E5DBE">
        <w:t xml:space="preserve"> for a week. </w:t>
      </w:r>
      <w:r w:rsidR="008311FD">
        <w:t>The p</w:t>
      </w:r>
      <w:r w:rsidR="008E5DBE">
        <w:t>re-treatment fecal (fecal_d0) and oral (oral_d0) samples</w:t>
      </w:r>
      <w:r w:rsidR="008311FD">
        <w:t xml:space="preserve"> were collected on day 0 and</w:t>
      </w:r>
      <w:r w:rsidR="008E5DBE">
        <w:t xml:space="preserve"> </w:t>
      </w:r>
      <w:r w:rsidR="008311FD">
        <w:t>the</w:t>
      </w:r>
      <w:r w:rsidR="008E5DBE">
        <w:t xml:space="preserve"> post-treatment fecal </w:t>
      </w:r>
      <w:r w:rsidR="008311FD">
        <w:t xml:space="preserve">samples </w:t>
      </w:r>
      <w:r w:rsidR="008E5DBE">
        <w:t>(fecal_d8) were collected</w:t>
      </w:r>
      <w:r w:rsidR="008311FD">
        <w:t xml:space="preserve"> on day 8</w:t>
      </w:r>
      <w:r w:rsidR="008E5DBE">
        <w:t>.</w:t>
      </w:r>
      <w:r w:rsidR="007B2636">
        <w:t xml:space="preserve"> (</w:t>
      </w:r>
      <w:r w:rsidR="007B2636" w:rsidRPr="0088264C">
        <w:rPr>
          <w:b/>
          <w:bCs/>
        </w:rPr>
        <w:t>B</w:t>
      </w:r>
      <w:r w:rsidR="007B2636">
        <w:t>) Microbiome compositions</w:t>
      </w:r>
      <w:r w:rsidR="00266B9D">
        <w:t xml:space="preserve"> of </w:t>
      </w:r>
      <w:r w:rsidR="002E0635">
        <w:t xml:space="preserve">all </w:t>
      </w:r>
      <w:r w:rsidR="00266B9D">
        <w:t>fecal and oral samples</w:t>
      </w:r>
      <w:r w:rsidR="007B2636">
        <w:rPr>
          <w:b/>
          <w:bCs/>
        </w:rPr>
        <w:t xml:space="preserve">. </w:t>
      </w:r>
      <w:r w:rsidR="007B2636" w:rsidRPr="0088264C">
        <w:t>(</w:t>
      </w:r>
      <w:r w:rsidR="007B2636" w:rsidRPr="0088264C">
        <w:rPr>
          <w:b/>
          <w:bCs/>
        </w:rPr>
        <w:t>C</w:t>
      </w:r>
      <w:r w:rsidR="007B2636" w:rsidRPr="0088264C">
        <w:t xml:space="preserve">) </w:t>
      </w:r>
      <w:r w:rsidR="00074E83">
        <w:t xml:space="preserve">Compositional dissimilarity </w:t>
      </w:r>
      <w:r w:rsidR="007B2636" w:rsidRPr="0088264C">
        <w:t>between post</w:t>
      </w:r>
      <w:r w:rsidR="0088264C">
        <w:t xml:space="preserve">-treatment </w:t>
      </w:r>
      <w:r w:rsidR="007B2636" w:rsidRPr="0088264C">
        <w:t>fecal samples and pre-</w:t>
      </w:r>
      <w:r w:rsidR="0088264C">
        <w:t>treatment</w:t>
      </w:r>
      <w:r w:rsidR="007B2636" w:rsidRPr="0088264C">
        <w:t xml:space="preserve"> </w:t>
      </w:r>
      <w:r w:rsidR="0088264C">
        <w:t>fecal</w:t>
      </w:r>
      <w:r w:rsidR="007B2636" w:rsidRPr="0088264C">
        <w:t xml:space="preserve"> or </w:t>
      </w:r>
      <w:r w:rsidR="0088264C">
        <w:t>oral</w:t>
      </w:r>
      <w:r w:rsidR="007B2636" w:rsidRPr="0088264C">
        <w:t xml:space="preserve"> samples. (</w:t>
      </w:r>
      <w:r w:rsidR="007B2636" w:rsidRPr="0097581B">
        <w:rPr>
          <w:b/>
          <w:bCs/>
        </w:rPr>
        <w:t>D</w:t>
      </w:r>
      <w:r w:rsidR="007B2636" w:rsidRPr="0088264C">
        <w:t xml:space="preserve">) </w:t>
      </w:r>
      <w:r w:rsidR="005E4E36">
        <w:t>Sources</w:t>
      </w:r>
      <w:r w:rsidR="0097581B">
        <w:t xml:space="preserve"> </w:t>
      </w:r>
      <w:r w:rsidR="007B2636" w:rsidRPr="0088264C">
        <w:t>of ASVs in the post-</w:t>
      </w:r>
      <w:r w:rsidR="0097581B">
        <w:t>treatment</w:t>
      </w:r>
      <w:r w:rsidR="007B2636" w:rsidRPr="0088264C">
        <w:t xml:space="preserve"> fecal samples. (</w:t>
      </w:r>
      <w:proofErr w:type="gramStart"/>
      <w:r w:rsidR="007B2636" w:rsidRPr="005E4E36">
        <w:rPr>
          <w:b/>
          <w:bCs/>
        </w:rPr>
        <w:t>E,F</w:t>
      </w:r>
      <w:proofErr w:type="gramEnd"/>
      <w:r w:rsidR="007B2636" w:rsidRPr="0088264C">
        <w:t xml:space="preserve">) Relative </w:t>
      </w:r>
      <w:r w:rsidR="005E4E36">
        <w:t xml:space="preserve">(E) </w:t>
      </w:r>
      <w:r w:rsidR="007B2636" w:rsidRPr="0088264C">
        <w:t>and absolute</w:t>
      </w:r>
      <w:r w:rsidR="005E4E36">
        <w:t xml:space="preserve"> (F)</w:t>
      </w:r>
      <w:r w:rsidR="007B2636" w:rsidRPr="0088264C">
        <w:t xml:space="preserve"> abundances of oral</w:t>
      </w:r>
      <w:r w:rsidR="000934A4">
        <w:t xml:space="preserve"> bacterial</w:t>
      </w:r>
      <w:r w:rsidR="007B2636" w:rsidRPr="0088264C">
        <w:t xml:space="preserve"> populations in the feces. </w:t>
      </w:r>
      <w:r w:rsidR="00DB0C5F" w:rsidRPr="00AC26F8">
        <w:rPr>
          <w:bCs/>
        </w:rPr>
        <w:t>(</w:t>
      </w:r>
      <w:r w:rsidR="00E561A5">
        <w:rPr>
          <w:b/>
        </w:rPr>
        <w:t>G</w:t>
      </w:r>
      <w:r w:rsidR="00DB0C5F">
        <w:rPr>
          <w:b/>
        </w:rPr>
        <w:t>-</w:t>
      </w:r>
      <w:r w:rsidR="00E561A5">
        <w:rPr>
          <w:b/>
        </w:rPr>
        <w:t>J</w:t>
      </w:r>
      <w:r w:rsidR="00DB0C5F" w:rsidRPr="00AC26F8">
        <w:rPr>
          <w:bCs/>
        </w:rPr>
        <w:t>)</w:t>
      </w:r>
      <w:r w:rsidR="00DB0C5F">
        <w:rPr>
          <w:bCs/>
        </w:rPr>
        <w:t xml:space="preserve"> Reanalysis </w:t>
      </w:r>
      <w:r w:rsidR="00AA2B93">
        <w:rPr>
          <w:bCs/>
        </w:rPr>
        <w:t xml:space="preserve">of a public study </w:t>
      </w:r>
      <w:r w:rsidR="00080723">
        <w:rPr>
          <w:bCs/>
        </w:rPr>
        <w:fldChar w:fldCharType="begin"/>
      </w:r>
      <w:r w:rsidR="002D75C3">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Pr>
          <w:bCs/>
        </w:rPr>
        <w:fldChar w:fldCharType="separate"/>
      </w:r>
      <w:r w:rsidR="002D75C3">
        <w:rPr>
          <w:bCs/>
          <w:noProof/>
        </w:rPr>
        <w:t>(Reese</w:t>
      </w:r>
      <w:r w:rsidR="002D75C3" w:rsidRPr="002D75C3">
        <w:rPr>
          <w:bCs/>
          <w:i/>
          <w:noProof/>
        </w:rPr>
        <w:t xml:space="preserve"> et al.</w:t>
      </w:r>
      <w:r w:rsidR="002D75C3">
        <w:rPr>
          <w:bCs/>
          <w:noProof/>
        </w:rPr>
        <w:t>, 2018)</w:t>
      </w:r>
      <w:r w:rsidR="00080723">
        <w:rPr>
          <w:bCs/>
        </w:rPr>
        <w:fldChar w:fldCharType="end"/>
      </w:r>
      <w:r w:rsidR="00AA2B93">
        <w:rPr>
          <w:bCs/>
        </w:rPr>
        <w:t>.</w:t>
      </w:r>
      <w:r w:rsidR="00DB0C5F">
        <w:rPr>
          <w:rFonts w:hint="eastAsia"/>
          <w:bCs/>
        </w:rPr>
        <w:t xml:space="preserve"> </w:t>
      </w:r>
      <w:r w:rsidR="00080723">
        <w:rPr>
          <w:bCs/>
        </w:rPr>
        <w:t>(</w:t>
      </w:r>
      <w:r w:rsidR="00E561A5">
        <w:rPr>
          <w:b/>
        </w:rPr>
        <w:t>G</w:t>
      </w:r>
      <w:r w:rsidR="00080723">
        <w:rPr>
          <w:bCs/>
        </w:rPr>
        <w:t xml:space="preserve">) Experimental design. Mice were </w:t>
      </w:r>
      <w:r w:rsidR="00B40C63">
        <w:rPr>
          <w:bCs/>
        </w:rPr>
        <w:t>tr</w:t>
      </w:r>
      <w:r w:rsidR="00E54380">
        <w:rPr>
          <w:bCs/>
        </w:rPr>
        <w:t>eated</w:t>
      </w:r>
      <w:r w:rsidR="00080723">
        <w:rPr>
          <w:bCs/>
        </w:rPr>
        <w:t xml:space="preserve"> with either water (the control group; n=</w:t>
      </w:r>
      <w:r w:rsidR="005C74B5">
        <w:rPr>
          <w:bCs/>
        </w:rPr>
        <w:t>11</w:t>
      </w:r>
      <w:r w:rsidR="00080723">
        <w:rPr>
          <w:bCs/>
        </w:rPr>
        <w:t>) or antibiotic cocktail</w:t>
      </w:r>
      <w:r w:rsidR="00E81E00">
        <w:rPr>
          <w:bCs/>
        </w:rPr>
        <w:t>s</w:t>
      </w:r>
      <w:r w:rsidR="00080723">
        <w:rPr>
          <w:bCs/>
        </w:rPr>
        <w:t xml:space="preserve"> of ampicillin</w:t>
      </w:r>
      <w:r w:rsidR="000D1FDF">
        <w:rPr>
          <w:bCs/>
        </w:rPr>
        <w:t xml:space="preserve">, </w:t>
      </w:r>
      <w:r w:rsidR="00080723">
        <w:rPr>
          <w:bCs/>
        </w:rPr>
        <w:t>vancomycin</w:t>
      </w:r>
      <w:r w:rsidR="000D1FDF">
        <w:rPr>
          <w:bCs/>
        </w:rPr>
        <w:t xml:space="preserve">, </w:t>
      </w:r>
      <w:r w:rsidR="00080723">
        <w:rPr>
          <w:bCs/>
        </w:rPr>
        <w:t>neomycin</w:t>
      </w:r>
      <w:r w:rsidR="000D1FDF">
        <w:rPr>
          <w:bCs/>
        </w:rPr>
        <w:t xml:space="preserve">, and </w:t>
      </w:r>
      <w:r w:rsidR="00080723">
        <w:rPr>
          <w:bCs/>
        </w:rPr>
        <w:t xml:space="preserve">metronidazole (AVNM) (the </w:t>
      </w:r>
      <w:r w:rsidR="005C74B5">
        <w:rPr>
          <w:bCs/>
        </w:rPr>
        <w:t>antibiotic</w:t>
      </w:r>
      <w:r w:rsidR="00080723">
        <w:rPr>
          <w:bCs/>
        </w:rPr>
        <w:t xml:space="preserve"> group; n=</w:t>
      </w:r>
      <w:r w:rsidR="005C74B5">
        <w:rPr>
          <w:bCs/>
        </w:rPr>
        <w:t>10</w:t>
      </w:r>
      <w:r w:rsidR="00080723">
        <w:rPr>
          <w:bCs/>
        </w:rPr>
        <w:t xml:space="preserve">) for </w:t>
      </w:r>
      <w:r w:rsidR="003E2473">
        <w:rPr>
          <w:bCs/>
        </w:rPr>
        <w:t>5</w:t>
      </w:r>
      <w:r w:rsidR="00080723">
        <w:rPr>
          <w:bCs/>
        </w:rPr>
        <w:t xml:space="preserve"> days. (</w:t>
      </w:r>
      <w:r w:rsidR="00E561A5">
        <w:rPr>
          <w:b/>
        </w:rPr>
        <w:t>H</w:t>
      </w:r>
      <w:r w:rsidR="00080723">
        <w:rPr>
          <w:bCs/>
        </w:rPr>
        <w:t xml:space="preserve">) </w:t>
      </w:r>
      <w:r w:rsidR="00337D95">
        <w:rPr>
          <w:bCs/>
        </w:rPr>
        <w:t>Compositional dynamics</w:t>
      </w:r>
      <w:r w:rsidR="00F16A7D">
        <w:rPr>
          <w:bCs/>
        </w:rPr>
        <w:t xml:space="preserve"> </w:t>
      </w:r>
      <w:r w:rsidR="00F16A7D">
        <w:rPr>
          <w:rFonts w:hint="eastAsia"/>
          <w:bCs/>
        </w:rPr>
        <w:t>o</w:t>
      </w:r>
      <w:r w:rsidR="00F16A7D">
        <w:rPr>
          <w:bCs/>
        </w:rPr>
        <w:t xml:space="preserve">f oral bacterial ASVs </w:t>
      </w:r>
      <w:r w:rsidR="003E2473">
        <w:rPr>
          <w:bCs/>
        </w:rPr>
        <w:t>in feces</w:t>
      </w:r>
      <w:r w:rsidR="00F16A7D">
        <w:rPr>
          <w:bCs/>
        </w:rPr>
        <w:t>.</w:t>
      </w:r>
      <w:r w:rsidR="006A341D">
        <w:rPr>
          <w:bCs/>
        </w:rPr>
        <w:t xml:space="preserve"> (</w:t>
      </w:r>
      <w:r w:rsidR="00E561A5">
        <w:rPr>
          <w:b/>
        </w:rPr>
        <w:t>I</w:t>
      </w:r>
      <w:r w:rsidR="006A341D">
        <w:rPr>
          <w:bCs/>
        </w:rPr>
        <w:t xml:space="preserve">) </w:t>
      </w:r>
      <w:r w:rsidR="003E2473">
        <w:rPr>
          <w:bCs/>
        </w:rPr>
        <w:t>Absolute abundances</w:t>
      </w:r>
      <w:r w:rsidR="006A341D">
        <w:rPr>
          <w:bCs/>
        </w:rPr>
        <w:t xml:space="preserve"> of </w:t>
      </w:r>
      <w:r w:rsidR="003E2473">
        <w:rPr>
          <w:bCs/>
        </w:rPr>
        <w:t>oral (left) and gut (right) bacteria in feces averaged across mice in the control or treatment group</w:t>
      </w:r>
      <w:r w:rsidR="008B13DF">
        <w:rPr>
          <w:bCs/>
        </w:rPr>
        <w:t>. Lines and dots: mean; shading: 95% confidence interval</w:t>
      </w:r>
      <w:r w:rsidR="005A5541">
        <w:rPr>
          <w:bCs/>
        </w:rPr>
        <w:t xml:space="preserve"> (CI)</w:t>
      </w:r>
      <w:r w:rsidR="008B13DF">
        <w:rPr>
          <w:bCs/>
        </w:rPr>
        <w:t>. (</w:t>
      </w:r>
      <w:r w:rsidR="00E561A5">
        <w:rPr>
          <w:b/>
        </w:rPr>
        <w:t>J</w:t>
      </w:r>
      <w:r w:rsidR="008B13DF">
        <w:rPr>
          <w:bCs/>
        </w:rPr>
        <w:t>)</w:t>
      </w:r>
      <w:r w:rsidR="00337D95">
        <w:rPr>
          <w:rFonts w:hint="eastAsia"/>
          <w:bCs/>
        </w:rPr>
        <w:t xml:space="preserve"> </w:t>
      </w:r>
      <w:r w:rsidR="008B13DF">
        <w:rPr>
          <w:bCs/>
        </w:rPr>
        <w:t xml:space="preserve">Linear relationship between total </w:t>
      </w:r>
      <w:r w:rsidR="008B13DF">
        <w:rPr>
          <w:bCs/>
        </w:rPr>
        <w:lastRenderedPageBreak/>
        <w:t xml:space="preserve">bacterial loads and oral bacterial fractions. Line: </w:t>
      </w:r>
      <w:r w:rsidR="00450B25">
        <w:rPr>
          <w:bCs/>
        </w:rPr>
        <w:t>best linear fit</w:t>
      </w:r>
      <w:r w:rsidR="008B13DF">
        <w:rPr>
          <w:bCs/>
        </w:rPr>
        <w:t xml:space="preserve">; shading: 95% </w:t>
      </w:r>
      <w:r w:rsidR="005A5541">
        <w:rPr>
          <w:bCs/>
        </w:rPr>
        <w:t>CI</w:t>
      </w:r>
      <w:r w:rsidR="008B13DF">
        <w:rPr>
          <w:bCs/>
        </w:rPr>
        <w:t>.</w:t>
      </w:r>
      <w:r w:rsidR="003A0FE5">
        <w:rPr>
          <w:bCs/>
        </w:rPr>
        <w:t xml:space="preserve"> Unit of bacterial load</w:t>
      </w:r>
      <w:r w:rsidR="00747D28">
        <w:rPr>
          <w:bCs/>
        </w:rPr>
        <w:t xml:space="preserve"> (absolute abundance)</w:t>
      </w:r>
      <w:r w:rsidR="00123A8F">
        <w:rPr>
          <w:bCs/>
        </w:rPr>
        <w:t xml:space="preserve"> in this figure</w:t>
      </w:r>
      <w:r w:rsidR="003A0FE5">
        <w:rPr>
          <w:bCs/>
        </w:rPr>
        <w:t>: 16S copies per gram of feces.</w:t>
      </w:r>
    </w:p>
    <w:p w14:paraId="70627E69" w14:textId="77777777" w:rsidR="00D34C83" w:rsidRDefault="00D34C83" w:rsidP="000A48DA">
      <w:pPr>
        <w:rPr>
          <w:bCs/>
        </w:rPr>
      </w:pPr>
    </w:p>
    <w:p w14:paraId="7DA4C470" w14:textId="53683AED" w:rsidR="004175A7" w:rsidRDefault="00D03736" w:rsidP="000A48DA">
      <w:pPr>
        <w:rPr>
          <w:b/>
        </w:rPr>
      </w:pPr>
      <w:r>
        <w:rPr>
          <w:b/>
        </w:rPr>
        <w:t xml:space="preserve">Detection of </w:t>
      </w:r>
      <w:r w:rsidR="007C62A2">
        <w:rPr>
          <w:b/>
        </w:rPr>
        <w:t>o</w:t>
      </w:r>
      <w:r w:rsidR="004D7086">
        <w:rPr>
          <w:b/>
        </w:rPr>
        <w:t xml:space="preserve">ral </w:t>
      </w:r>
      <w:r w:rsidR="007714FD">
        <w:rPr>
          <w:b/>
        </w:rPr>
        <w:t xml:space="preserve">bacterial </w:t>
      </w:r>
      <w:r w:rsidR="004D7086">
        <w:rPr>
          <w:b/>
        </w:rPr>
        <w:t>DNAs</w:t>
      </w:r>
      <w:r w:rsidR="004175A7" w:rsidRPr="00AC26F8">
        <w:rPr>
          <w:b/>
        </w:rPr>
        <w:t xml:space="preserve"> </w:t>
      </w:r>
      <w:r w:rsidR="007714FD">
        <w:rPr>
          <w:b/>
        </w:rPr>
        <w:t>in</w:t>
      </w:r>
      <w:r w:rsidR="00431CAA">
        <w:rPr>
          <w:b/>
        </w:rPr>
        <w:t xml:space="preserve"> human</w:t>
      </w:r>
      <w:r w:rsidR="000D1FDF">
        <w:rPr>
          <w:b/>
        </w:rPr>
        <w:t xml:space="preserve"> feces without paired oral sample</w:t>
      </w:r>
      <w:r w:rsidR="00431CAA">
        <w:rPr>
          <w:b/>
        </w:rPr>
        <w:t>s</w:t>
      </w:r>
    </w:p>
    <w:p w14:paraId="70F68CC1" w14:textId="53805F95" w:rsidR="00BF5F26" w:rsidRDefault="00625E31" w:rsidP="005859CD">
      <w:r>
        <w:t>The</w:t>
      </w:r>
      <w:r w:rsidR="009E5B8E">
        <w:t xml:space="preserve"> </w:t>
      </w:r>
      <w:r>
        <w:t xml:space="preserve">existing </w:t>
      </w:r>
      <w:r w:rsidR="009D1CA6">
        <w:t xml:space="preserve">human gut </w:t>
      </w:r>
      <w:r w:rsidR="008F7715">
        <w:t xml:space="preserve">microbiome studies </w:t>
      </w:r>
      <w:r w:rsidR="009D1CA6">
        <w:t xml:space="preserve">with quantitative profiles </w:t>
      </w:r>
      <w:r w:rsidR="00AD7595">
        <w:t xml:space="preserve">mostly </w:t>
      </w:r>
      <w:r w:rsidR="009D1CA6">
        <w:t>lack</w:t>
      </w:r>
      <w:r>
        <w:t xml:space="preserve"> sequencing of </w:t>
      </w:r>
      <w:r w:rsidR="009E5B8E">
        <w:t>paired oral</w:t>
      </w:r>
      <w:r>
        <w:t xml:space="preserve"> samples</w:t>
      </w:r>
      <w:r w:rsidR="009E5B8E">
        <w:t xml:space="preserve">. </w:t>
      </w:r>
      <w:r w:rsidR="008F7715">
        <w:t>To reuse the quantitative data, we</w:t>
      </w:r>
      <w:r w:rsidR="00660FA9">
        <w:t xml:space="preserve"> followed a similar strategy as used in mice </w:t>
      </w:r>
      <w:r w:rsidR="00DE6C31">
        <w:t xml:space="preserve">to </w:t>
      </w:r>
      <w:r w:rsidR="00AD7595">
        <w:t xml:space="preserve">build a </w:t>
      </w:r>
      <w:r w:rsidR="00DE6C31">
        <w:t>reference set</w:t>
      </w:r>
      <w:r w:rsidR="00AD7595">
        <w:t xml:space="preserve"> of</w:t>
      </w:r>
      <w:r w:rsidR="005439FC">
        <w:t xml:space="preserve"> bacterial 16S rRNA </w:t>
      </w:r>
      <w:r w:rsidR="00AD7595">
        <w:t xml:space="preserve">gene </w:t>
      </w:r>
      <w:r w:rsidR="005439FC">
        <w:t>sequences that typically colonize the human oral cavity.</w:t>
      </w:r>
      <w:r w:rsidR="00660FA9">
        <w:t xml:space="preserve"> Rather than being limited to cultured bacteria, w</w:t>
      </w:r>
      <w:r w:rsidR="004175A7">
        <w:t xml:space="preserve">e leveraged the Human Microbiome Project (HMP) </w:t>
      </w:r>
      <w:r w:rsidR="004175A7">
        <w:rPr>
          <w:rFonts w:hint="eastAsia"/>
        </w:rPr>
        <w:t>that</w:t>
      </w:r>
      <w:r w:rsidR="004175A7">
        <w:t xml:space="preserve"> </w:t>
      </w:r>
      <w:r w:rsidR="002A7BF0">
        <w:t xml:space="preserve">have </w:t>
      </w:r>
      <w:r w:rsidR="004175A7">
        <w:rPr>
          <w:rFonts w:hint="eastAsia"/>
        </w:rPr>
        <w:t xml:space="preserve">sequenced </w:t>
      </w:r>
      <w:r w:rsidR="004175A7">
        <w:t>paired oral</w:t>
      </w:r>
      <w:r w:rsidR="00651A71">
        <w:t xml:space="preserve"> (multiple subsites)</w:t>
      </w:r>
      <w:r w:rsidR="004175A7">
        <w:t>-gut</w:t>
      </w:r>
      <w:r w:rsidR="00651A71">
        <w:t xml:space="preserve"> (stool)</w:t>
      </w:r>
      <w:r w:rsidR="004175A7">
        <w:t xml:space="preserve"> microbiome</w:t>
      </w:r>
      <w:r w:rsidR="009C1C0B">
        <w:t>s</w:t>
      </w:r>
      <w:r w:rsidR="004175A7">
        <w:t xml:space="preserve"> from 237 healthy volunteers </w:t>
      </w:r>
      <w:r w:rsidR="004175A7">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fldChar w:fldCharType="separate"/>
      </w:r>
      <w:r w:rsidR="002D75C3">
        <w:rPr>
          <w:noProof/>
        </w:rPr>
        <w:t>(The Human Microbiome Project Consortium, 2012)</w:t>
      </w:r>
      <w:r w:rsidR="004175A7">
        <w:fldChar w:fldCharType="end"/>
      </w:r>
      <w:r w:rsidR="004175A7">
        <w:t>. Distinct bacterial communities were found inhabiting the two body sites (</w:t>
      </w:r>
      <w:r w:rsidR="004175A7" w:rsidRPr="00BF0367">
        <w:rPr>
          <w:highlight w:val="yellow"/>
        </w:rPr>
        <w:t xml:space="preserve">Fig. </w:t>
      </w:r>
      <w:r w:rsidR="00001774">
        <w:rPr>
          <w:highlight w:val="yellow"/>
        </w:rPr>
        <w:t>3</w:t>
      </w:r>
      <w:r w:rsidR="004175A7">
        <w:rPr>
          <w:highlight w:val="yellow"/>
        </w:rPr>
        <w:t>A</w:t>
      </w:r>
      <w:r w:rsidR="004175A7">
        <w:t xml:space="preserve">), </w:t>
      </w:r>
      <w:r w:rsidR="002A4CD7">
        <w:t xml:space="preserve">suggesting two distinct </w:t>
      </w:r>
      <w:r w:rsidR="0078571C">
        <w:t xml:space="preserve">ecological </w:t>
      </w:r>
      <w:r w:rsidR="002A4CD7">
        <w:t xml:space="preserve">niches. </w:t>
      </w:r>
      <w:r w:rsidR="004175A7">
        <w:t>We</w:t>
      </w:r>
      <w:r w:rsidR="009C1C0B">
        <w:t xml:space="preserve"> </w:t>
      </w:r>
      <w:r w:rsidR="00636F88">
        <w:t xml:space="preserve">adopted a similar </w:t>
      </w:r>
      <w:r w:rsidR="00EA0EF0">
        <w:t xml:space="preserve">filtering </w:t>
      </w:r>
      <w:r w:rsidR="00636F88">
        <w:t>criteria from</w:t>
      </w:r>
      <w:r w:rsidR="009C1C0B">
        <w:t xml:space="preserve"> a previous study </w:t>
      </w:r>
      <w:r w:rsidR="004175A7">
        <w:fldChar w:fldCharType="begin"/>
      </w:r>
      <w:r w:rsidR="00765F86">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4175A7">
        <w:fldChar w:fldCharType="separate"/>
      </w:r>
      <w:r w:rsidR="002D75C3">
        <w:rPr>
          <w:noProof/>
        </w:rPr>
        <w:t>(Thomas et al., 2019)</w:t>
      </w:r>
      <w:r w:rsidR="004175A7">
        <w:fldChar w:fldCharType="end"/>
      </w:r>
      <w:r w:rsidR="003002F8">
        <w:t xml:space="preserve"> </w:t>
      </w:r>
      <w:r w:rsidR="00636F88">
        <w:t xml:space="preserve">to </w:t>
      </w:r>
      <w:r w:rsidR="002A7BF0">
        <w:t>identify</w:t>
      </w:r>
      <w:r w:rsidR="003F15CD">
        <w:t xml:space="preserve"> </w:t>
      </w:r>
      <w:r w:rsidR="00A944FF">
        <w:t>AS</w:t>
      </w:r>
      <w:r w:rsidR="003F15CD">
        <w:t>Vs</w:t>
      </w:r>
      <w:r w:rsidR="004D693B">
        <w:t xml:space="preserve"> typical of the oral cavity</w:t>
      </w:r>
      <w:r w:rsidR="00C36E5D">
        <w:t>: the</w:t>
      </w:r>
      <w:r w:rsidR="003F15CD">
        <w:t>ir</w:t>
      </w:r>
      <w:r w:rsidR="00C36E5D">
        <w:t xml:space="preserve"> </w:t>
      </w:r>
      <w:r w:rsidR="00AB4CE3">
        <w:t xml:space="preserve">mean </w:t>
      </w:r>
      <w:r w:rsidR="004175A7">
        <w:t xml:space="preserve">relative abundance and prevalence </w:t>
      </w:r>
      <w:r w:rsidR="00C36E5D">
        <w:t>must be</w:t>
      </w:r>
      <w:r w:rsidR="004175A7">
        <w:t xml:space="preserve"> greater than</w:t>
      </w:r>
      <w:r w:rsidR="004175A7">
        <w:rPr>
          <w:rFonts w:hint="eastAsia"/>
        </w:rPr>
        <w:t xml:space="preserve"> </w:t>
      </w:r>
      <w:r w:rsidR="004175A7">
        <w:t xml:space="preserve">0.01% and 5% respectively </w:t>
      </w:r>
      <w:r w:rsidR="00AB4CE3">
        <w:t>among</w:t>
      </w:r>
      <w:r w:rsidR="004175A7">
        <w:t xml:space="preserve"> all oral</w:t>
      </w:r>
      <w:r w:rsidR="003B5FB0">
        <w:t xml:space="preserve"> cavity</w:t>
      </w:r>
      <w:r w:rsidR="004175A7">
        <w:t xml:space="preserve"> samples</w:t>
      </w:r>
      <w:r w:rsidR="00C36E5D">
        <w:t xml:space="preserve">, </w:t>
      </w:r>
      <w:r w:rsidR="00AB4CE3">
        <w:t xml:space="preserve">and </w:t>
      </w:r>
      <w:r w:rsidR="00680683">
        <w:t xml:space="preserve">no greater than </w:t>
      </w:r>
      <w:r w:rsidR="004175A7">
        <w:t xml:space="preserve">the same cutoffs </w:t>
      </w:r>
      <w:r w:rsidR="00C0735A">
        <w:t>among</w:t>
      </w:r>
      <w:r w:rsidR="004175A7">
        <w:t xml:space="preserve"> all fecal samples (</w:t>
      </w:r>
      <w:r w:rsidR="004175A7" w:rsidRPr="00082AB9">
        <w:rPr>
          <w:highlight w:val="yellow"/>
        </w:rPr>
        <w:t xml:space="preserve">Fig. </w:t>
      </w:r>
      <w:r w:rsidR="00BF5FD8">
        <w:rPr>
          <w:highlight w:val="yellow"/>
        </w:rPr>
        <w:t>3</w:t>
      </w:r>
      <w:r w:rsidR="004175A7">
        <w:rPr>
          <w:highlight w:val="yellow"/>
        </w:rPr>
        <w:t>B</w:t>
      </w:r>
      <w:r w:rsidR="004175A7" w:rsidRPr="00082AB9">
        <w:rPr>
          <w:highlight w:val="yellow"/>
        </w:rPr>
        <w:t>,</w:t>
      </w:r>
      <w:r w:rsidR="004175A7">
        <w:rPr>
          <w:highlight w:val="yellow"/>
        </w:rPr>
        <w:t>C</w:t>
      </w:r>
      <w:r w:rsidR="004175A7">
        <w:t xml:space="preserve">). </w:t>
      </w:r>
      <w:r w:rsidR="00EA6371">
        <w:t xml:space="preserve">The rationale of filtering </w:t>
      </w:r>
      <w:r w:rsidR="002A4CD7">
        <w:t>is</w:t>
      </w:r>
      <w:r w:rsidR="00EA6371">
        <w:t xml:space="preserve"> </w:t>
      </w:r>
      <w:r w:rsidR="00F56300">
        <w:t>that</w:t>
      </w:r>
      <w:r w:rsidR="002A4CD7">
        <w:t xml:space="preserve"> the more typical ASV of the oral cavity, the less likely it colonizes the gut</w:t>
      </w:r>
      <w:r w:rsidR="00D770F9">
        <w:t xml:space="preserve"> due to niche specificity</w:t>
      </w:r>
      <w:r w:rsidR="002A4CD7">
        <w:t xml:space="preserve">, and the more likely its presence in feces indicates </w:t>
      </w:r>
      <w:r w:rsidR="00EE5275">
        <w:t>oral-gut</w:t>
      </w:r>
      <w:r w:rsidR="002A4CD7">
        <w:t xml:space="preserve"> translocation.</w:t>
      </w:r>
    </w:p>
    <w:p w14:paraId="70DD92BA" w14:textId="6934F1DB" w:rsidR="004B1E35" w:rsidRDefault="0095183C" w:rsidP="004B1E35">
      <w:pPr>
        <w:ind w:firstLine="720"/>
      </w:pPr>
      <w:r>
        <w:t xml:space="preserve">The filtering step left </w:t>
      </w:r>
      <w:r w:rsidR="00E958BB">
        <w:t xml:space="preserve">a reference set of </w:t>
      </w:r>
      <w:r>
        <w:t>178</w:t>
      </w:r>
      <w:r w:rsidR="007A5492">
        <w:t xml:space="preserve"> unique</w:t>
      </w:r>
      <w:r>
        <w:t xml:space="preserve"> ASVs sequenced for 16S rRNA at the V4-V5 region (</w:t>
      </w:r>
      <w:r w:rsidRPr="00716AC3">
        <w:rPr>
          <w:highlight w:val="yellow"/>
        </w:rPr>
        <w:t>Table S2</w:t>
      </w:r>
      <w:r>
        <w:t xml:space="preserve">) and the leading genera are </w:t>
      </w:r>
      <w:proofErr w:type="spellStart"/>
      <w:r w:rsidRPr="00F603A6">
        <w:rPr>
          <w:i/>
          <w:iCs/>
        </w:rPr>
        <w:t>Prevotella</w:t>
      </w:r>
      <w:proofErr w:type="spellEnd"/>
      <w:r>
        <w:t xml:space="preserve"> and </w:t>
      </w:r>
      <w:r w:rsidRPr="00F603A6">
        <w:rPr>
          <w:i/>
          <w:iCs/>
        </w:rPr>
        <w:t>Streptococcus</w:t>
      </w:r>
      <w:r>
        <w:t xml:space="preserve"> (</w:t>
      </w:r>
      <w:r w:rsidRPr="00656F5D">
        <w:rPr>
          <w:highlight w:val="yellow"/>
        </w:rPr>
        <w:t xml:space="preserve">Fig. </w:t>
      </w:r>
      <w:r>
        <w:rPr>
          <w:highlight w:val="yellow"/>
        </w:rPr>
        <w:t>3</w:t>
      </w:r>
      <w:r w:rsidRPr="00656F5D">
        <w:rPr>
          <w:highlight w:val="yellow"/>
        </w:rPr>
        <w:t>D</w:t>
      </w:r>
      <w:r>
        <w:t>).</w:t>
      </w:r>
      <w:r w:rsidRPr="002A4CD7">
        <w:t xml:space="preserve"> </w:t>
      </w:r>
      <w:r w:rsidR="003F15CD">
        <w:t>Using th</w:t>
      </w:r>
      <w:r w:rsidR="00AD7595">
        <w:t>e</w:t>
      </w:r>
      <w:r w:rsidR="003F15CD">
        <w:t xml:space="preserve"> </w:t>
      </w:r>
      <w:r w:rsidR="002A7BF0">
        <w:t>reference set</w:t>
      </w:r>
      <w:r w:rsidR="00A306AA">
        <w:t>,</w:t>
      </w:r>
      <w:r w:rsidR="0065484B">
        <w:t xml:space="preserve"> we found that </w:t>
      </w:r>
      <w:r w:rsidR="004175A7">
        <w:t xml:space="preserve">219 out of 280 </w:t>
      </w:r>
      <w:r w:rsidR="002264C6">
        <w:t xml:space="preserve">HMP </w:t>
      </w:r>
      <w:r w:rsidR="00101052">
        <w:t xml:space="preserve">fecal </w:t>
      </w:r>
      <w:r w:rsidR="004175A7">
        <w:t xml:space="preserve">samples </w:t>
      </w:r>
      <w:r w:rsidR="00847C89">
        <w:t xml:space="preserve">do not contain oral </w:t>
      </w:r>
      <w:r w:rsidR="00262B9D">
        <w:t>ASVs,</w:t>
      </w:r>
      <w:r w:rsidR="00847C89">
        <w:t xml:space="preserve"> and their mean </w:t>
      </w:r>
      <w:r w:rsidR="005342C5">
        <w:t>relative abundance</w:t>
      </w:r>
      <w:r w:rsidR="005D5B77">
        <w:t xml:space="preserve"> </w:t>
      </w:r>
      <w:r w:rsidR="004175A7">
        <w:t>is as low as 0.05%</w:t>
      </w:r>
      <w:r w:rsidR="004F6449">
        <w:t xml:space="preserve"> (</w:t>
      </w:r>
      <w:r w:rsidR="004F6449" w:rsidRPr="00EE344A">
        <w:rPr>
          <w:highlight w:val="yellow"/>
        </w:rPr>
        <w:t xml:space="preserve">Fig. </w:t>
      </w:r>
      <w:r w:rsidR="00BF5FD8">
        <w:rPr>
          <w:highlight w:val="yellow"/>
        </w:rPr>
        <w:t>3</w:t>
      </w:r>
      <w:r w:rsidR="004F6449" w:rsidRPr="00EE344A">
        <w:rPr>
          <w:highlight w:val="yellow"/>
        </w:rPr>
        <w:t>E</w:t>
      </w:r>
      <w:r w:rsidR="004F6449">
        <w:t>)</w:t>
      </w:r>
      <w:r w:rsidR="00CE7937">
        <w:t>.</w:t>
      </w:r>
      <w:r w:rsidR="005859CD">
        <w:t xml:space="preserve"> </w:t>
      </w:r>
      <w:r w:rsidR="00BF5F26">
        <w:t xml:space="preserve">This is consistent with previous findings that </w:t>
      </w:r>
      <w:r w:rsidR="00480170">
        <w:t xml:space="preserve">oral bacteria are very minor members </w:t>
      </w:r>
      <w:r w:rsidR="006074AD">
        <w:t xml:space="preserve">of </w:t>
      </w:r>
      <w:r w:rsidR="00480170">
        <w:t>healthy</w:t>
      </w:r>
      <w:r w:rsidR="00BF5F26">
        <w:t xml:space="preserve"> gut microbiome </w:t>
      </w:r>
      <w:r w:rsidR="00EA0EF0">
        <w:fldChar w:fldCharType="begin"/>
      </w:r>
      <w:r w:rsidR="00EA0EF0">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fldChar w:fldCharType="separate"/>
      </w:r>
      <w:r w:rsidR="00EA0EF0">
        <w:rPr>
          <w:noProof/>
        </w:rPr>
        <w:t>(Rashidi</w:t>
      </w:r>
      <w:r w:rsidR="00EA0EF0" w:rsidRPr="00EA0EF0">
        <w:rPr>
          <w:i/>
          <w:noProof/>
        </w:rPr>
        <w:t xml:space="preserve"> et al.</w:t>
      </w:r>
      <w:r w:rsidR="00EA0EF0">
        <w:rPr>
          <w:noProof/>
        </w:rPr>
        <w:t>, 2021; Schmidt</w:t>
      </w:r>
      <w:r w:rsidR="00EA0EF0" w:rsidRPr="00EA0EF0">
        <w:rPr>
          <w:i/>
          <w:noProof/>
        </w:rPr>
        <w:t xml:space="preserve"> et al.</w:t>
      </w:r>
      <w:r w:rsidR="00EA0EF0">
        <w:rPr>
          <w:noProof/>
        </w:rPr>
        <w:t>, 2019)</w:t>
      </w:r>
      <w:r w:rsidR="00EA0EF0">
        <w:fldChar w:fldCharType="end"/>
      </w:r>
      <w:r w:rsidR="00BF5F26">
        <w:t xml:space="preserve">. </w:t>
      </w:r>
      <w:r w:rsidR="00A81188">
        <w:t xml:space="preserve">To show that </w:t>
      </w:r>
      <w:r w:rsidR="005019D3">
        <w:t>filtering</w:t>
      </w:r>
      <w:r w:rsidR="00086A17">
        <w:t xml:space="preserve"> is key to 16S rRNA-based inference of oral bacteria</w:t>
      </w:r>
      <w:r w:rsidR="00A81188">
        <w:t>, we took an alternative approach by</w:t>
      </w:r>
      <w:r w:rsidR="00086A17">
        <w:t xml:space="preserve"> </w:t>
      </w:r>
      <w:r w:rsidR="00A81188">
        <w:t>c</w:t>
      </w:r>
      <w:r w:rsidR="003D4249">
        <w:t>ounting</w:t>
      </w:r>
      <w:r w:rsidR="00B66BF2">
        <w:t xml:space="preserve"> </w:t>
      </w:r>
      <w:r w:rsidR="003D4249">
        <w:t xml:space="preserve">every </w:t>
      </w:r>
      <w:r w:rsidR="00A81188">
        <w:t xml:space="preserve">single </w:t>
      </w:r>
      <w:r w:rsidR="00B66BF2">
        <w:t>ASV</w:t>
      </w:r>
      <w:r w:rsidR="003D4249">
        <w:t xml:space="preserve"> </w:t>
      </w:r>
      <w:r w:rsidR="005019D3">
        <w:t>in feces as of oral origin if it is</w:t>
      </w:r>
      <w:r w:rsidR="00C05B84">
        <w:t xml:space="preserve"> </w:t>
      </w:r>
      <w:r w:rsidR="005019D3">
        <w:t xml:space="preserve">found in </w:t>
      </w:r>
      <w:r w:rsidR="008151DE">
        <w:t>any paired</w:t>
      </w:r>
      <w:r w:rsidR="00F56300">
        <w:t xml:space="preserve"> oral cavity</w:t>
      </w:r>
      <w:r w:rsidR="005019D3">
        <w:t xml:space="preserve"> </w:t>
      </w:r>
      <w:r w:rsidR="008151DE">
        <w:t>sample</w:t>
      </w:r>
      <w:r w:rsidR="00A81188">
        <w:t>. This</w:t>
      </w:r>
      <w:r w:rsidR="005019D3">
        <w:t xml:space="preserve"> naïve approach</w:t>
      </w:r>
      <w:r w:rsidR="00A81188">
        <w:t xml:space="preserve"> led to </w:t>
      </w:r>
      <w:r w:rsidR="00B849D2">
        <w:t xml:space="preserve">an average of </w:t>
      </w:r>
      <w:r w:rsidR="00A81188">
        <w:t xml:space="preserve">247 oral ASVs per </w:t>
      </w:r>
      <w:r w:rsidR="00B849D2">
        <w:t xml:space="preserve">HMP fecal sample </w:t>
      </w:r>
      <w:r w:rsidR="00A81188">
        <w:t>and</w:t>
      </w:r>
      <w:r w:rsidR="003D4249">
        <w:t xml:space="preserve"> </w:t>
      </w:r>
      <w:r w:rsidR="00086A17">
        <w:t>the</w:t>
      </w:r>
      <w:r w:rsidR="00B849D2">
        <w:t>ir</w:t>
      </w:r>
      <w:r w:rsidR="00086A17">
        <w:t xml:space="preserve"> mean relative abundance</w:t>
      </w:r>
      <w:r w:rsidR="00B849D2">
        <w:t xml:space="preserve"> rises </w:t>
      </w:r>
      <w:r w:rsidR="00405E1E">
        <w:t>&gt;300-fold</w:t>
      </w:r>
      <w:r w:rsidR="003D4249">
        <w:t xml:space="preserve"> to </w:t>
      </w:r>
      <w:r w:rsidR="00BF5F26">
        <w:t>15.6%</w:t>
      </w:r>
      <w:r w:rsidR="003944E7">
        <w:t xml:space="preserve">. The severe overestimation </w:t>
      </w:r>
      <w:r w:rsidR="00EB364B">
        <w:t>suggest</w:t>
      </w:r>
      <w:r w:rsidR="003944E7">
        <w:t>s</w:t>
      </w:r>
      <w:r w:rsidR="00636AB5">
        <w:t xml:space="preserve"> t</w:t>
      </w:r>
      <w:r w:rsidR="002A4CD7">
        <w:t>hat the majority of shared ASVs</w:t>
      </w:r>
      <w:r w:rsidR="00AC6E59">
        <w:t xml:space="preserve"> </w:t>
      </w:r>
      <w:r w:rsidR="00AB5F5E">
        <w:t xml:space="preserve">are not indicators of oral-gut transmission but represent </w:t>
      </w:r>
      <w:r w:rsidR="00AA22A8">
        <w:t xml:space="preserve">the same or </w:t>
      </w:r>
      <w:r w:rsidR="002A4CD7">
        <w:t>closely related bacteria that occupy both niches</w:t>
      </w:r>
      <w:r w:rsidR="00A81188">
        <w:t>.</w:t>
      </w:r>
    </w:p>
    <w:p w14:paraId="1294C629" w14:textId="083C20FB" w:rsidR="001D5660" w:rsidRDefault="005859CD" w:rsidP="00184771">
      <w:pPr>
        <w:ind w:firstLine="720"/>
      </w:pPr>
      <w:r>
        <w:t>To</w:t>
      </w:r>
      <w:r w:rsidR="00331295">
        <w:t xml:space="preserve"> </w:t>
      </w:r>
      <w:r w:rsidR="0084026C">
        <w:t xml:space="preserve">explore whether </w:t>
      </w:r>
      <w:r w:rsidR="00D7246C">
        <w:t>the selected oral ASVs</w:t>
      </w:r>
      <w:r w:rsidR="002A4CD7">
        <w:t xml:space="preserve"> from </w:t>
      </w:r>
      <w:r w:rsidR="003944E7">
        <w:t>HMP healthy subjects</w:t>
      </w:r>
      <w:r w:rsidR="002A4CD7">
        <w:t xml:space="preserve"> can be </w:t>
      </w:r>
      <w:r w:rsidR="00D1572C">
        <w:t xml:space="preserve">applied to </w:t>
      </w:r>
      <w:r w:rsidR="00D7246C">
        <w:t xml:space="preserve">identify oral bacteria in the gut of </w:t>
      </w:r>
      <w:r w:rsidR="004B1E35">
        <w:t>patients</w:t>
      </w:r>
      <w:r w:rsidR="00550D13">
        <w:t xml:space="preserve">, </w:t>
      </w:r>
      <w:r w:rsidR="008B33DA">
        <w:t>w</w:t>
      </w:r>
      <w:r w:rsidR="00FB7063">
        <w:t>e</w:t>
      </w:r>
      <w:r w:rsidR="008B33DA">
        <w:t xml:space="preserve"> reanalyzed</w:t>
      </w:r>
      <w:r w:rsidR="0093786A">
        <w:t xml:space="preserve"> a public study that sequenced</w:t>
      </w:r>
      <w:r w:rsidR="008B33DA">
        <w:t xml:space="preserve"> </w:t>
      </w:r>
      <w:r w:rsidR="00950527">
        <w:t>paired oral</w:t>
      </w:r>
      <w:r w:rsidR="00BF5FD8">
        <w:t xml:space="preserve"> (saliva)</w:t>
      </w:r>
      <w:r w:rsidR="00950527">
        <w:t>-gut</w:t>
      </w:r>
      <w:r w:rsidR="00BF5FD8">
        <w:t xml:space="preserve"> (stool) </w:t>
      </w:r>
      <w:r w:rsidR="008B33DA">
        <w:t>samples</w:t>
      </w:r>
      <w:r w:rsidR="00950527">
        <w:t xml:space="preserve"> from </w:t>
      </w:r>
      <w:r w:rsidR="00AE21C3">
        <w:t xml:space="preserve">IBD </w:t>
      </w:r>
      <w:r w:rsidR="00D71557">
        <w:t>(CD</w:t>
      </w:r>
      <w:r w:rsidR="00361042">
        <w:t xml:space="preserve"> and </w:t>
      </w:r>
      <w:r w:rsidR="00D71557">
        <w:t>UC)</w:t>
      </w:r>
      <w:r w:rsidR="00B56835">
        <w:t xml:space="preserve"> patients</w:t>
      </w:r>
      <w:r w:rsidR="009D557A">
        <w:t xml:space="preserve"> and their</w:t>
      </w:r>
      <w:r w:rsidR="00434CC1">
        <w:t xml:space="preserve"> </w:t>
      </w:r>
      <w:r w:rsidR="009D557A">
        <w:t>healthy controls</w:t>
      </w:r>
      <w:r w:rsidR="00D71557">
        <w:t xml:space="preserve"> (HC)</w:t>
      </w:r>
      <w:r w:rsidR="00BF5FD8">
        <w:t>.</w:t>
      </w:r>
      <w:r w:rsidR="00184771">
        <w:t xml:space="preserve"> We first showed </w:t>
      </w:r>
      <w:r w:rsidR="00184771" w:rsidRPr="00C25533">
        <w:t>that the estimate</w:t>
      </w:r>
      <w:r w:rsidR="00184771">
        <w:t>d oral bacterial fractions in feces are</w:t>
      </w:r>
      <w:r w:rsidR="00747377">
        <w:t xml:space="preserve"> generally</w:t>
      </w:r>
      <w:r w:rsidR="00184771">
        <w:t xml:space="preserve"> robust against variations of the filtering cutoffs </w:t>
      </w:r>
      <w:r w:rsidR="006A636D">
        <w:t xml:space="preserve">used </w:t>
      </w:r>
      <w:r w:rsidR="00184771">
        <w:t>to generate the reference set of oral bacterial sequences (</w:t>
      </w:r>
      <w:r w:rsidR="00184771" w:rsidRPr="00B83868">
        <w:rPr>
          <w:highlight w:val="yellow"/>
        </w:rPr>
        <w:t>Fi</w:t>
      </w:r>
      <w:r w:rsidR="00184771" w:rsidRPr="005F1321">
        <w:rPr>
          <w:highlight w:val="yellow"/>
        </w:rPr>
        <w:t>g. S5</w:t>
      </w:r>
      <w:r w:rsidR="00184771">
        <w:t xml:space="preserve">). Using the original reference set, </w:t>
      </w:r>
      <w:r w:rsidR="00547905">
        <w:t>we</w:t>
      </w:r>
      <w:r w:rsidR="0004500D">
        <w:t xml:space="preserve"> </w:t>
      </w:r>
      <w:r w:rsidR="00184771">
        <w:t xml:space="preserve">estimated </w:t>
      </w:r>
      <w:r w:rsidR="00674950">
        <w:t xml:space="preserve">that </w:t>
      </w:r>
      <w:r w:rsidR="00547905">
        <w:t xml:space="preserve">the </w:t>
      </w:r>
      <w:r w:rsidR="00337E31">
        <w:t xml:space="preserve">total </w:t>
      </w:r>
      <w:r w:rsidR="0004500D">
        <w:t xml:space="preserve">fractions of oral ASVs in </w:t>
      </w:r>
      <w:r w:rsidR="00CA42E8">
        <w:t xml:space="preserve">the </w:t>
      </w:r>
      <w:r w:rsidR="009A0D32">
        <w:t>feces</w:t>
      </w:r>
      <w:r w:rsidR="00150A5F">
        <w:t xml:space="preserve"> of </w:t>
      </w:r>
      <w:r w:rsidR="00547905">
        <w:t xml:space="preserve">IBD </w:t>
      </w:r>
      <w:r w:rsidR="0004500D">
        <w:t>patient</w:t>
      </w:r>
      <w:r w:rsidR="009A0D32">
        <w:t>s</w:t>
      </w:r>
      <w:r w:rsidR="00674950">
        <w:t xml:space="preserve"> </w:t>
      </w:r>
      <w:r w:rsidR="00184771">
        <w:t>were</w:t>
      </w:r>
      <w:r w:rsidR="00337E31">
        <w:t xml:space="preserve"> </w:t>
      </w:r>
      <w:r w:rsidR="00150A5F">
        <w:t xml:space="preserve">averagely </w:t>
      </w:r>
      <w:r w:rsidR="00337E31">
        <w:t xml:space="preserve">4 </w:t>
      </w:r>
      <w:r w:rsidR="0004500D">
        <w:t>times</w:t>
      </w:r>
      <w:r w:rsidR="00547905">
        <w:t xml:space="preserve"> (CD</w:t>
      </w:r>
      <w:r w:rsidR="003A4EBB">
        <w:t>: 4,2%,</w:t>
      </w:r>
      <w:r w:rsidR="00547905">
        <w:t xml:space="preserve"> UC</w:t>
      </w:r>
      <w:r w:rsidR="003A4EBB">
        <w:t>: 4.3%</w:t>
      </w:r>
      <w:r w:rsidR="00547905">
        <w:t>)</w:t>
      </w:r>
      <w:r w:rsidR="0004500D">
        <w:t xml:space="preserve"> </w:t>
      </w:r>
      <w:r w:rsidR="009A0D32">
        <w:t xml:space="preserve">as high as the </w:t>
      </w:r>
      <w:r w:rsidR="00974359">
        <w:t xml:space="preserve">mean </w:t>
      </w:r>
      <w:r w:rsidR="009A0D32">
        <w:t>fraction</w:t>
      </w:r>
      <w:r w:rsidR="00516BA5">
        <w:t xml:space="preserve"> in the feces of</w:t>
      </w:r>
      <w:r w:rsidR="009A0D32">
        <w:t xml:space="preserve"> </w:t>
      </w:r>
      <w:r w:rsidR="00337E31">
        <w:t>HC</w:t>
      </w:r>
      <w:r w:rsidR="009A0D32">
        <w:t xml:space="preserve"> (1.1</w:t>
      </w:r>
      <w:r w:rsidR="00337E31">
        <w:t>%</w:t>
      </w:r>
      <w:r w:rsidR="009A0D32">
        <w:t>)</w:t>
      </w:r>
      <w:r w:rsidR="00434CC1">
        <w:t xml:space="preserve"> (</w:t>
      </w:r>
      <w:r w:rsidR="00434CC1" w:rsidRPr="00434CC1">
        <w:rPr>
          <w:highlight w:val="yellow"/>
        </w:rPr>
        <w:t>Fig. 3F</w:t>
      </w:r>
      <w:r w:rsidR="00434CC1">
        <w:t>)</w:t>
      </w:r>
      <w:r w:rsidR="009A0D32">
        <w:t xml:space="preserve">. </w:t>
      </w:r>
      <w:r w:rsidR="00B51A93">
        <w:t xml:space="preserve">Among </w:t>
      </w:r>
      <w:r w:rsidR="00747460">
        <w:t>99</w:t>
      </w:r>
      <w:r w:rsidR="0004500D">
        <w:t xml:space="preserve"> </w:t>
      </w:r>
      <w:r w:rsidR="006C4D7F">
        <w:t xml:space="preserve">fecal </w:t>
      </w:r>
      <w:r w:rsidR="0004500D">
        <w:t>samples</w:t>
      </w:r>
      <w:r w:rsidR="00856121">
        <w:t xml:space="preserve"> (HC:41, CD:16, UC:42)</w:t>
      </w:r>
      <w:r w:rsidR="006C4D7F">
        <w:t xml:space="preserve"> that </w:t>
      </w:r>
      <w:r w:rsidR="00B83037">
        <w:t>contained</w:t>
      </w:r>
      <w:r w:rsidR="006C4D7F">
        <w:t xml:space="preserve"> </w:t>
      </w:r>
      <w:r w:rsidR="00C52AC0">
        <w:t xml:space="preserve">at least one </w:t>
      </w:r>
      <w:r w:rsidR="00747460">
        <w:t>oral ASV</w:t>
      </w:r>
      <w:r w:rsidR="00C52AC0">
        <w:t>,</w:t>
      </w:r>
      <w:r w:rsidR="00B51A93">
        <w:t xml:space="preserve"> the proportion of </w:t>
      </w:r>
      <w:r w:rsidR="00A64824">
        <w:t>oral</w:t>
      </w:r>
      <w:r w:rsidR="00B51A93">
        <w:t xml:space="preserve"> ASVs that </w:t>
      </w:r>
      <w:r w:rsidR="008674F2">
        <w:t>were</w:t>
      </w:r>
      <w:r w:rsidR="009F7AC8">
        <w:t xml:space="preserve"> also</w:t>
      </w:r>
      <w:r w:rsidR="00C92977">
        <w:t xml:space="preserve"> </w:t>
      </w:r>
      <w:r w:rsidR="00B51A93">
        <w:t xml:space="preserve">found in paired saliva samples is &gt;70% in </w:t>
      </w:r>
      <w:r w:rsidR="00AD1966">
        <w:t xml:space="preserve">87 </w:t>
      </w:r>
      <w:r w:rsidR="00CF330D">
        <w:t xml:space="preserve">samples </w:t>
      </w:r>
      <w:r w:rsidR="00E95DCB">
        <w:t>(HC:36, CD:15, UC:36</w:t>
      </w:r>
      <w:r w:rsidR="00CF330D">
        <w:t xml:space="preserve">; </w:t>
      </w:r>
      <w:r w:rsidR="009C1D57" w:rsidRPr="009C1D57">
        <w:rPr>
          <w:highlight w:val="yellow"/>
        </w:rPr>
        <w:t>Fig. 3G</w:t>
      </w:r>
      <w:r w:rsidR="009C1D57">
        <w:t>)</w:t>
      </w:r>
      <w:r w:rsidR="00B51A93">
        <w:t xml:space="preserve">. Similarly, &gt;70% </w:t>
      </w:r>
      <w:r w:rsidR="006C4D7F">
        <w:t>of the total fractions of oral ASVs</w:t>
      </w:r>
      <w:r w:rsidR="00C92977">
        <w:t xml:space="preserve"> </w:t>
      </w:r>
      <w:r w:rsidR="00CF330D">
        <w:t xml:space="preserve">in </w:t>
      </w:r>
      <w:r w:rsidR="00497F98">
        <w:t xml:space="preserve">90 </w:t>
      </w:r>
      <w:r w:rsidR="00750044">
        <w:t xml:space="preserve">out of 99 </w:t>
      </w:r>
      <w:r w:rsidR="00497F98">
        <w:t xml:space="preserve">fecal samples </w:t>
      </w:r>
      <w:r w:rsidR="00CF330D">
        <w:t xml:space="preserve">was contributed by those found in the paired saliva samples </w:t>
      </w:r>
      <w:r w:rsidR="00E95DCB">
        <w:t>(HC:38, CD:15, UC:37</w:t>
      </w:r>
      <w:r w:rsidR="00CF330D">
        <w:t xml:space="preserve">; </w:t>
      </w:r>
      <w:r w:rsidR="009C1D57" w:rsidRPr="009C1D57">
        <w:rPr>
          <w:highlight w:val="yellow"/>
        </w:rPr>
        <w:t>Fig. 3H</w:t>
      </w:r>
      <w:r w:rsidR="009C1D57">
        <w:t>)</w:t>
      </w:r>
      <w:r w:rsidR="00B51A93">
        <w:t>.</w:t>
      </w:r>
      <w:r w:rsidR="00D1572C">
        <w:t xml:space="preserve"> </w:t>
      </w:r>
      <w:r w:rsidR="002A4CD7">
        <w:t xml:space="preserve">Both </w:t>
      </w:r>
      <w:r w:rsidR="0084026C">
        <w:t xml:space="preserve">computational </w:t>
      </w:r>
      <w:r w:rsidR="00184771">
        <w:t>validations</w:t>
      </w:r>
      <w:r w:rsidR="00AB5F5E">
        <w:t xml:space="preserve"> </w:t>
      </w:r>
      <w:r w:rsidR="0084026C">
        <w:t>indicate</w:t>
      </w:r>
      <w:r w:rsidR="002A4CD7">
        <w:t xml:space="preserve"> that our inference approach is conservative and less prone to false-positive predictions (i.e., inferred oral ASVs absent from the oral cavity).</w:t>
      </w:r>
      <w:r w:rsidR="00B51A93" w:rsidRPr="00C25533">
        <w:t xml:space="preserve"> </w:t>
      </w:r>
    </w:p>
    <w:p w14:paraId="06F86903" w14:textId="630075D4" w:rsidR="00C161B3" w:rsidRDefault="00327025" w:rsidP="00C161B3">
      <w:r>
        <w:rPr>
          <w:noProof/>
        </w:rPr>
        <w:lastRenderedPageBreak/>
        <w:drawing>
          <wp:inline distT="0" distB="0" distL="0" distR="0" wp14:anchorId="23B53F54" wp14:editId="0821FAA2">
            <wp:extent cx="5718517" cy="3193284"/>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13"/>
                    <a:stretch>
                      <a:fillRect/>
                    </a:stretch>
                  </pic:blipFill>
                  <pic:spPr>
                    <a:xfrm>
                      <a:off x="0" y="0"/>
                      <a:ext cx="5718517" cy="3193284"/>
                    </a:xfrm>
                    <a:prstGeom prst="rect">
                      <a:avLst/>
                    </a:prstGeom>
                  </pic:spPr>
                </pic:pic>
              </a:graphicData>
            </a:graphic>
          </wp:inline>
        </w:drawing>
      </w:r>
    </w:p>
    <w:p w14:paraId="163B67CD" w14:textId="0AFBAD67" w:rsidR="001D5660" w:rsidRDefault="001D5660" w:rsidP="000A48DA">
      <w:r w:rsidRPr="00AC26F8">
        <w:rPr>
          <w:b/>
        </w:rPr>
        <w:t xml:space="preserve">Figure </w:t>
      </w:r>
      <w:r w:rsidR="00D963EF">
        <w:rPr>
          <w:b/>
        </w:rPr>
        <w:t>3</w:t>
      </w:r>
      <w:r w:rsidRPr="00AC26F8">
        <w:rPr>
          <w:b/>
        </w:rPr>
        <w:t xml:space="preserve">. </w:t>
      </w:r>
      <w:r w:rsidR="00947D59">
        <w:rPr>
          <w:b/>
        </w:rPr>
        <w:t>B</w:t>
      </w:r>
      <w:r w:rsidR="00446545">
        <w:rPr>
          <w:b/>
        </w:rPr>
        <w:t xml:space="preserve">acterial DNAs typically found in the </w:t>
      </w:r>
      <w:r w:rsidR="00634901">
        <w:rPr>
          <w:b/>
        </w:rPr>
        <w:t xml:space="preserve">human </w:t>
      </w:r>
      <w:r w:rsidR="00446545">
        <w:rPr>
          <w:b/>
        </w:rPr>
        <w:t>oral cavity but not the intestine</w:t>
      </w:r>
      <w:r w:rsidR="00F8546B">
        <w:rPr>
          <w:b/>
        </w:rPr>
        <w:t xml:space="preserve">. </w:t>
      </w:r>
      <w:r w:rsidR="00F8546B" w:rsidRPr="00F8546B">
        <w:rPr>
          <w:bCs/>
        </w:rPr>
        <w:t>(</w:t>
      </w:r>
      <w:r w:rsidR="00F8546B">
        <w:rPr>
          <w:b/>
        </w:rPr>
        <w:t>A</w:t>
      </w:r>
      <w:r w:rsidR="00F8546B" w:rsidRPr="00F8546B">
        <w:rPr>
          <w:bCs/>
        </w:rPr>
        <w:t>)</w:t>
      </w:r>
      <w:r w:rsidR="00F8546B">
        <w:rPr>
          <w:bCs/>
        </w:rPr>
        <w:t xml:space="preserve"> An overview of the </w:t>
      </w:r>
      <w:r w:rsidR="00FB07EB">
        <w:rPr>
          <w:bCs/>
        </w:rPr>
        <w:t xml:space="preserve">4,354 </w:t>
      </w:r>
      <w:r w:rsidR="00F8546B">
        <w:rPr>
          <w:bCs/>
        </w:rPr>
        <w:t xml:space="preserve">microbiome samples from </w:t>
      </w:r>
      <w:r w:rsidR="00F8546B" w:rsidRPr="00F8546B">
        <w:rPr>
          <w:bCs/>
        </w:rPr>
        <w:t>The</w:t>
      </w:r>
      <w:r w:rsidR="00F032BD" w:rsidRPr="00F8546B">
        <w:rPr>
          <w:bCs/>
        </w:rPr>
        <w:t xml:space="preserve"> Human Microbiome Project (HMP).</w:t>
      </w:r>
      <w:r w:rsidRPr="00F8546B">
        <w:rPr>
          <w:bCs/>
        </w:rPr>
        <w:t xml:space="preserve"> </w:t>
      </w:r>
      <w:r w:rsidR="00F8546B">
        <w:rPr>
          <w:bCs/>
        </w:rPr>
        <w:t>T</w:t>
      </w:r>
      <w:r w:rsidRPr="00F8546B">
        <w:rPr>
          <w:bCs/>
        </w:rPr>
        <w:t>-distributed</w:t>
      </w:r>
      <w:r w:rsidRPr="00AC26F8">
        <w:t xml:space="preserve"> stochastic neighbor embedding (</w:t>
      </w:r>
      <w:proofErr w:type="spellStart"/>
      <w:r w:rsidRPr="00AC26F8">
        <w:t>tSNE</w:t>
      </w:r>
      <w:proofErr w:type="spellEnd"/>
      <w:r w:rsidRPr="00AC26F8">
        <w:t>)</w:t>
      </w:r>
      <w:r w:rsidR="00AD3BC8">
        <w:t xml:space="preserve"> </w:t>
      </w:r>
      <w:r w:rsidR="00AD3BC8">
        <w:fldChar w:fldCharType="begin"/>
      </w:r>
      <w:r w:rsidR="002D75C3">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fldChar w:fldCharType="separate"/>
      </w:r>
      <w:r w:rsidR="002D75C3">
        <w:rPr>
          <w:noProof/>
        </w:rPr>
        <w:t>(Van der Maaten and Hinton, 2008)</w:t>
      </w:r>
      <w:r w:rsidR="00AD3BC8">
        <w:fldChar w:fldCharType="end"/>
      </w:r>
      <w:r w:rsidR="00F1513D">
        <w:t xml:space="preserve"> collapses </w:t>
      </w:r>
      <w:r w:rsidR="00F8546B">
        <w:t xml:space="preserve">all </w:t>
      </w:r>
      <w:r w:rsidR="00F14D87">
        <w:t>samples</w:t>
      </w:r>
      <w:r w:rsidR="00405420">
        <w:t xml:space="preserve"> (dots)</w:t>
      </w:r>
      <w:r w:rsidR="00F14D87">
        <w:t xml:space="preserve"> </w:t>
      </w:r>
      <w:r w:rsidR="00F1513D">
        <w:t>into distinct clusters</w:t>
      </w:r>
      <w:r w:rsidR="00F14D87">
        <w:t xml:space="preserve"> based on their compositions</w:t>
      </w:r>
      <w:r w:rsidR="00F1513D">
        <w:t>.</w:t>
      </w:r>
      <w:r w:rsidRPr="00AC26F8">
        <w:t xml:space="preserve"> (</w:t>
      </w:r>
      <w:r w:rsidRPr="00AC26F8">
        <w:rPr>
          <w:b/>
          <w:bCs/>
        </w:rPr>
        <w:t>B</w:t>
      </w:r>
      <w:r w:rsidR="00862657">
        <w:rPr>
          <w:b/>
          <w:bCs/>
        </w:rPr>
        <w:t>,</w:t>
      </w:r>
      <w:r w:rsidR="00E9388D">
        <w:rPr>
          <w:b/>
          <w:bCs/>
        </w:rPr>
        <w:t xml:space="preserve"> </w:t>
      </w:r>
      <w:r w:rsidR="00862657">
        <w:rPr>
          <w:b/>
          <w:bCs/>
        </w:rPr>
        <w:t>C</w:t>
      </w:r>
      <w:r w:rsidRPr="00AC26F8">
        <w:t>)</w:t>
      </w:r>
      <w:r w:rsidR="001B5C85">
        <w:t xml:space="preserve"> </w:t>
      </w:r>
      <w:r w:rsidR="000027A1">
        <w:t xml:space="preserve">The </w:t>
      </w:r>
      <w:r w:rsidR="00947D59">
        <w:t>mean r</w:t>
      </w:r>
      <w:r w:rsidR="000027A1">
        <w:t>elative abundance (B) and prevalence (C) of ASVs</w:t>
      </w:r>
      <w:r w:rsidR="009F044C">
        <w:t xml:space="preserve"> (dots)</w:t>
      </w:r>
      <w:r w:rsidR="000027A1">
        <w:t xml:space="preserve"> </w:t>
      </w:r>
      <w:r w:rsidR="00EC5DE6">
        <w:t xml:space="preserve">among </w:t>
      </w:r>
      <w:r w:rsidR="00695FA0">
        <w:t xml:space="preserve">all </w:t>
      </w:r>
      <w:r w:rsidR="00EC5DE6">
        <w:t>HMP</w:t>
      </w:r>
      <w:r w:rsidR="000027A1">
        <w:t xml:space="preserve"> oral </w:t>
      </w:r>
      <w:r w:rsidR="00695FA0">
        <w:t xml:space="preserve">cavity </w:t>
      </w:r>
      <w:r w:rsidR="00823E0F">
        <w:t xml:space="preserve">samples </w:t>
      </w:r>
      <w:r w:rsidR="00974240">
        <w:t xml:space="preserve">(x axis) and </w:t>
      </w:r>
      <w:r w:rsidR="00823E0F">
        <w:t xml:space="preserve">the </w:t>
      </w:r>
      <w:r w:rsidR="00157A9F">
        <w:t>fecal</w:t>
      </w:r>
      <w:r w:rsidR="00823E0F">
        <w:t xml:space="preserve"> samples</w:t>
      </w:r>
      <w:r w:rsidR="00974240">
        <w:t xml:space="preserve"> (y axis)</w:t>
      </w:r>
      <w:r w:rsidR="000027A1">
        <w:t>.</w:t>
      </w:r>
      <w:r w:rsidR="00E20A2D">
        <w:t xml:space="preserve"> </w:t>
      </w:r>
      <w:r w:rsidR="00695FA0">
        <w:t>178 ASVs were identified as o</w:t>
      </w:r>
      <w:r w:rsidR="00E20A2D">
        <w:t xml:space="preserve">ral-typical </w:t>
      </w:r>
      <w:r w:rsidR="00695FA0">
        <w:t xml:space="preserve">and highlighted </w:t>
      </w:r>
      <w:r w:rsidR="00E20A2D">
        <w:t xml:space="preserve">in orange. </w:t>
      </w:r>
      <w:r w:rsidR="00E9388D">
        <w:t>(</w:t>
      </w:r>
      <w:r w:rsidR="00E9388D" w:rsidRPr="00E9388D">
        <w:rPr>
          <w:b/>
          <w:bCs/>
        </w:rPr>
        <w:t>D</w:t>
      </w:r>
      <w:r w:rsidR="00E9388D">
        <w:t>) Genus-level distribution of the 178 oral-typical ASVs</w:t>
      </w:r>
      <w:r w:rsidR="000E28BA">
        <w:t xml:space="preserve">. </w:t>
      </w:r>
      <w:r w:rsidR="00E9388D">
        <w:t>(</w:t>
      </w:r>
      <w:r w:rsidR="00E9388D" w:rsidRPr="00E9388D">
        <w:rPr>
          <w:b/>
          <w:bCs/>
        </w:rPr>
        <w:t>E</w:t>
      </w:r>
      <w:r w:rsidR="00072420">
        <w:rPr>
          <w:b/>
          <w:bCs/>
        </w:rPr>
        <w:t>,</w:t>
      </w:r>
      <w:r w:rsidR="00B462EE">
        <w:rPr>
          <w:b/>
          <w:bCs/>
        </w:rPr>
        <w:t xml:space="preserve"> </w:t>
      </w:r>
      <w:r w:rsidR="00072420">
        <w:rPr>
          <w:b/>
          <w:bCs/>
        </w:rPr>
        <w:t>F</w:t>
      </w:r>
      <w:r w:rsidR="00E9388D">
        <w:t xml:space="preserve">) </w:t>
      </w:r>
      <w:r w:rsidR="00F1368F">
        <w:t xml:space="preserve">The </w:t>
      </w:r>
      <w:r w:rsidR="00C91B5A">
        <w:t xml:space="preserve">total </w:t>
      </w:r>
      <w:r w:rsidR="006704E6">
        <w:t>fractions of oral-typical ASVs in</w:t>
      </w:r>
      <w:r w:rsidR="00395102">
        <w:t xml:space="preserve"> the </w:t>
      </w:r>
      <w:r w:rsidR="005D6455">
        <w:t>feces</w:t>
      </w:r>
      <w:r w:rsidR="00395102">
        <w:t xml:space="preserve"> of </w:t>
      </w:r>
      <w:r w:rsidR="00185C5F">
        <w:t xml:space="preserve">(E) </w:t>
      </w:r>
      <w:r w:rsidR="00395102">
        <w:t>HMP subjects</w:t>
      </w:r>
      <w:r w:rsidR="00E77454">
        <w:t xml:space="preserve"> (n=280)</w:t>
      </w:r>
      <w:r w:rsidR="00072420">
        <w:t xml:space="preserve"> </w:t>
      </w:r>
      <w:r w:rsidR="00750A50">
        <w:t>and</w:t>
      </w:r>
      <w:r w:rsidR="00072420">
        <w:t xml:space="preserve"> </w:t>
      </w:r>
      <w:r w:rsidR="00185C5F">
        <w:t xml:space="preserve">(F) </w:t>
      </w:r>
      <w:r w:rsidR="00072420">
        <w:t>p</w:t>
      </w:r>
      <w:r w:rsidR="0019290D">
        <w:t>atients with inflammatory bowel disease</w:t>
      </w:r>
      <w:r w:rsidR="000E652C">
        <w:t xml:space="preserve"> </w:t>
      </w:r>
      <w:r w:rsidR="007048C7">
        <w:t>a</w:t>
      </w:r>
      <w:r w:rsidR="00750A50">
        <w:t xml:space="preserve">s well as </w:t>
      </w:r>
      <w:r w:rsidR="000E652C">
        <w:t>their own healthy controls</w:t>
      </w:r>
      <w:r w:rsidR="00B91C51">
        <w:t xml:space="preserve"> (n=101)</w:t>
      </w:r>
      <w:r w:rsidR="006704E6">
        <w:t>.</w:t>
      </w:r>
      <w:r w:rsidR="00072420">
        <w:t xml:space="preserve"> </w:t>
      </w:r>
      <w:r w:rsidR="00395102">
        <w:t xml:space="preserve">Each circle represents a </w:t>
      </w:r>
      <w:r w:rsidR="00D43E40">
        <w:t xml:space="preserve">fecal </w:t>
      </w:r>
      <w:r w:rsidR="00395102">
        <w:t>sample</w:t>
      </w:r>
      <w:r w:rsidR="00072420">
        <w:t>.</w:t>
      </w:r>
      <w:r w:rsidR="00AB12C0">
        <w:t xml:space="preserve"> HC: healthy control (n=</w:t>
      </w:r>
      <w:r w:rsidR="00853C90">
        <w:t>43</w:t>
      </w:r>
      <w:r w:rsidR="00AB12C0">
        <w:t>); CD: Crohn’s disease (n=</w:t>
      </w:r>
      <w:r w:rsidR="00853C90">
        <w:t>16</w:t>
      </w:r>
      <w:r w:rsidR="00AB12C0">
        <w:t>); UC: ulcerative colitis (n=</w:t>
      </w:r>
      <w:r w:rsidR="00853C90">
        <w:t>42</w:t>
      </w:r>
      <w:r w:rsidR="00AB12C0">
        <w:t>).</w:t>
      </w:r>
      <w:r w:rsidR="00072420">
        <w:t xml:space="preserve"> </w:t>
      </w:r>
      <w:r w:rsidR="00B462EE">
        <w:t>(</w:t>
      </w:r>
      <w:r w:rsidR="00B462EE" w:rsidRPr="00B462EE">
        <w:rPr>
          <w:b/>
          <w:bCs/>
        </w:rPr>
        <w:t>G</w:t>
      </w:r>
      <w:r w:rsidR="00B462EE">
        <w:t>) Proportions of fecal ASVs inferred as of oral origin that can also be found in paired saliva samples. (</w:t>
      </w:r>
      <w:r w:rsidR="00B462EE" w:rsidRPr="00B462EE">
        <w:rPr>
          <w:b/>
          <w:bCs/>
        </w:rPr>
        <w:t>H</w:t>
      </w:r>
      <w:r w:rsidR="00B462EE">
        <w:t>)</w:t>
      </w:r>
      <w:r w:rsidR="00D43DD3">
        <w:t xml:space="preserve"> </w:t>
      </w:r>
      <w:r w:rsidR="00670631">
        <w:t>Total</w:t>
      </w:r>
      <w:r w:rsidR="00AB1410">
        <w:t xml:space="preserve"> fractions</w:t>
      </w:r>
      <w:r w:rsidR="00D43DD3">
        <w:t xml:space="preserve"> </w:t>
      </w:r>
      <w:r w:rsidR="00670631">
        <w:t>of</w:t>
      </w:r>
      <w:r w:rsidR="00E2003A">
        <w:t xml:space="preserve"> inferred</w:t>
      </w:r>
      <w:r w:rsidR="00670631">
        <w:t xml:space="preserve"> </w:t>
      </w:r>
      <w:r w:rsidR="00D43DD3">
        <w:t xml:space="preserve">oral ASVs </w:t>
      </w:r>
      <w:r w:rsidR="00E2003A">
        <w:t xml:space="preserve">that were also </w:t>
      </w:r>
      <w:r w:rsidR="00670631">
        <w:t xml:space="preserve">found </w:t>
      </w:r>
      <w:r w:rsidR="00D43DD3">
        <w:t>in the paired saliva samples, divided by</w:t>
      </w:r>
      <w:r w:rsidR="00670631">
        <w:t xml:space="preserve"> </w:t>
      </w:r>
      <w:r w:rsidR="00D43DD3">
        <w:t xml:space="preserve">total fractions of all </w:t>
      </w:r>
      <w:r w:rsidR="00E2003A">
        <w:t xml:space="preserve">inferred </w:t>
      </w:r>
      <w:r w:rsidR="00D43DD3">
        <w:t>oral ASVs</w:t>
      </w:r>
      <w:r w:rsidR="00E2003A">
        <w:t xml:space="preserve"> in the feces</w:t>
      </w:r>
      <w:r w:rsidR="00D43DD3">
        <w:t>.</w:t>
      </w:r>
      <w:r w:rsidR="00B462EE">
        <w:t xml:space="preserve"> </w:t>
      </w:r>
      <w:r w:rsidR="00053D73">
        <w:t xml:space="preserve">Data sources: </w:t>
      </w:r>
      <w:r w:rsidR="00A720F3">
        <w:t>panel</w:t>
      </w:r>
      <w:r w:rsidR="00072420">
        <w:t>s</w:t>
      </w:r>
      <w:r w:rsidR="00A720F3">
        <w:t xml:space="preserve"> A-E </w:t>
      </w:r>
      <w:r w:rsidR="00A720F3">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fldChar w:fldCharType="separate"/>
      </w:r>
      <w:r w:rsidR="002D75C3">
        <w:rPr>
          <w:noProof/>
        </w:rPr>
        <w:t>(The Human Microbiome Project Consortium, 2012)</w:t>
      </w:r>
      <w:r w:rsidR="00A720F3">
        <w:fldChar w:fldCharType="end"/>
      </w:r>
      <w:r w:rsidR="00A720F3">
        <w:t>; panel</w:t>
      </w:r>
      <w:r w:rsidR="00072420">
        <w:t>s</w:t>
      </w:r>
      <w:r w:rsidR="00A720F3">
        <w:t xml:space="preserve"> F</w:t>
      </w:r>
      <w:r w:rsidR="00072420">
        <w:t>-H</w:t>
      </w:r>
      <w:r w:rsidR="00A720F3">
        <w:t xml:space="preserve"> </w:t>
      </w:r>
      <w:r w:rsidR="00A720F3">
        <w:fldChar w:fldCharType="begin"/>
      </w:r>
      <w:r w:rsidR="00D5631C">
        <w: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fldChar w:fldCharType="separate"/>
      </w:r>
      <w:r w:rsidR="00D5631C">
        <w:rPr>
          <w:noProof/>
        </w:rPr>
        <w:t>(Imai</w:t>
      </w:r>
      <w:r w:rsidR="00D5631C" w:rsidRPr="00D5631C">
        <w:rPr>
          <w:i/>
          <w:noProof/>
        </w:rPr>
        <w:t xml:space="preserve"> et al.</w:t>
      </w:r>
      <w:r w:rsidR="00D5631C">
        <w:rPr>
          <w:noProof/>
        </w:rPr>
        <w:t>, 2021)</w:t>
      </w:r>
      <w:r w:rsidR="00A720F3">
        <w:fldChar w:fldCharType="end"/>
      </w:r>
      <w:r w:rsidR="00A720F3">
        <w:t>.</w:t>
      </w:r>
    </w:p>
    <w:p w14:paraId="41F63BC0" w14:textId="77777777" w:rsidR="008519EA" w:rsidRPr="00AC26F8" w:rsidRDefault="008519EA" w:rsidP="000A48DA"/>
    <w:p w14:paraId="5CB8AE20" w14:textId="76F94B47" w:rsidR="001D26BB" w:rsidRDefault="000D5A59" w:rsidP="000A48DA">
      <w:pPr>
        <w:rPr>
          <w:b/>
        </w:rPr>
      </w:pPr>
      <w:r w:rsidRPr="002871E0">
        <w:rPr>
          <w:b/>
          <w:i/>
          <w:iCs/>
        </w:rPr>
        <w:t>Streptococcus</w:t>
      </w:r>
      <w:r w:rsidR="00A70C22">
        <w:rPr>
          <w:b/>
        </w:rPr>
        <w:t>-</w:t>
      </w:r>
      <w:r w:rsidR="00154DFB">
        <w:rPr>
          <w:b/>
        </w:rPr>
        <w:t>dominat</w:t>
      </w:r>
      <w:r w:rsidR="00A70C22">
        <w:rPr>
          <w:b/>
        </w:rPr>
        <w:t>ion</w:t>
      </w:r>
      <w:r w:rsidR="00154DFB">
        <w:rPr>
          <w:b/>
        </w:rPr>
        <w:t xml:space="preserve"> states of </w:t>
      </w:r>
      <w:proofErr w:type="spellStart"/>
      <w:r w:rsidR="00154DFB">
        <w:rPr>
          <w:b/>
        </w:rPr>
        <w:t>allo</w:t>
      </w:r>
      <w:proofErr w:type="spellEnd"/>
      <w:r w:rsidR="00154DFB">
        <w:rPr>
          <w:b/>
        </w:rPr>
        <w:t xml:space="preserve">-HCT </w:t>
      </w:r>
      <w:r>
        <w:rPr>
          <w:b/>
        </w:rPr>
        <w:t>recipients</w:t>
      </w:r>
      <w:r w:rsidR="00154DFB">
        <w:rPr>
          <w:b/>
        </w:rPr>
        <w:t xml:space="preserve"> indicate oral-</w:t>
      </w:r>
      <w:r w:rsidR="00705896">
        <w:rPr>
          <w:b/>
        </w:rPr>
        <w:t>gut</w:t>
      </w:r>
      <w:r w:rsidR="00154DFB">
        <w:rPr>
          <w:b/>
        </w:rPr>
        <w:t xml:space="preserve"> translocation</w:t>
      </w:r>
    </w:p>
    <w:p w14:paraId="246C8730" w14:textId="57CF427A" w:rsidR="00C66C3C" w:rsidRDefault="0053203B" w:rsidP="008438BD">
      <w:pPr>
        <w:ind w:firstLine="720"/>
      </w:pPr>
      <w:r>
        <w:t xml:space="preserve">We applied the inference approach established above to </w:t>
      </w:r>
      <w:r w:rsidR="006B132E">
        <w:t xml:space="preserve">a </w:t>
      </w:r>
      <w:r w:rsidR="00401872">
        <w:t xml:space="preserve">large-scale microbiome dataset </w:t>
      </w:r>
      <w:r w:rsidR="00841A4E">
        <w:t xml:space="preserve">with quantitative profiles </w:t>
      </w:r>
      <w:r w:rsidR="00627614">
        <w:t>(16S amplicon sequencing</w:t>
      </w:r>
      <w:r w:rsidR="00841A4E">
        <w:t xml:space="preserve"> and qPCR</w:t>
      </w:r>
      <w:r w:rsidR="00627614">
        <w:t>)</w:t>
      </w:r>
      <w:r w:rsidR="00DD1AC9">
        <w:t xml:space="preserve"> </w: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 </w:instrTex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DATA </w:instrText>
      </w:r>
      <w:r w:rsidR="00DD1AC9">
        <w:fldChar w:fldCharType="end"/>
      </w:r>
      <w:r w:rsidR="00DD1AC9">
        <w:fldChar w:fldCharType="separate"/>
      </w:r>
      <w:r w:rsidR="00DD1AC9">
        <w:rPr>
          <w:noProof/>
        </w:rPr>
        <w:t>(Liao et al., 2021; Yan et al., 2022)</w:t>
      </w:r>
      <w:r w:rsidR="00DD1AC9">
        <w:fldChar w:fldCharType="end"/>
      </w:r>
      <w:r w:rsidR="001F42D4">
        <w:t xml:space="preserve">. The </w:t>
      </w:r>
      <w:r w:rsidR="00DD1AC9">
        <w:t xml:space="preserve">dataset was obtained from </w:t>
      </w:r>
      <w:r w:rsidR="00360B6A">
        <w:t xml:space="preserve">adult </w:t>
      </w:r>
      <w:r w:rsidR="00DD1AC9">
        <w:t>patients</w:t>
      </w:r>
      <w:r w:rsidR="00401872">
        <w:t xml:space="preserve"> receiving</w:t>
      </w:r>
      <w:r w:rsidR="00D51374">
        <w:t xml:space="preserve"> a</w:t>
      </w:r>
      <w:r w:rsidR="00D51374">
        <w:rPr>
          <w:rFonts w:hint="eastAsia"/>
        </w:rPr>
        <w:t>ll</w:t>
      </w:r>
      <w:r w:rsidR="00D51374">
        <w:t>ogeneic hematopoietic cell transplantation</w:t>
      </w:r>
      <w:r w:rsidR="00401872">
        <w:t xml:space="preserve"> </w:t>
      </w:r>
      <w:r w:rsidR="00D51374">
        <w:t>(</w:t>
      </w:r>
      <w:proofErr w:type="spellStart"/>
      <w:r w:rsidR="00401872">
        <w:t>allo</w:t>
      </w:r>
      <w:proofErr w:type="spellEnd"/>
      <w:r w:rsidR="00401872">
        <w:t>-HCT</w:t>
      </w:r>
      <w:r w:rsidR="00D51374">
        <w:t>)</w:t>
      </w:r>
      <w:r w:rsidR="00DD1AC9">
        <w:t>—</w:t>
      </w:r>
      <w:r w:rsidR="00627614">
        <w:t xml:space="preserve">the </w:t>
      </w:r>
      <w:r w:rsidR="00235695">
        <w:t>only</w:t>
      </w:r>
      <w:r w:rsidR="00627614">
        <w:t xml:space="preserve"> curative therapy for </w:t>
      </w:r>
      <w:r w:rsidR="00582FB3">
        <w:t>a variety of</w:t>
      </w:r>
      <w:r w:rsidR="00627614">
        <w:t xml:space="preserve"> hematologic disorders</w:t>
      </w:r>
      <w:r w:rsidR="00A633AC">
        <w:t xml:space="preserve"> </w:t>
      </w:r>
      <w:r w:rsidR="00CE371A">
        <w:t>including</w:t>
      </w:r>
      <w:r w:rsidR="00627614">
        <w:rPr>
          <w:rFonts w:hint="eastAsia"/>
        </w:rPr>
        <w:t xml:space="preserve"> </w:t>
      </w:r>
      <w:r w:rsidR="00A633AC" w:rsidRPr="00AC26F8">
        <w:t xml:space="preserve">leukemias, lymphomas, and myeloma </w:t>
      </w:r>
      <w:r w:rsidR="00627614">
        <w:fldChar w:fldCharType="begin"/>
      </w:r>
      <w:r w:rsidR="00627614">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fldChar w:fldCharType="separate"/>
      </w:r>
      <w:r w:rsidR="00627614">
        <w:rPr>
          <w:noProof/>
        </w:rPr>
        <w:t>(Shono and van den Brink, 2018)</w:t>
      </w:r>
      <w:r w:rsidR="00627614">
        <w:fldChar w:fldCharType="end"/>
      </w:r>
      <w:r w:rsidR="00627614">
        <w:t xml:space="preserve">. </w:t>
      </w:r>
      <w:r w:rsidR="00401872">
        <w:t>Along with other related procedures (conditioning regime, antibiotic exposure</w:t>
      </w:r>
      <w:r w:rsidR="00E1203D">
        <w:t>, etc.</w:t>
      </w:r>
      <w:r w:rsidR="00401872">
        <w:t xml:space="preserve">), </w:t>
      </w:r>
      <w:proofErr w:type="spellStart"/>
      <w:r w:rsidR="00401872">
        <w:t>allo</w:t>
      </w:r>
      <w:proofErr w:type="spellEnd"/>
      <w:r w:rsidR="00401872">
        <w:t xml:space="preserve">-HCT </w:t>
      </w:r>
      <w:r w:rsidR="00DB4950">
        <w:t>disrupted</w:t>
      </w:r>
      <w:r w:rsidR="001937C4">
        <w:t xml:space="preserve"> the gut microbiome compositions</w:t>
      </w:r>
      <w:r w:rsidR="00401872">
        <w:t xml:space="preserve"> of the recipients, where </w:t>
      </w:r>
      <w:r w:rsidR="00401872" w:rsidRPr="00621BE1">
        <w:rPr>
          <w:i/>
          <w:iCs/>
        </w:rPr>
        <w:t>Enterococcus</w:t>
      </w:r>
      <w:r w:rsidR="00401872">
        <w:t xml:space="preserve"> and </w:t>
      </w:r>
      <w:r w:rsidR="00401872" w:rsidRPr="00621BE1">
        <w:rPr>
          <w:i/>
          <w:iCs/>
        </w:rPr>
        <w:t>Streptococcus</w:t>
      </w:r>
      <w:r w:rsidR="00401872">
        <w:t xml:space="preserve"> are the two most abundant genera that frequently dominate (&gt;30% relative abundance of a single ASV</w:t>
      </w:r>
      <w:r w:rsidR="005C6B34">
        <w:t xml:space="preserve">; </w:t>
      </w:r>
      <w:r w:rsidR="005C6B34">
        <w:fldChar w:fldCharType="begin"/>
      </w:r>
      <w:r w:rsidR="005C6B34">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fldChar w:fldCharType="separate"/>
      </w:r>
      <w:r w:rsidR="005C6B34">
        <w:rPr>
          <w:noProof/>
        </w:rPr>
        <w:t>(Taur et al., 2012)</w:t>
      </w:r>
      <w:r w:rsidR="005C6B34">
        <w:fldChar w:fldCharType="end"/>
      </w:r>
      <w:r w:rsidR="00401872">
        <w:t xml:space="preserve">) the </w:t>
      </w:r>
      <w:r w:rsidR="00A63DE7">
        <w:t>intestinal bacterial communities</w:t>
      </w:r>
      <w:r w:rsidR="00401872">
        <w:t xml:space="preserve"> (</w:t>
      </w:r>
      <w:r w:rsidR="00401872" w:rsidRPr="00401872">
        <w:rPr>
          <w:highlight w:val="yellow"/>
        </w:rPr>
        <w:t>Fig. 4A, top</w:t>
      </w:r>
      <w:r w:rsidR="00401872">
        <w:t>)</w:t>
      </w:r>
      <w:r w:rsidR="00DB4950">
        <w:t xml:space="preserve"> </w:t>
      </w:r>
      <w:r w:rsidR="00DB4950">
        <w:fldChar w:fldCharType="begin"/>
      </w:r>
      <w:r w:rsidR="00765F86">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fldChar w:fldCharType="separate"/>
      </w:r>
      <w:r w:rsidR="00DB4950">
        <w:rPr>
          <w:noProof/>
        </w:rPr>
        <w:t>(Peled et al., 2020)</w:t>
      </w:r>
      <w:r w:rsidR="00DB4950">
        <w:fldChar w:fldCharType="end"/>
      </w:r>
      <w:r w:rsidR="00401872">
        <w:t xml:space="preserve">. </w:t>
      </w:r>
      <w:r w:rsidR="00731431">
        <w:t>Among the 10</w:t>
      </w:r>
      <w:r w:rsidR="00797F99">
        <w:t>,</w:t>
      </w:r>
      <w:r w:rsidR="008E1EF5">
        <w:t>433</w:t>
      </w:r>
      <w:r w:rsidR="00797F99">
        <w:t xml:space="preserve"> </w:t>
      </w:r>
      <w:r w:rsidR="00976EBB">
        <w:t xml:space="preserve">samples </w:t>
      </w:r>
      <w:r w:rsidR="00C1337A">
        <w:t>from 1,276 patients</w:t>
      </w:r>
      <w:r w:rsidR="00731431">
        <w:t xml:space="preserve">, </w:t>
      </w:r>
      <w:r w:rsidR="002C7CF9">
        <w:t>901</w:t>
      </w:r>
      <w:r w:rsidR="00401872">
        <w:t xml:space="preserve"> were </w:t>
      </w:r>
      <w:r w:rsidR="002C7CF9">
        <w:t>dominated by at least on</w:t>
      </w:r>
      <w:r w:rsidR="002A7FB4">
        <w:t xml:space="preserve">e </w:t>
      </w:r>
      <w:r w:rsidR="00401872">
        <w:t xml:space="preserve">oral ASV </w:t>
      </w:r>
      <w:r w:rsidR="002C7CF9">
        <w:t xml:space="preserve">and </w:t>
      </w:r>
      <w:r w:rsidR="005B0CC6">
        <w:t>the</w:t>
      </w:r>
      <w:r w:rsidR="0085066D">
        <w:t xml:space="preserve"> leading genera of thes</w:t>
      </w:r>
      <w:r w:rsidR="005B0CC6">
        <w:t xml:space="preserve">e ASVs </w:t>
      </w:r>
      <w:r w:rsidR="0085066D">
        <w:t>are</w:t>
      </w:r>
      <w:r w:rsidR="00862A7E">
        <w:t xml:space="preserve"> </w:t>
      </w:r>
      <w:r w:rsidR="00862A7E" w:rsidRPr="00AC26F8">
        <w:rPr>
          <w:i/>
        </w:rPr>
        <w:t>Streptococcus</w:t>
      </w:r>
      <w:r w:rsidR="00862A7E" w:rsidRPr="0086019E">
        <w:rPr>
          <w:iCs/>
        </w:rPr>
        <w:t>,</w:t>
      </w:r>
      <w:r w:rsidR="00862A7E">
        <w:rPr>
          <w:i/>
        </w:rPr>
        <w:t xml:space="preserve"> Actinomyces</w:t>
      </w:r>
      <w:r w:rsidR="00862A7E" w:rsidRPr="0086019E">
        <w:rPr>
          <w:iCs/>
        </w:rPr>
        <w:t xml:space="preserve">, </w:t>
      </w:r>
      <w:r w:rsidR="00DE39BE">
        <w:rPr>
          <w:iCs/>
        </w:rPr>
        <w:t xml:space="preserve">and </w:t>
      </w:r>
      <w:proofErr w:type="spellStart"/>
      <w:r w:rsidR="00862A7E">
        <w:rPr>
          <w:i/>
        </w:rPr>
        <w:t>Abiotrophia</w:t>
      </w:r>
      <w:proofErr w:type="spellEnd"/>
      <w:r w:rsidR="00A25EF3">
        <w:rPr>
          <w:i/>
        </w:rPr>
        <w:t xml:space="preserve"> </w:t>
      </w:r>
      <w:r w:rsidR="00A25EF3">
        <w:rPr>
          <w:iCs/>
        </w:rPr>
        <w:t>(</w:t>
      </w:r>
      <w:r w:rsidR="00A25EF3" w:rsidRPr="00DE39BE">
        <w:rPr>
          <w:iCs/>
          <w:highlight w:val="yellow"/>
        </w:rPr>
        <w:t>Fig. 4A, middle</w:t>
      </w:r>
      <w:r w:rsidR="00A25EF3">
        <w:rPr>
          <w:iCs/>
        </w:rPr>
        <w:t>)</w:t>
      </w:r>
      <w:r w:rsidR="00992CE6">
        <w:t>.</w:t>
      </w:r>
      <w:r w:rsidR="00A25EF3">
        <w:t xml:space="preserve"> </w:t>
      </w:r>
      <w:r w:rsidR="00B2474A">
        <w:rPr>
          <w:bCs/>
        </w:rPr>
        <w:t>The</w:t>
      </w:r>
      <w:r w:rsidR="002F36D5">
        <w:rPr>
          <w:bCs/>
        </w:rPr>
        <w:t xml:space="preserve"> total bacterial loads of</w:t>
      </w:r>
      <w:r w:rsidR="003A18C4">
        <w:rPr>
          <w:bCs/>
        </w:rPr>
        <w:t xml:space="preserve"> a subset of</w:t>
      </w:r>
      <w:r w:rsidR="002F36D5">
        <w:rPr>
          <w:bCs/>
        </w:rPr>
        <w:t xml:space="preserve"> 3,</w:t>
      </w:r>
      <w:r w:rsidR="003A18C4">
        <w:rPr>
          <w:bCs/>
        </w:rPr>
        <w:t>126</w:t>
      </w:r>
      <w:r w:rsidR="002F36D5">
        <w:rPr>
          <w:bCs/>
        </w:rPr>
        <w:t xml:space="preserve"> samples </w:t>
      </w:r>
      <w:r w:rsidR="00B2474A">
        <w:rPr>
          <w:bCs/>
        </w:rPr>
        <w:t>showed</w:t>
      </w:r>
      <w:r w:rsidR="008D6001">
        <w:rPr>
          <w:bCs/>
        </w:rPr>
        <w:t xml:space="preserve"> that t</w:t>
      </w:r>
      <w:r w:rsidR="002F36D5">
        <w:rPr>
          <w:bCs/>
        </w:rPr>
        <w:t>h</w:t>
      </w:r>
      <w:r w:rsidR="008D6001">
        <w:rPr>
          <w:bCs/>
        </w:rPr>
        <w:t>e</w:t>
      </w:r>
      <w:r w:rsidR="002F36D5">
        <w:rPr>
          <w:bCs/>
        </w:rPr>
        <w:t xml:space="preserve"> </w:t>
      </w:r>
      <w:r w:rsidR="00454730">
        <w:rPr>
          <w:bCs/>
        </w:rPr>
        <w:t>fecal</w:t>
      </w:r>
      <w:r w:rsidR="008D6001">
        <w:rPr>
          <w:bCs/>
        </w:rPr>
        <w:t xml:space="preserve"> </w:t>
      </w:r>
      <w:r w:rsidR="00454730">
        <w:rPr>
          <w:bCs/>
        </w:rPr>
        <w:t>sample</w:t>
      </w:r>
      <w:r w:rsidR="002F36D5">
        <w:rPr>
          <w:bCs/>
        </w:rPr>
        <w:t xml:space="preserve">s </w:t>
      </w:r>
      <w:r w:rsidR="008D6001">
        <w:rPr>
          <w:bCs/>
        </w:rPr>
        <w:t>highly enriched with o</w:t>
      </w:r>
      <w:r w:rsidR="002F36D5">
        <w:rPr>
          <w:bCs/>
        </w:rPr>
        <w:t xml:space="preserve">ral </w:t>
      </w:r>
      <w:r w:rsidR="008D6001">
        <w:rPr>
          <w:bCs/>
        </w:rPr>
        <w:t>ASVs</w:t>
      </w:r>
      <w:r w:rsidR="002F36D5">
        <w:rPr>
          <w:bCs/>
        </w:rPr>
        <w:t xml:space="preserve"> have lower </w:t>
      </w:r>
      <w:r w:rsidR="008D6001">
        <w:rPr>
          <w:bCs/>
        </w:rPr>
        <w:t>bacterial biomass</w:t>
      </w:r>
      <w:r w:rsidR="002F36D5">
        <w:rPr>
          <w:bCs/>
        </w:rPr>
        <w:t xml:space="preserve"> (</w:t>
      </w:r>
      <w:r w:rsidR="002F36D5" w:rsidRPr="00852F46">
        <w:rPr>
          <w:bCs/>
          <w:highlight w:val="yellow"/>
        </w:rPr>
        <w:t xml:space="preserve">Fig. </w:t>
      </w:r>
      <w:r w:rsidR="002F36D5" w:rsidRPr="00310375">
        <w:rPr>
          <w:bCs/>
          <w:highlight w:val="yellow"/>
        </w:rPr>
        <w:t>4A, bottom</w:t>
      </w:r>
      <w:r w:rsidR="002F36D5">
        <w:rPr>
          <w:bCs/>
        </w:rPr>
        <w:t>).</w:t>
      </w:r>
      <w:r w:rsidR="00190A5F" w:rsidRPr="00190A5F">
        <w:rPr>
          <w:bCs/>
        </w:rPr>
        <w:t xml:space="preserve"> </w:t>
      </w:r>
      <w:r w:rsidR="00190A5F" w:rsidRPr="00EF2E66">
        <w:rPr>
          <w:bCs/>
        </w:rPr>
        <w:t>We confirm</w:t>
      </w:r>
      <w:r w:rsidR="00190A5F">
        <w:rPr>
          <w:bCs/>
        </w:rPr>
        <w:t>ed</w:t>
      </w:r>
      <w:r w:rsidR="00190A5F" w:rsidRPr="00EF2E66">
        <w:rPr>
          <w:bCs/>
        </w:rPr>
        <w:t xml:space="preserve"> </w:t>
      </w:r>
      <w:r w:rsidR="00190A5F" w:rsidRPr="00EF2E66">
        <w:rPr>
          <w:bCs/>
        </w:rPr>
        <w:lastRenderedPageBreak/>
        <w:t xml:space="preserve">that the total </w:t>
      </w:r>
      <w:r w:rsidR="009C1AF6">
        <w:rPr>
          <w:bCs/>
        </w:rPr>
        <w:t>fractions of oral</w:t>
      </w:r>
      <w:r w:rsidR="00535F0F">
        <w:rPr>
          <w:bCs/>
        </w:rPr>
        <w:t xml:space="preserve"> </w:t>
      </w:r>
      <w:r w:rsidR="00190A5F">
        <w:rPr>
          <w:bCs/>
        </w:rPr>
        <w:t>ASV</w:t>
      </w:r>
      <w:r w:rsidR="00190A5F" w:rsidRPr="00EF2E66">
        <w:rPr>
          <w:bCs/>
        </w:rPr>
        <w:t xml:space="preserve">s detected in the </w:t>
      </w:r>
      <w:r w:rsidR="00190A5F">
        <w:rPr>
          <w:bCs/>
        </w:rPr>
        <w:t xml:space="preserve">feces </w:t>
      </w:r>
      <w:r w:rsidR="00715F81">
        <w:rPr>
          <w:bCs/>
        </w:rPr>
        <w:t xml:space="preserve">of </w:t>
      </w:r>
      <w:proofErr w:type="spellStart"/>
      <w:r w:rsidR="00715F81">
        <w:rPr>
          <w:bCs/>
        </w:rPr>
        <w:t>allo</w:t>
      </w:r>
      <w:proofErr w:type="spellEnd"/>
      <w:r w:rsidR="00715F81">
        <w:rPr>
          <w:bCs/>
        </w:rPr>
        <w:t xml:space="preserve">-HCT recipients </w:t>
      </w:r>
      <w:r w:rsidR="00190A5F">
        <w:rPr>
          <w:bCs/>
        </w:rPr>
        <w:t xml:space="preserve">are not correlated with sequencing depths </w:t>
      </w:r>
      <w:r w:rsidR="00190A5F" w:rsidRPr="00EF2E66">
        <w:rPr>
          <w:bCs/>
        </w:rPr>
        <w:t>(</w:t>
      </w:r>
      <w:r w:rsidR="00190A5F" w:rsidRPr="008E5402">
        <w:rPr>
          <w:bCs/>
          <w:highlight w:val="yellow"/>
        </w:rPr>
        <w:t>Fig. S</w:t>
      </w:r>
      <w:r w:rsidR="007C0F04">
        <w:rPr>
          <w:bCs/>
          <w:highlight w:val="yellow"/>
        </w:rPr>
        <w:t>6</w:t>
      </w:r>
      <w:r w:rsidR="00190A5F" w:rsidRPr="00EF2E66">
        <w:rPr>
          <w:bCs/>
        </w:rPr>
        <w:t>).</w:t>
      </w:r>
    </w:p>
    <w:p w14:paraId="05D5D99B" w14:textId="5616FC17" w:rsidR="00122E13" w:rsidRDefault="008A2529" w:rsidP="000D3519">
      <w:pPr>
        <w:ind w:firstLine="720"/>
      </w:pPr>
      <w:r>
        <w:t>Due to the lack of</w:t>
      </w:r>
      <w:r w:rsidR="006B132E">
        <w:t xml:space="preserve"> paired oral </w:t>
      </w:r>
      <w:r>
        <w:t>samples,</w:t>
      </w:r>
      <w:r w:rsidR="00F853CD">
        <w:t xml:space="preserve"> we are unclear whether the inferred oral ASVs originated from the oral cavity of the same patients</w:t>
      </w:r>
      <w:r w:rsidR="0034184D">
        <w:t>.</w:t>
      </w:r>
      <w:r w:rsidR="006B132E">
        <w:t xml:space="preserve"> </w:t>
      </w:r>
      <w:r w:rsidR="00C66C3C">
        <w:t xml:space="preserve">To </w:t>
      </w:r>
      <w:r w:rsidR="00801955">
        <w:t>attenuate the limitation</w:t>
      </w:r>
      <w:r w:rsidR="006B132E">
        <w:t xml:space="preserve">, </w:t>
      </w:r>
      <w:r w:rsidR="00C66C3C">
        <w:t xml:space="preserve">we </w:t>
      </w:r>
      <w:r w:rsidR="00627614">
        <w:t xml:space="preserve">used co-occurrence analysis </w:t>
      </w:r>
      <w:r w:rsidR="00B57726">
        <w:t>(</w:t>
      </w:r>
      <w:r w:rsidR="00B57726" w:rsidRPr="00B57726">
        <w:rPr>
          <w:highlight w:val="yellow"/>
        </w:rPr>
        <w:t>see STAR Methods</w:t>
      </w:r>
      <w:r w:rsidR="00B57726">
        <w:t xml:space="preserve">) </w:t>
      </w:r>
      <w:r w:rsidR="00627614">
        <w:t xml:space="preserve">to identify </w:t>
      </w:r>
      <w:r w:rsidR="00FF165F">
        <w:t>combinations of oral</w:t>
      </w:r>
      <w:r w:rsidR="00627614">
        <w:t xml:space="preserve"> ASVs that were </w:t>
      </w:r>
      <w:r w:rsidR="00D24EE2">
        <w:t>simultaneously</w:t>
      </w:r>
      <w:r w:rsidR="00FF165F">
        <w:t xml:space="preserve"> </w:t>
      </w:r>
      <w:r w:rsidR="00627614">
        <w:t xml:space="preserve">present in the feces more than expected by chance. The co-occurring </w:t>
      </w:r>
      <w:r w:rsidR="00B57726">
        <w:t xml:space="preserve">oral </w:t>
      </w:r>
      <w:r w:rsidR="00627614">
        <w:t xml:space="preserve">ASVs, if </w:t>
      </w:r>
      <w:r w:rsidR="006807A3">
        <w:t>existed</w:t>
      </w:r>
      <w:r w:rsidR="00627614">
        <w:t xml:space="preserve">, </w:t>
      </w:r>
      <w:r w:rsidR="008B768E">
        <w:t xml:space="preserve">would </w:t>
      </w:r>
      <w:r w:rsidR="00627614">
        <w:t xml:space="preserve">indicate collective bacterial transmission from the oral cavity to the gut. </w:t>
      </w:r>
      <w:r w:rsidR="00D96285">
        <w:t>W</w:t>
      </w:r>
      <w:r w:rsidR="00627614">
        <w:t xml:space="preserve">e found 71 </w:t>
      </w:r>
      <w:r w:rsidR="00F84D8C">
        <w:t>such oral-</w:t>
      </w:r>
      <w:r w:rsidR="00627614">
        <w:t>ASV groups of size from 2 to 5</w:t>
      </w:r>
      <w:r w:rsidR="00E82C32">
        <w:t xml:space="preserve">, among which </w:t>
      </w:r>
      <w:r w:rsidR="00627614">
        <w:t xml:space="preserve">55 contain </w:t>
      </w:r>
      <w:r w:rsidR="00627614" w:rsidRPr="00627614">
        <w:rPr>
          <w:i/>
          <w:iCs/>
        </w:rPr>
        <w:t>Streptococcus</w:t>
      </w:r>
      <w:r w:rsidR="00627614">
        <w:t xml:space="preserve"> ASVs (</w:t>
      </w:r>
      <w:r w:rsidR="00627614" w:rsidRPr="00627614">
        <w:rPr>
          <w:highlight w:val="yellow"/>
        </w:rPr>
        <w:t>Table S</w:t>
      </w:r>
      <w:r w:rsidR="00A43772">
        <w:rPr>
          <w:highlight w:val="yellow"/>
        </w:rPr>
        <w:t>3</w:t>
      </w:r>
      <w:r w:rsidR="00627614">
        <w:t xml:space="preserve">). </w:t>
      </w:r>
      <w:r w:rsidR="00352EF8">
        <w:t>To identify the species</w:t>
      </w:r>
      <w:r w:rsidR="00581802">
        <w:t xml:space="preserve"> of </w:t>
      </w:r>
      <w:r w:rsidR="00627614">
        <w:t xml:space="preserve">the </w:t>
      </w:r>
      <w:r w:rsidR="00627614" w:rsidRPr="00627614">
        <w:rPr>
          <w:i/>
          <w:iCs/>
        </w:rPr>
        <w:t>Streptococcus</w:t>
      </w:r>
      <w:r w:rsidR="00627614">
        <w:t xml:space="preserve"> ASVs</w:t>
      </w:r>
      <w:r w:rsidR="00352EF8">
        <w:t>, we extracted</w:t>
      </w:r>
      <w:r w:rsidR="00627614">
        <w:t xml:space="preserve"> </w:t>
      </w:r>
      <w:r w:rsidR="00352EF8">
        <w:t xml:space="preserve">shotgun metagenomes </w:t>
      </w:r>
      <w:r w:rsidR="00627614">
        <w:t xml:space="preserve">from </w:t>
      </w:r>
      <w:r w:rsidR="0062539E">
        <w:t>1</w:t>
      </w:r>
      <w:r w:rsidR="00C12ADD">
        <w:t>9</w:t>
      </w:r>
      <w:r w:rsidR="00627614">
        <w:t xml:space="preserve"> samples which have </w:t>
      </w:r>
      <w:r w:rsidR="00D32447">
        <w:t>at least 10%</w:t>
      </w:r>
      <w:r w:rsidR="0058412E">
        <w:t xml:space="preserve"> (measured by 16S amplicon sequencing)</w:t>
      </w:r>
      <w:r w:rsidR="00D32447">
        <w:t xml:space="preserve"> ASV_8 (the most abundant </w:t>
      </w:r>
      <w:r w:rsidR="00D32447" w:rsidRPr="00D32447">
        <w:rPr>
          <w:i/>
          <w:iCs/>
        </w:rPr>
        <w:t>Streptococcus</w:t>
      </w:r>
      <w:r w:rsidR="00D32447">
        <w:t xml:space="preserve"> ASV</w:t>
      </w:r>
      <w:r w:rsidR="00C06083">
        <w:t xml:space="preserve"> inferred as of oral origin</w:t>
      </w:r>
      <w:r w:rsidR="00D32447">
        <w:t xml:space="preserve">) from </w:t>
      </w:r>
      <w:r w:rsidR="00627614">
        <w:t xml:space="preserve">the same </w:t>
      </w:r>
      <w:proofErr w:type="spellStart"/>
      <w:r w:rsidR="00627614">
        <w:t>allo</w:t>
      </w:r>
      <w:proofErr w:type="spellEnd"/>
      <w:r w:rsidR="00627614">
        <w:t>-HCT cohort</w:t>
      </w:r>
      <w:r w:rsidR="00352EF8">
        <w:t xml:space="preserve">. </w:t>
      </w:r>
      <w:r w:rsidR="00641065">
        <w:t>We were able to recover</w:t>
      </w:r>
      <w:r w:rsidR="0062539E">
        <w:t xml:space="preserve"> 22</w:t>
      </w:r>
      <w:r w:rsidR="00641065">
        <w:t xml:space="preserve"> high-quality metagenome-assembled genomes</w:t>
      </w:r>
      <w:r w:rsidR="00BA6F3B">
        <w:t xml:space="preserve"> of </w:t>
      </w:r>
      <w:r w:rsidR="00BA6F3B" w:rsidRPr="00BA6F3B">
        <w:rPr>
          <w:i/>
          <w:iCs/>
        </w:rPr>
        <w:t>Streptococcus</w:t>
      </w:r>
      <w:r w:rsidR="00BA6F3B">
        <w:rPr>
          <w:i/>
          <w:iCs/>
        </w:rPr>
        <w:t xml:space="preserve"> spp.</w:t>
      </w:r>
      <w:r w:rsidR="00A456AA">
        <w:t>, among which</w:t>
      </w:r>
      <w:r w:rsidR="00641065">
        <w:t xml:space="preserve"> </w:t>
      </w:r>
      <w:r w:rsidR="0080243A">
        <w:t>15</w:t>
      </w:r>
      <w:r w:rsidR="00641065">
        <w:t xml:space="preserve"> were annotated as </w:t>
      </w:r>
      <w:r w:rsidR="00703170" w:rsidRPr="00AC26F8">
        <w:rPr>
          <w:i/>
        </w:rPr>
        <w:t>S. thermophilus</w:t>
      </w:r>
      <w:r w:rsidR="000D3519">
        <w:t>—</w:t>
      </w:r>
      <w:r w:rsidR="0080243A">
        <w:t xml:space="preserve">a facultative anaerobic lactic acid </w:t>
      </w:r>
      <w:r w:rsidR="00E70B1C">
        <w:t>bacterium</w:t>
      </w:r>
      <w:r w:rsidR="00954A28">
        <w:t xml:space="preserve">. To </w:t>
      </w:r>
      <w:r w:rsidR="00122E13" w:rsidRPr="00122E13">
        <w:t xml:space="preserve">assess the viability of </w:t>
      </w:r>
      <w:r w:rsidR="00122E13">
        <w:t xml:space="preserve">the </w:t>
      </w:r>
      <w:r w:rsidR="00122E13" w:rsidRPr="00954A28">
        <w:rPr>
          <w:i/>
          <w:iCs/>
        </w:rPr>
        <w:t>Streptococcus</w:t>
      </w:r>
      <w:r w:rsidR="00122E13">
        <w:t xml:space="preserve"> </w:t>
      </w:r>
      <w:r w:rsidR="000D3519">
        <w:t>genome</w:t>
      </w:r>
      <w:r w:rsidR="00122E13">
        <w:t>s</w:t>
      </w:r>
      <w:r w:rsidR="00C12ADD">
        <w:t>, we compute</w:t>
      </w:r>
      <w:r w:rsidR="00C51CFC">
        <w:t>d</w:t>
      </w:r>
      <w:r w:rsidR="00C12ADD">
        <w:t xml:space="preserve"> the </w:t>
      </w:r>
      <w:r w:rsidR="00D552A5">
        <w:t xml:space="preserve">ratio of </w:t>
      </w:r>
      <w:r w:rsidR="00C12ADD">
        <w:t xml:space="preserve">metagenomic </w:t>
      </w:r>
      <w:r w:rsidR="00D552A5">
        <w:t xml:space="preserve">reads </w:t>
      </w:r>
      <w:r w:rsidR="00E977CF">
        <w:t>near the</w:t>
      </w:r>
      <w:r w:rsidR="00D552A5">
        <w:t xml:space="preserve"> </w:t>
      </w:r>
      <w:r w:rsidR="00E977CF">
        <w:t xml:space="preserve">replication origin to the replication terminus </w:t>
      </w:r>
      <w:r w:rsidR="00C12ADD">
        <w:t xml:space="preserve">(i.e., </w:t>
      </w:r>
      <w:r w:rsidR="00C12ADD" w:rsidRPr="00122E13">
        <w:t>peak-to-trough</w:t>
      </w:r>
      <w:r w:rsidR="007107F4">
        <w:t xml:space="preserve"> (PTR)</w:t>
      </w:r>
      <w:r w:rsidR="00C12ADD" w:rsidRPr="00122E13">
        <w:t xml:space="preserve"> ratio</w:t>
      </w:r>
      <w:r w:rsidR="00C12ADD">
        <w:t xml:space="preserve">) </w:t>
      </w:r>
      <w:r w:rsidR="00D552A5">
        <w:t>to</w:t>
      </w:r>
      <w:r w:rsidR="007107F4">
        <w:t xml:space="preserve"> estimate</w:t>
      </w:r>
      <w:r w:rsidR="00122E13">
        <w:t xml:space="preserve"> </w:t>
      </w:r>
      <w:r w:rsidR="00E70B1C">
        <w:t>the simultaneous replication events averaged across the population</w:t>
      </w:r>
      <w:r w:rsidR="00122E13" w:rsidRPr="00122E13">
        <w:t xml:space="preserve"> (</w:t>
      </w:r>
      <w:hyperlink r:id="rId14" w:anchor="bib3" w:history="1">
        <w:r w:rsidR="00122E13" w:rsidRPr="00122E13">
          <w:t>Gao and Li, 2018</w:t>
        </w:r>
      </w:hyperlink>
      <w:r w:rsidR="00122E13" w:rsidRPr="00122E13">
        <w:t>; </w:t>
      </w:r>
      <w:hyperlink r:id="rId15" w:anchor="bib4" w:history="1">
        <w:proofErr w:type="spellStart"/>
        <w:r w:rsidR="00122E13" w:rsidRPr="00122E13">
          <w:t>Korem</w:t>
        </w:r>
        <w:proofErr w:type="spellEnd"/>
        <w:r w:rsidR="00122E13" w:rsidRPr="00122E13">
          <w:t xml:space="preserve"> et al., 2015</w:t>
        </w:r>
      </w:hyperlink>
      <w:r w:rsidR="00122E13" w:rsidRPr="00122E13">
        <w:t>).</w:t>
      </w:r>
      <w:r w:rsidR="00122E13">
        <w:t xml:space="preserve"> We found that the</w:t>
      </w:r>
      <w:r w:rsidR="00C51CFC">
        <w:t xml:space="preserve"> averaged</w:t>
      </w:r>
      <w:r w:rsidR="00122E13">
        <w:t xml:space="preserve"> </w:t>
      </w:r>
      <w:r w:rsidR="007107F4">
        <w:t>PTR</w:t>
      </w:r>
      <w:r w:rsidR="00122E13">
        <w:t xml:space="preserve"> ratio is 1.5</w:t>
      </w:r>
      <w:r w:rsidR="00C51CFC">
        <w:t>0</w:t>
      </w:r>
      <w:r w:rsidR="00774262">
        <w:t xml:space="preserve"> </w:t>
      </w:r>
      <m:oMath>
        <m:r>
          <w:rPr>
            <w:rFonts w:ascii="Cambria Math" w:hAnsi="Cambria Math"/>
          </w:rPr>
          <m:t>±</m:t>
        </m:r>
      </m:oMath>
      <w:r w:rsidR="00C51CFC">
        <w:t xml:space="preserve"> 0.16</w:t>
      </w:r>
      <w:r w:rsidR="00774262">
        <w:t xml:space="preserve"> </w:t>
      </w:r>
      <w:r w:rsidR="00C12ADD">
        <w:t>(</w:t>
      </w:r>
      <w:r w:rsidR="00C12ADD" w:rsidRPr="00C12ADD">
        <w:rPr>
          <w:highlight w:val="yellow"/>
        </w:rPr>
        <w:t>Table S</w:t>
      </w:r>
      <w:r w:rsidR="007A44D0">
        <w:rPr>
          <w:highlight w:val="yellow"/>
        </w:rPr>
        <w:t>4</w:t>
      </w:r>
      <w:r w:rsidR="00C12ADD">
        <w:t>)</w:t>
      </w:r>
      <w:r w:rsidR="00122E13">
        <w:t>, suggesting</w:t>
      </w:r>
      <w:r w:rsidR="00C12ADD">
        <w:t xml:space="preserve"> a possible mixture of 50% 2-fork and 50% single-fork cells</w:t>
      </w:r>
      <w:r w:rsidR="00D552A5" w:rsidRPr="00D552A5">
        <w:t>.</w:t>
      </w:r>
      <w:r w:rsidR="00C51CFC">
        <w:t xml:space="preserve"> The PTR-based g</w:t>
      </w:r>
      <w:r w:rsidR="00C51CFC">
        <w:rPr>
          <w:rFonts w:hint="eastAsia"/>
        </w:rPr>
        <w:t>rowth</w:t>
      </w:r>
      <w:r w:rsidR="00C51CFC">
        <w:t xml:space="preserve"> estimates indicated </w:t>
      </w:r>
      <w:r w:rsidR="00D552A5" w:rsidRPr="00D552A5">
        <w:t xml:space="preserve">that </w:t>
      </w:r>
      <w:r w:rsidR="00D552A5">
        <w:t>the</w:t>
      </w:r>
      <w:r w:rsidR="00C51CFC">
        <w:t xml:space="preserve">se </w:t>
      </w:r>
      <w:r w:rsidR="00D552A5" w:rsidRPr="00C12ADD">
        <w:rPr>
          <w:i/>
          <w:iCs/>
        </w:rPr>
        <w:t xml:space="preserve">Streptococcus </w:t>
      </w:r>
      <w:r w:rsidR="00C51CFC" w:rsidRPr="00C51CFC">
        <w:t>genomes</w:t>
      </w:r>
      <w:r w:rsidR="00C51CFC">
        <w:t xml:space="preserve"> generally </w:t>
      </w:r>
      <w:r w:rsidR="00740733">
        <w:t>ha</w:t>
      </w:r>
      <w:r w:rsidR="00755708">
        <w:t>d</w:t>
      </w:r>
      <w:r w:rsidR="00740733">
        <w:t xml:space="preserve"> s</w:t>
      </w:r>
      <w:r w:rsidR="00C51CFC">
        <w:t>low</w:t>
      </w:r>
      <w:r w:rsidR="00740733">
        <w:t xml:space="preserve"> to intermediate</w:t>
      </w:r>
      <w:r w:rsidR="00C51CFC">
        <w:t xml:space="preserve"> </w:t>
      </w:r>
      <w:r w:rsidR="00740733">
        <w:t>growth at the time of sampling.</w:t>
      </w:r>
    </w:p>
    <w:p w14:paraId="1A347A4F" w14:textId="77777777" w:rsidR="00E70B1C" w:rsidRDefault="00E70B1C" w:rsidP="000A48DA"/>
    <w:p w14:paraId="6C75DB28" w14:textId="4F9FC166" w:rsidR="005F3DB8" w:rsidRPr="005F3DB8" w:rsidRDefault="005F3DB8" w:rsidP="000A48DA">
      <w:pPr>
        <w:rPr>
          <w:b/>
        </w:rPr>
      </w:pPr>
      <w:r>
        <w:rPr>
          <w:b/>
        </w:rPr>
        <w:t xml:space="preserve">Validation of </w:t>
      </w:r>
      <w:r w:rsidR="00AF2CA1">
        <w:rPr>
          <w:b/>
        </w:rPr>
        <w:t xml:space="preserve">the </w:t>
      </w:r>
      <w:r w:rsidRPr="00AF2CA1">
        <w:rPr>
          <w:b/>
          <w:i/>
          <w:iCs/>
        </w:rPr>
        <w:t>ma</w:t>
      </w:r>
      <w:r w:rsidR="00AF2CA1">
        <w:rPr>
          <w:b/>
          <w:i/>
          <w:iCs/>
        </w:rPr>
        <w:t>r</w:t>
      </w:r>
      <w:r w:rsidRPr="00AF2CA1">
        <w:rPr>
          <w:b/>
          <w:i/>
          <w:iCs/>
        </w:rPr>
        <w:t>ker</w:t>
      </w:r>
      <w:r>
        <w:rPr>
          <w:b/>
        </w:rPr>
        <w:t xml:space="preserve"> hypothesis in </w:t>
      </w:r>
      <w:r w:rsidR="0093332D">
        <w:rPr>
          <w:b/>
        </w:rPr>
        <w:t xml:space="preserve">the gut microbiome of </w:t>
      </w:r>
      <w:proofErr w:type="spellStart"/>
      <w:r w:rsidR="0093332D">
        <w:rPr>
          <w:b/>
        </w:rPr>
        <w:t>allo</w:t>
      </w:r>
      <w:proofErr w:type="spellEnd"/>
      <w:r w:rsidR="0093332D">
        <w:rPr>
          <w:b/>
        </w:rPr>
        <w:t>-HCT recipients</w:t>
      </w:r>
    </w:p>
    <w:p w14:paraId="5BCDDD38" w14:textId="1526BFBF" w:rsidR="00BA10F3" w:rsidRDefault="002871E0" w:rsidP="0070343A">
      <w:r>
        <w:t xml:space="preserve">The </w:t>
      </w:r>
      <w:proofErr w:type="spellStart"/>
      <w:r>
        <w:t>allo</w:t>
      </w:r>
      <w:proofErr w:type="spellEnd"/>
      <w:r>
        <w:t xml:space="preserve">-HCT recipients require antibiotics to prophylactically minimize the risk of developing infections before immune system reconstitution and/or to treat infections when they develop </w:t>
      </w:r>
      <w:r>
        <w:fldChar w:fldCharType="begin"/>
      </w:r>
      <w:r>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fldChar w:fldCharType="separate"/>
      </w:r>
      <w:r>
        <w:rPr>
          <w:noProof/>
        </w:rPr>
        <w:t>(Shono and van den Brink, 2018)</w:t>
      </w:r>
      <w:r>
        <w:fldChar w:fldCharType="end"/>
      </w:r>
      <w:r>
        <w:t>.</w:t>
      </w:r>
      <w:r w:rsidR="006E60E6">
        <w:t xml:space="preserve"> For the cohort we used, the </w:t>
      </w:r>
      <w:proofErr w:type="spellStart"/>
      <w:r w:rsidR="00463D6C">
        <w:t>allo</w:t>
      </w:r>
      <w:proofErr w:type="spellEnd"/>
      <w:r w:rsidR="00463D6C">
        <w:t xml:space="preserve">-HCT procedure </w:t>
      </w:r>
      <w:r w:rsidR="00E03EA8">
        <w:t xml:space="preserve">usually </w:t>
      </w:r>
      <w:r w:rsidR="00463D6C">
        <w:t>started a</w:t>
      </w:r>
      <w:r w:rsidR="00A96D90">
        <w:t xml:space="preserve">ntibiotic prophylaxis within a week </w:t>
      </w:r>
      <w:r w:rsidR="00057DB2">
        <w:t>prior to</w:t>
      </w:r>
      <w:r w:rsidR="00A96D90">
        <w:t xml:space="preserve"> transplantation. </w:t>
      </w:r>
      <w:r w:rsidR="00A159F6" w:rsidRPr="00AC26F8">
        <w:t xml:space="preserve">The timing of antibacterial </w:t>
      </w:r>
      <w:r w:rsidR="00A83439">
        <w:t xml:space="preserve">antibiotic </w:t>
      </w:r>
      <w:r w:rsidR="00DF6E18">
        <w:t>administration</w:t>
      </w:r>
      <w:r w:rsidR="00A159F6" w:rsidRPr="00AC26F8">
        <w:t xml:space="preserve"> (</w:t>
      </w:r>
      <w:r w:rsidR="00A159F6" w:rsidRPr="00666128">
        <w:rPr>
          <w:bCs/>
          <w:highlight w:val="yellow"/>
        </w:rPr>
        <w:t>Fig</w:t>
      </w:r>
      <w:r w:rsidR="00A159F6" w:rsidRPr="00FD6E36">
        <w:rPr>
          <w:bCs/>
          <w:highlight w:val="yellow"/>
        </w:rPr>
        <w:t xml:space="preserve">. </w:t>
      </w:r>
      <w:r w:rsidR="00DF6E18" w:rsidRPr="00FD6E36">
        <w:rPr>
          <w:bCs/>
          <w:highlight w:val="yellow"/>
        </w:rPr>
        <w:t>4</w:t>
      </w:r>
      <w:r w:rsidR="001C1D6F" w:rsidRPr="00FD6E36">
        <w:rPr>
          <w:bCs/>
          <w:highlight w:val="yellow"/>
        </w:rPr>
        <w:t>B</w:t>
      </w:r>
      <w:r w:rsidR="00A159F6" w:rsidRPr="00FD6E36">
        <w:rPr>
          <w:highlight w:val="yellow"/>
        </w:rPr>
        <w:t xml:space="preserve">, </w:t>
      </w:r>
      <w:r w:rsidR="00015731" w:rsidRPr="00FD6E36">
        <w:rPr>
          <w:highlight w:val="yellow"/>
        </w:rPr>
        <w:t>top</w:t>
      </w:r>
      <w:r w:rsidR="00A159F6" w:rsidRPr="00AC26F8">
        <w:t xml:space="preserve">) corresponded </w:t>
      </w:r>
      <w:r w:rsidR="00976738">
        <w:rPr>
          <w:rFonts w:hint="eastAsia"/>
        </w:rPr>
        <w:t>well</w:t>
      </w:r>
      <w:r w:rsidR="00976738">
        <w:t xml:space="preserve"> </w:t>
      </w:r>
      <w:r w:rsidR="00A159F6" w:rsidRPr="00AC26F8">
        <w:t xml:space="preserve">to the </w:t>
      </w:r>
      <w:r w:rsidR="005E52F8">
        <w:t>decline</w:t>
      </w:r>
      <w:r w:rsidR="00DF6E18">
        <w:t>d</w:t>
      </w:r>
      <w:r w:rsidR="00A159F6" w:rsidRPr="00AC26F8">
        <w:t xml:space="preserve"> gut</w:t>
      </w:r>
      <w:r w:rsidR="00DF6E18">
        <w:t xml:space="preserve"> bacterial relative </w:t>
      </w:r>
      <w:r w:rsidR="00A159F6" w:rsidRPr="00AC26F8">
        <w:t>(</w:t>
      </w:r>
      <w:r w:rsidR="00976738" w:rsidRPr="00976738">
        <w:rPr>
          <w:highlight w:val="yellow"/>
        </w:rPr>
        <w:t xml:space="preserve">Fig. </w:t>
      </w:r>
      <w:r w:rsidR="00976738" w:rsidRPr="00FD6E36">
        <w:rPr>
          <w:highlight w:val="yellow"/>
        </w:rPr>
        <w:t xml:space="preserve">4B, </w:t>
      </w:r>
      <w:r w:rsidR="00015731" w:rsidRPr="00FD6E36">
        <w:rPr>
          <w:highlight w:val="yellow"/>
        </w:rPr>
        <w:t>middle</w:t>
      </w:r>
      <w:r w:rsidR="00A159F6" w:rsidRPr="00AC26F8">
        <w:t xml:space="preserve">) and </w:t>
      </w:r>
      <w:r w:rsidR="007276F8">
        <w:t>absolute</w:t>
      </w:r>
      <w:r w:rsidR="00A159F6" w:rsidRPr="00AC26F8">
        <w:t xml:space="preserve"> </w:t>
      </w:r>
      <w:r w:rsidR="00015731">
        <w:t>(</w:t>
      </w:r>
      <w:r w:rsidR="00976738" w:rsidRPr="00976738">
        <w:rPr>
          <w:highlight w:val="yellow"/>
        </w:rPr>
        <w:t>Fig. 4B</w:t>
      </w:r>
      <w:r w:rsidR="00976738" w:rsidRPr="00FD6E36">
        <w:rPr>
          <w:highlight w:val="yellow"/>
        </w:rPr>
        <w:t xml:space="preserve">, </w:t>
      </w:r>
      <w:r w:rsidR="00015731" w:rsidRPr="00FD6E36">
        <w:rPr>
          <w:highlight w:val="yellow"/>
        </w:rPr>
        <w:t>bottom</w:t>
      </w:r>
      <w:r w:rsidR="00DF6E18">
        <w:t>)</w:t>
      </w:r>
      <w:r w:rsidR="00976738">
        <w:t xml:space="preserve"> abundances</w:t>
      </w:r>
      <w:r w:rsidR="00A159F6" w:rsidRPr="00AC26F8">
        <w:t xml:space="preserve">. </w:t>
      </w:r>
      <w:r w:rsidR="00877F41">
        <w:t>Since the mean</w:t>
      </w:r>
      <w:r w:rsidR="00AB4FC8">
        <w:t xml:space="preserve"> </w:t>
      </w:r>
      <w:r w:rsidR="00072E58">
        <w:t>oral bacterial loads</w:t>
      </w:r>
      <w:r w:rsidR="003460CD">
        <w:t xml:space="preserve"> fluctuated </w:t>
      </w:r>
      <w:r w:rsidR="00AB4FC8">
        <w:t xml:space="preserve">around a stable </w:t>
      </w:r>
      <w:r w:rsidR="006E5319">
        <w:t>average</w:t>
      </w:r>
      <w:r w:rsidR="00877F41">
        <w:t>, the increased</w:t>
      </w:r>
      <w:r w:rsidR="00A159F6" w:rsidRPr="00AC26F8">
        <w:t xml:space="preserve"> relative abundance</w:t>
      </w:r>
      <w:r w:rsidR="00877F41">
        <w:t xml:space="preserve"> of oral ASVs was</w:t>
      </w:r>
      <w:r w:rsidR="005D4BE4">
        <w:t xml:space="preserve"> mainly</w:t>
      </w:r>
      <w:r w:rsidR="00877F41">
        <w:t xml:space="preserve"> driven by the declined gut bacterial </w:t>
      </w:r>
      <w:r w:rsidR="00682C7F">
        <w:t>load</w:t>
      </w:r>
      <w:r w:rsidR="001B6FBB">
        <w:t>. Th</w:t>
      </w:r>
      <w:r w:rsidR="000F6B13">
        <w:t>is</w:t>
      </w:r>
      <w:r w:rsidR="00736AC5">
        <w:t xml:space="preserve"> </w:t>
      </w:r>
      <w:r w:rsidR="00B977A2">
        <w:t>suppor</w:t>
      </w:r>
      <w:r w:rsidR="001B6FBB">
        <w:t>ts</w:t>
      </w:r>
      <w:r w:rsidR="006A5C3E">
        <w:t xml:space="preserve"> the </w:t>
      </w:r>
      <w:r w:rsidR="006A5C3E" w:rsidRPr="001B6FBB">
        <w:rPr>
          <w:i/>
          <w:iCs/>
        </w:rPr>
        <w:t xml:space="preserve">marker </w:t>
      </w:r>
      <w:r w:rsidR="006A5C3E">
        <w:t>hypothe</w:t>
      </w:r>
      <w:r w:rsidR="00567E28">
        <w:t>sis</w:t>
      </w:r>
      <w:r w:rsidR="001B6FBB">
        <w:t xml:space="preserve"> and generates a negative correlation </w:t>
      </w:r>
      <w:r w:rsidR="00D63560">
        <w:t>(Pearson’s r = -0.27</w:t>
      </w:r>
      <w:r w:rsidR="00D63560" w:rsidRPr="00AC26F8">
        <w:t>,</w:t>
      </w:r>
      <w:r w:rsidR="00D63560">
        <w:t xml:space="preserve"> P = 2.2e-54</w:t>
      </w:r>
      <w:r w:rsidR="00D63560" w:rsidRPr="00AC26F8">
        <w:t xml:space="preserve">) </w:t>
      </w:r>
      <w:r w:rsidR="001B6FBB">
        <w:t xml:space="preserve">between </w:t>
      </w:r>
      <w:r w:rsidR="00A159F6" w:rsidRPr="00AC26F8">
        <w:t>the</w:t>
      </w:r>
      <w:r w:rsidR="006D4228">
        <w:t xml:space="preserve"> oral bacterial</w:t>
      </w:r>
      <w:r w:rsidR="00A159F6" w:rsidRPr="00AC26F8">
        <w:t xml:space="preserve"> proportion</w:t>
      </w:r>
      <w:r w:rsidR="003A1181">
        <w:t>s</w:t>
      </w:r>
      <w:r w:rsidR="00A159F6" w:rsidRPr="00AC26F8">
        <w:t xml:space="preserve"> </w:t>
      </w:r>
      <w:r w:rsidR="001B6FBB">
        <w:t xml:space="preserve">and </w:t>
      </w:r>
      <w:r w:rsidR="00A159F6" w:rsidRPr="00AC26F8">
        <w:t xml:space="preserve">the total bacterial </w:t>
      </w:r>
      <w:r w:rsidR="00B04956">
        <w:t>load</w:t>
      </w:r>
      <w:r w:rsidR="003A1181">
        <w:t>s</w:t>
      </w:r>
      <w:r w:rsidR="00A159F6" w:rsidRPr="00AC26F8">
        <w:t xml:space="preserve"> </w:t>
      </w:r>
      <w:r w:rsidR="001B6FBB">
        <w:t xml:space="preserve">in feces </w:t>
      </w:r>
      <w:r w:rsidR="00A159F6" w:rsidRPr="00AC26F8">
        <w:t>(</w:t>
      </w:r>
      <w:r w:rsidR="00A159F6" w:rsidRPr="003C6B9F">
        <w:rPr>
          <w:bCs/>
          <w:highlight w:val="yellow"/>
        </w:rPr>
        <w:t xml:space="preserve">Fig. </w:t>
      </w:r>
      <w:r w:rsidR="00E801B9" w:rsidRPr="003C6B9F">
        <w:rPr>
          <w:bCs/>
          <w:highlight w:val="yellow"/>
        </w:rPr>
        <w:t>4</w:t>
      </w:r>
      <w:r w:rsidR="003C6B9F" w:rsidRPr="003C6B9F">
        <w:rPr>
          <w:bCs/>
          <w:highlight w:val="yellow"/>
        </w:rPr>
        <w:t>C</w:t>
      </w:r>
      <w:r w:rsidR="00A159F6" w:rsidRPr="00AC26F8">
        <w:t>).</w:t>
      </w:r>
      <w:r w:rsidR="008438BD">
        <w:t xml:space="preserve"> T</w:t>
      </w:r>
      <w:r w:rsidR="00617E1B">
        <w:t xml:space="preserve">he inverse correlation of oral bacteria is </w:t>
      </w:r>
      <w:r w:rsidR="008438BD">
        <w:t>i</w:t>
      </w:r>
      <w:r w:rsidR="008438BD">
        <w:t xml:space="preserve">n </w:t>
      </w:r>
      <w:r w:rsidR="00617E1B">
        <w:t xml:space="preserve">direct </w:t>
      </w:r>
      <w:r w:rsidR="008438BD">
        <w:t xml:space="preserve">contrast to </w:t>
      </w:r>
      <w:r w:rsidR="008438BD" w:rsidRPr="00D124D1">
        <w:rPr>
          <w:i/>
          <w:iCs/>
        </w:rPr>
        <w:t>Enterococcus</w:t>
      </w:r>
      <w:r w:rsidR="0070343A">
        <w:t xml:space="preserve"> </w:t>
      </w:r>
      <w:r w:rsidR="0070343A">
        <w:fldChar w:fldCharType="begin"/>
      </w:r>
      <w:r w:rsidR="0070343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fldChar w:fldCharType="separate"/>
      </w:r>
      <w:r w:rsidR="0070343A">
        <w:rPr>
          <w:noProof/>
        </w:rPr>
        <w:t>(Stein-Thoeringer et al., 2019)</w:t>
      </w:r>
      <w:r w:rsidR="0070343A">
        <w:fldChar w:fldCharType="end"/>
      </w:r>
      <w:r w:rsidR="0070343A">
        <w:t xml:space="preserve"> </w:t>
      </w:r>
      <w:r w:rsidR="008438BD">
        <w:t xml:space="preserve">and </w:t>
      </w:r>
      <w:r w:rsidR="008438BD" w:rsidRPr="00D124D1">
        <w:rPr>
          <w:i/>
          <w:iCs/>
        </w:rPr>
        <w:t>Candida spp.</w:t>
      </w:r>
      <w:r w:rsidR="008438BD">
        <w:t xml:space="preserve"> </w:t>
      </w:r>
      <w:r w:rsidR="008438BD">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instrText xml:space="preserve"> ADDIN EN.CITE </w:instrText>
      </w:r>
      <w:r w:rsidR="008438BD">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instrText xml:space="preserve"> ADDIN EN.CITE.DATA </w:instrText>
      </w:r>
      <w:r w:rsidR="008438BD">
        <w:fldChar w:fldCharType="end"/>
      </w:r>
      <w:r w:rsidR="008438BD">
        <w:fldChar w:fldCharType="separate"/>
      </w:r>
      <w:r w:rsidR="008438BD">
        <w:rPr>
          <w:noProof/>
        </w:rPr>
        <w:t>(Rolling et al., 2021; Zhai et al., 2020)</w:t>
      </w:r>
      <w:r w:rsidR="008438BD">
        <w:fldChar w:fldCharType="end"/>
      </w:r>
      <w:r w:rsidR="008438BD">
        <w:t xml:space="preserve"> whose</w:t>
      </w:r>
      <w:r w:rsidR="008438BD">
        <w:t xml:space="preserve"> relative abundance</w:t>
      </w:r>
      <w:r w:rsidR="00C10562">
        <w:t>s in the gut</w:t>
      </w:r>
      <w:r w:rsidR="008438BD">
        <w:t xml:space="preserve"> i</w:t>
      </w:r>
      <w:r w:rsidR="00617E1B">
        <w:t xml:space="preserve">nforms </w:t>
      </w:r>
      <w:r w:rsidR="008438BD">
        <w:t>their absolute quantities.</w:t>
      </w:r>
    </w:p>
    <w:p w14:paraId="7A1BFB74" w14:textId="6B9502D0" w:rsidR="0095166F" w:rsidRDefault="00EB0939" w:rsidP="00CF5E1E">
      <w:pPr>
        <w:ind w:firstLine="720"/>
      </w:pPr>
      <w:r>
        <w:rPr>
          <w:rFonts w:hint="eastAsia"/>
        </w:rPr>
        <w:t>Given</w:t>
      </w:r>
      <w:r>
        <w:t xml:space="preserve"> the complex antibiotic use pattern, w</w:t>
      </w:r>
      <w:r w:rsidR="000415F9">
        <w:t xml:space="preserve">e </w:t>
      </w:r>
      <w:r w:rsidR="002332A9">
        <w:t xml:space="preserve">conducted a </w:t>
      </w:r>
      <w:r w:rsidR="005C6B34">
        <w:t xml:space="preserve">time-varying </w:t>
      </w:r>
      <w:r w:rsidR="002332A9">
        <w:t>survival analysis</w:t>
      </w:r>
      <w:r w:rsidR="00AD6BFA">
        <w:t xml:space="preserve"> </w:t>
      </w:r>
      <w:r w:rsidR="002332A9">
        <w:t xml:space="preserve">to </w:t>
      </w:r>
      <w:r w:rsidR="008D43C2">
        <w:t>identify</w:t>
      </w:r>
      <w:r w:rsidR="002332A9">
        <w:t xml:space="preserve"> which antibiotic exposures</w:t>
      </w:r>
      <w:r w:rsidR="005C6B34">
        <w:t xml:space="preserve"> in the past</w:t>
      </w:r>
      <w:r w:rsidR="002332A9">
        <w:t xml:space="preserve"> </w:t>
      </w:r>
      <w:r w:rsidR="002948F3">
        <w:t>predict the</w:t>
      </w:r>
      <w:r w:rsidR="002332A9">
        <w:t xml:space="preserve"> </w:t>
      </w:r>
      <w:r w:rsidR="005C6B34">
        <w:t xml:space="preserve">future occurrence of </w:t>
      </w:r>
      <w:r w:rsidR="00436FB3">
        <w:t>oral</w:t>
      </w:r>
      <w:r w:rsidR="0066716A">
        <w:t xml:space="preserve"> ASV </w:t>
      </w:r>
      <w:r w:rsidR="00436FB3">
        <w:t>domination</w:t>
      </w:r>
      <w:r w:rsidR="002332A9">
        <w:t xml:space="preserve"> </w:t>
      </w:r>
      <w:r w:rsidR="007A1424">
        <w:t xml:space="preserve">in the gut </w:t>
      </w:r>
      <w:r w:rsidR="002332A9">
        <w:t>above null expectation.</w:t>
      </w:r>
      <w:r w:rsidR="005C6B34">
        <w:t xml:space="preserve"> </w:t>
      </w:r>
      <w:r w:rsidR="00D952C8">
        <w:t>P</w:t>
      </w:r>
      <w:r w:rsidR="005C6B34">
        <w:t>iperacillin/tazobactam (</w:t>
      </w:r>
      <w:r w:rsidR="00360B6A">
        <w:t xml:space="preserve">TZP, </w:t>
      </w:r>
      <w:r w:rsidR="005C6B34">
        <w:t>P=5.7e-7)</w:t>
      </w:r>
      <w:r w:rsidR="00A65B03">
        <w:t>—</w:t>
      </w:r>
      <w:r w:rsidR="00A65B03" w:rsidRPr="00AC26F8">
        <w:t>a combination of beta-lactam and beta-lactamase inhibitor</w:t>
      </w:r>
      <w:r w:rsidR="00A65B03">
        <w:t>—</w:t>
      </w:r>
      <w:r w:rsidR="005F43E7">
        <w:t>strongly</w:t>
      </w:r>
      <w:r w:rsidR="005C6B34">
        <w:t xml:space="preserve"> increase</w:t>
      </w:r>
      <w:r w:rsidR="00AA22B3">
        <w:t>d</w:t>
      </w:r>
      <w:r w:rsidR="005C6B34">
        <w:t xml:space="preserve"> the risk of </w:t>
      </w:r>
      <w:r w:rsidR="007A1424">
        <w:t>domination by oral-derived bacteria</w:t>
      </w:r>
      <w:r w:rsidR="008A4E08">
        <w:t xml:space="preserve"> (</w:t>
      </w:r>
      <w:r w:rsidR="008A4E08" w:rsidRPr="00F45046">
        <w:rPr>
          <w:highlight w:val="yellow"/>
        </w:rPr>
        <w:t>Fig. 4D, S7A</w:t>
      </w:r>
      <w:proofErr w:type="gramStart"/>
      <w:r w:rsidR="008A4E08">
        <w:t xml:space="preserve">) </w:t>
      </w:r>
      <w:r w:rsidR="005C6B34">
        <w:t>.</w:t>
      </w:r>
      <w:proofErr w:type="gramEnd"/>
      <w:r w:rsidR="006B2184">
        <w:t xml:space="preserve"> </w:t>
      </w:r>
      <w:r w:rsidR="00563743">
        <w:t>In</w:t>
      </w:r>
      <w:r w:rsidR="009D1FA7">
        <w:t xml:space="preserve"> </w:t>
      </w:r>
      <w:r w:rsidR="00563743">
        <w:t>a</w:t>
      </w:r>
      <w:r w:rsidR="00B242C1">
        <w:t xml:space="preserve">n </w:t>
      </w:r>
      <w:r w:rsidR="00645537" w:rsidRPr="00AC26F8">
        <w:t xml:space="preserve">independent cohort of pediatric </w:t>
      </w:r>
      <w:proofErr w:type="spellStart"/>
      <w:r w:rsidR="00B242C1">
        <w:t>allo</w:t>
      </w:r>
      <w:proofErr w:type="spellEnd"/>
      <w:r w:rsidR="00B242C1">
        <w:t xml:space="preserve">-HCT recipients </w:t>
      </w:r>
      <w:r w:rsidR="00645537">
        <w:fldChar w:fldCharType="begin"/>
      </w:r>
      <w:r w:rsidR="00645537">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fldChar w:fldCharType="separate"/>
      </w:r>
      <w:r w:rsidR="00645537">
        <w:rPr>
          <w:noProof/>
        </w:rPr>
        <w:t>(Bekker et al., 2019)</w:t>
      </w:r>
      <w:r w:rsidR="00645537">
        <w:fldChar w:fldCharType="end"/>
      </w:r>
      <w:r w:rsidR="00645537">
        <w:t>,</w:t>
      </w:r>
      <w:r w:rsidR="005F43E7">
        <w:t xml:space="preserve"> we confirmed the association by observing that</w:t>
      </w:r>
      <w:r w:rsidR="00645537">
        <w:t xml:space="preserve"> children who have received oral </w:t>
      </w:r>
      <w:r w:rsidR="00B242C1">
        <w:t>TZP</w:t>
      </w:r>
      <w:r w:rsidR="00645537">
        <w:t xml:space="preserve"> ha</w:t>
      </w:r>
      <w:r w:rsidR="00B242C1">
        <w:t>d</w:t>
      </w:r>
      <w:r w:rsidR="00645537">
        <w:t xml:space="preserve"> </w:t>
      </w:r>
      <w:r w:rsidR="008D43C2">
        <w:t xml:space="preserve">much </w:t>
      </w:r>
      <w:r w:rsidR="00645537">
        <w:t xml:space="preserve">higher relative abundance of oral bacteria in feces than those who have received </w:t>
      </w:r>
      <w:r w:rsidR="00B242C1">
        <w:t>oral</w:t>
      </w:r>
      <w:r w:rsidR="00645537">
        <w:t xml:space="preserve"> polymyxin/neomycin (</w:t>
      </w:r>
      <w:r w:rsidR="00645537" w:rsidRPr="008A4E08">
        <w:rPr>
          <w:highlight w:val="yellow"/>
        </w:rPr>
        <w:t>Fig. S7</w:t>
      </w:r>
      <w:r w:rsidR="008A4E08" w:rsidRPr="008A4E08">
        <w:rPr>
          <w:highlight w:val="yellow"/>
        </w:rPr>
        <w:t>B</w:t>
      </w:r>
      <w:r w:rsidR="00645537">
        <w:t>).</w:t>
      </w:r>
      <w:r w:rsidR="00B242C1">
        <w:t xml:space="preserve"> </w:t>
      </w:r>
      <w:r w:rsidR="0033141C">
        <w:t xml:space="preserve">According to the </w:t>
      </w:r>
      <w:r w:rsidR="0033141C" w:rsidRPr="0033141C">
        <w:rPr>
          <w:i/>
          <w:iCs/>
        </w:rPr>
        <w:t xml:space="preserve">marker </w:t>
      </w:r>
      <w:r w:rsidR="0033141C">
        <w:t xml:space="preserve">hypothesis, </w:t>
      </w:r>
      <w:r w:rsidR="00B242C1">
        <w:t xml:space="preserve">the </w:t>
      </w:r>
      <w:r w:rsidR="005F43E7">
        <w:t>positive association</w:t>
      </w:r>
      <w:r w:rsidR="0033141C">
        <w:t xml:space="preserve"> </w:t>
      </w:r>
      <w:r w:rsidR="00D3018C">
        <w:t xml:space="preserve">of TZP </w:t>
      </w:r>
      <w:r w:rsidR="00B242C1">
        <w:t xml:space="preserve">reflects the strong anaerobe-killing capacity of this drug </w:t>
      </w:r>
      <w:r w:rsidR="00B242C1">
        <w:fldChar w:fldCharType="begin"/>
      </w:r>
      <w:r w:rsidR="00B242C1">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fldChar w:fldCharType="separate"/>
      </w:r>
      <w:r w:rsidR="00B242C1">
        <w:rPr>
          <w:noProof/>
        </w:rPr>
        <w:t>(Morjaria et al., 2019)</w:t>
      </w:r>
      <w:r w:rsidR="00B242C1">
        <w:fldChar w:fldCharType="end"/>
      </w:r>
      <w:r w:rsidR="00B242C1">
        <w:t>.</w:t>
      </w:r>
      <w:r w:rsidR="00563743" w:rsidRPr="00563743">
        <w:t xml:space="preserve"> </w:t>
      </w:r>
      <w:r w:rsidR="00563743">
        <w:t>Other than TZP, orally (P=0.049)</w:t>
      </w:r>
      <w:r w:rsidR="00563743" w:rsidRPr="00563743">
        <w:t xml:space="preserve"> </w:t>
      </w:r>
      <w:r w:rsidR="00563743">
        <w:t>but not i</w:t>
      </w:r>
      <w:r w:rsidR="00563743" w:rsidRPr="00AC26F8">
        <w:t>ntravenous</w:t>
      </w:r>
      <w:r w:rsidR="00D3018C">
        <w:t xml:space="preserve">ly (P=0.58) administered </w:t>
      </w:r>
      <w:r w:rsidR="00563743" w:rsidRPr="00AC26F8">
        <w:t xml:space="preserve">vancomycin </w:t>
      </w:r>
      <w:r w:rsidR="00563743">
        <w:t xml:space="preserve">is associated with </w:t>
      </w:r>
      <w:r w:rsidR="00C671C0">
        <w:t>intestinal domination of oral bacteria</w:t>
      </w:r>
      <w:r w:rsidR="00563743">
        <w:t xml:space="preserve">, </w:t>
      </w:r>
      <w:r w:rsidR="00563743" w:rsidRPr="00AC26F8">
        <w:t xml:space="preserve">likely because </w:t>
      </w:r>
      <w:r w:rsidR="0085315D">
        <w:t xml:space="preserve">the latter </w:t>
      </w:r>
      <w:r w:rsidR="00563743" w:rsidRPr="00AC26F8">
        <w:t>fails to reach the</w:t>
      </w:r>
      <w:r w:rsidR="00D3018C">
        <w:t xml:space="preserve"> gut</w:t>
      </w:r>
      <w:r w:rsidR="00563743" w:rsidRPr="00AC26F8">
        <w:t>.</w:t>
      </w:r>
      <w:r w:rsidR="00772754">
        <w:t xml:space="preserve"> </w:t>
      </w:r>
      <w:r w:rsidR="005D4BE4">
        <w:t>Interestingly, q</w:t>
      </w:r>
      <w:r w:rsidR="00563743">
        <w:t xml:space="preserve">uinolones (P=6.1e-4) reduced the risk </w:t>
      </w:r>
      <w:r w:rsidR="00F01B2A">
        <w:t>and thus preserved the total bacterial loads.</w:t>
      </w:r>
    </w:p>
    <w:p w14:paraId="0AEF3BDA" w14:textId="4585D286" w:rsidR="00DB54CD" w:rsidRPr="001A45BA" w:rsidRDefault="00E157B5" w:rsidP="000A48DA">
      <w:r>
        <w:rPr>
          <w:noProof/>
        </w:rPr>
        <w:lastRenderedPageBreak/>
        <w:drawing>
          <wp:inline distT="0" distB="0" distL="0" distR="0" wp14:anchorId="39EA4183" wp14:editId="0BD1CA6F">
            <wp:extent cx="5943600" cy="3096260"/>
            <wp:effectExtent l="0" t="0" r="0" b="254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16"/>
                    <a:stretch>
                      <a:fillRect/>
                    </a:stretch>
                  </pic:blipFill>
                  <pic:spPr>
                    <a:xfrm>
                      <a:off x="0" y="0"/>
                      <a:ext cx="5943600" cy="3096260"/>
                    </a:xfrm>
                    <a:prstGeom prst="rect">
                      <a:avLst/>
                    </a:prstGeom>
                  </pic:spPr>
                </pic:pic>
              </a:graphicData>
            </a:graphic>
          </wp:inline>
        </w:drawing>
      </w:r>
    </w:p>
    <w:p w14:paraId="4E2E6B91" w14:textId="41629ED2" w:rsidR="00DB54CD" w:rsidRDefault="00DB54CD" w:rsidP="000A48DA">
      <w:r w:rsidRPr="00AC26F8">
        <w:rPr>
          <w:b/>
        </w:rPr>
        <w:t xml:space="preserve">Figure </w:t>
      </w:r>
      <w:r w:rsidR="00745122">
        <w:rPr>
          <w:b/>
        </w:rPr>
        <w:t>4</w:t>
      </w:r>
      <w:r w:rsidRPr="00AC26F8">
        <w:rPr>
          <w:b/>
        </w:rPr>
        <w:t xml:space="preserve">. </w:t>
      </w:r>
      <w:r w:rsidR="006A26F2">
        <w:rPr>
          <w:b/>
        </w:rPr>
        <w:t>Relative enrichment of o</w:t>
      </w:r>
      <w:r w:rsidRPr="00AC26F8">
        <w:rPr>
          <w:b/>
        </w:rPr>
        <w:t xml:space="preserve">ral bacteria in </w:t>
      </w:r>
      <w:r w:rsidR="0058574F">
        <w:rPr>
          <w:b/>
        </w:rPr>
        <w:t xml:space="preserve">the </w:t>
      </w:r>
      <w:r w:rsidRPr="00AC26F8">
        <w:rPr>
          <w:b/>
        </w:rPr>
        <w:t xml:space="preserve">feces of </w:t>
      </w:r>
      <w:proofErr w:type="spellStart"/>
      <w:r w:rsidRPr="00AC26F8">
        <w:rPr>
          <w:b/>
        </w:rPr>
        <w:t>allo</w:t>
      </w:r>
      <w:proofErr w:type="spellEnd"/>
      <w:r w:rsidRPr="00AC26F8">
        <w:rPr>
          <w:b/>
        </w:rPr>
        <w:t>-</w:t>
      </w:r>
      <w:r w:rsidR="0058574F">
        <w:rPr>
          <w:b/>
        </w:rPr>
        <w:t>HCT recipients</w:t>
      </w:r>
      <w:r w:rsidRPr="00AC26F8">
        <w:rPr>
          <w:b/>
        </w:rPr>
        <w:t>.</w:t>
      </w:r>
      <w:r w:rsidRPr="00AC26F8">
        <w:t xml:space="preserve"> (</w:t>
      </w:r>
      <w:r w:rsidRPr="00AC26F8">
        <w:rPr>
          <w:b/>
          <w:bCs/>
        </w:rPr>
        <w:t>A</w:t>
      </w:r>
      <w:r w:rsidRPr="00AC26F8">
        <w:t>)</w:t>
      </w:r>
      <w:r w:rsidRPr="00AC26F8">
        <w:rPr>
          <w:b/>
        </w:rPr>
        <w:t xml:space="preserve"> </w:t>
      </w:r>
      <w:r w:rsidR="002729CA">
        <w:t xml:space="preserve">Overview of the gut microbiome states of all 10,433 </w:t>
      </w:r>
      <w:r w:rsidR="00891185">
        <w:t xml:space="preserve">fecal </w:t>
      </w:r>
      <w:r w:rsidR="002729CA">
        <w:t xml:space="preserve">samples. The taxonomic composition (top), </w:t>
      </w:r>
      <w:r w:rsidR="00421645">
        <w:t>total fractions of oral bacteria</w:t>
      </w:r>
      <w:r w:rsidR="002729CA">
        <w:t xml:space="preserve"> (middle), and</w:t>
      </w:r>
      <w:r w:rsidR="00891185">
        <w:t xml:space="preserve"> </w:t>
      </w:r>
      <w:r w:rsidR="002729CA">
        <w:t xml:space="preserve">total bacterial loads (bottom) were aligned </w:t>
      </w:r>
      <w:r w:rsidR="00972228">
        <w:t>for each sample</w:t>
      </w:r>
      <w:r w:rsidRPr="00AC26F8">
        <w:t xml:space="preserve">. </w:t>
      </w:r>
      <w:r w:rsidRPr="00AC26F8">
        <w:rPr>
          <w:bCs/>
        </w:rPr>
        <w:t>(</w:t>
      </w:r>
      <w:r w:rsidR="006A26F2" w:rsidRPr="00421645">
        <w:rPr>
          <w:b/>
        </w:rPr>
        <w:t>B</w:t>
      </w:r>
      <w:r w:rsidRPr="00AC26F8">
        <w:rPr>
          <w:bCs/>
        </w:rPr>
        <w:t xml:space="preserve">) </w:t>
      </w:r>
      <w:r w:rsidR="00D96B0D">
        <w:rPr>
          <w:bCs/>
        </w:rPr>
        <w:t>Antibiotic administration (top) and p</w:t>
      </w:r>
      <w:r w:rsidR="00D95EFC">
        <w:rPr>
          <w:bCs/>
        </w:rPr>
        <w:t>opulation d</w:t>
      </w:r>
      <w:r w:rsidRPr="00AC26F8">
        <w:rPr>
          <w:bCs/>
        </w:rPr>
        <w:t>ynamics</w:t>
      </w:r>
      <w:r w:rsidRPr="00AC26F8">
        <w:t xml:space="preserve"> of </w:t>
      </w:r>
      <w:r w:rsidR="00D96B0D">
        <w:t xml:space="preserve">the </w:t>
      </w:r>
      <w:r w:rsidRPr="00AC26F8">
        <w:t>relative</w:t>
      </w:r>
      <w:r w:rsidR="00D96B0D">
        <w:t xml:space="preserve"> (middle)</w:t>
      </w:r>
      <w:r w:rsidRPr="00AC26F8">
        <w:t xml:space="preserve"> </w:t>
      </w:r>
      <w:r w:rsidR="00421645">
        <w:t>and</w:t>
      </w:r>
      <w:r w:rsidRPr="00AC26F8">
        <w:t xml:space="preserve"> absolute</w:t>
      </w:r>
      <w:r w:rsidR="00D96B0D">
        <w:t xml:space="preserve"> (bottom)</w:t>
      </w:r>
      <w:r w:rsidRPr="00AC26F8">
        <w:t xml:space="preserve"> abundances</w:t>
      </w:r>
      <w:r w:rsidR="00ED4DD6">
        <w:t xml:space="preserve"> (16S copies per gram feces)</w:t>
      </w:r>
      <w:r w:rsidR="00B202C2">
        <w:t xml:space="preserve"> </w:t>
      </w:r>
      <w:r w:rsidRPr="00AC26F8">
        <w:t xml:space="preserve">of </w:t>
      </w:r>
      <w:r w:rsidR="00D95EFC">
        <w:t>oral and gut</w:t>
      </w:r>
      <w:r w:rsidR="00B24ECD">
        <w:t xml:space="preserve"> </w:t>
      </w:r>
      <w:r w:rsidR="00D95EFC">
        <w:t>bacteria</w:t>
      </w:r>
      <w:r w:rsidRPr="00AC26F8">
        <w:t xml:space="preserve">. </w:t>
      </w:r>
      <w:r w:rsidR="00B202C2">
        <w:t xml:space="preserve">Line and dots: mean; shading: 95% confidence interval (CI). </w:t>
      </w:r>
      <w:r w:rsidRPr="00AC26F8">
        <w:t>(</w:t>
      </w:r>
      <w:r w:rsidR="00421645">
        <w:rPr>
          <w:b/>
          <w:bCs/>
        </w:rPr>
        <w:t>C</w:t>
      </w:r>
      <w:r w:rsidRPr="00AC26F8">
        <w:t xml:space="preserve">) Negative </w:t>
      </w:r>
      <w:r w:rsidR="00421645">
        <w:t>association</w:t>
      </w:r>
      <w:r w:rsidRPr="00AC26F8">
        <w:t xml:space="preserve"> between</w:t>
      </w:r>
      <w:r w:rsidR="00421645">
        <w:t xml:space="preserve"> </w:t>
      </w:r>
      <w:r w:rsidR="00D95EFC">
        <w:t>proportions of oral bacteria in feces</w:t>
      </w:r>
      <w:r w:rsidR="00483DFF">
        <w:t xml:space="preserve"> a</w:t>
      </w:r>
      <w:r w:rsidR="00421645">
        <w:t>nd total bacterial load</w:t>
      </w:r>
      <w:r w:rsidR="00483DFF">
        <w:t xml:space="preserve">s across </w:t>
      </w:r>
      <w:r w:rsidR="00286536">
        <w:t>3,</w:t>
      </w:r>
      <w:r w:rsidR="009A2EF9">
        <w:t>055</w:t>
      </w:r>
      <w:r w:rsidR="00286536">
        <w:t xml:space="preserve"> </w:t>
      </w:r>
      <w:r w:rsidR="00483DFF">
        <w:t xml:space="preserve">samples </w:t>
      </w:r>
      <w:r w:rsidR="000A30E5">
        <w:t xml:space="preserve">(dots) </w:t>
      </w:r>
      <w:r w:rsidR="00461394">
        <w:t xml:space="preserve">with loads </w:t>
      </w:r>
      <w:r w:rsidR="00F7388F">
        <w:t>no less than</w:t>
      </w:r>
      <w:r w:rsidR="00AB698C">
        <w:t xml:space="preserve"> 1,</w:t>
      </w:r>
      <w:r w:rsidR="00461394">
        <w:t>000 16S copies per gram</w:t>
      </w:r>
      <w:r w:rsidR="009D33C5">
        <w:t xml:space="preserve"> feces</w:t>
      </w:r>
      <w:r w:rsidRPr="00AC26F8">
        <w:t xml:space="preserve">. </w:t>
      </w:r>
      <w:r w:rsidR="00251069">
        <w:t>Bar height:</w:t>
      </w:r>
      <w:r w:rsidR="00284AD6">
        <w:t xml:space="preserve"> </w:t>
      </w:r>
      <w:r w:rsidR="00251069">
        <w:t>mean; r</w:t>
      </w:r>
      <w:r w:rsidRPr="00AC26F8">
        <w:t xml:space="preserve">ed </w:t>
      </w:r>
      <w:r w:rsidR="005065E9">
        <w:t>line: best linear fit; shading and bars: 95% CI</w:t>
      </w:r>
      <w:r w:rsidRPr="00AC26F8">
        <w:t>. (</w:t>
      </w:r>
      <w:r w:rsidR="005065E9">
        <w:rPr>
          <w:b/>
          <w:bCs/>
        </w:rPr>
        <w:t>D</w:t>
      </w:r>
      <w:r w:rsidRPr="00AC26F8">
        <w:t xml:space="preserve">) </w:t>
      </w:r>
      <w:r w:rsidR="0081585E">
        <w:t>Association between antibiotic exposure and intestinal domination of ora</w:t>
      </w:r>
      <w:r w:rsidR="00286536">
        <w:t xml:space="preserve">l </w:t>
      </w:r>
      <w:r w:rsidR="0081585E">
        <w:t>ASVs. Vertical line: h</w:t>
      </w:r>
      <w:r w:rsidRPr="00AC26F8">
        <w:t>azard ratio</w:t>
      </w:r>
      <w:r w:rsidR="0081585E">
        <w:t>; bar width:</w:t>
      </w:r>
      <w:r w:rsidRPr="00AC26F8">
        <w:t xml:space="preserve"> 95% </w:t>
      </w:r>
      <w:r w:rsidR="005065E9">
        <w:t>CI</w:t>
      </w:r>
      <w:r w:rsidRPr="00AC26F8">
        <w:t>.</w:t>
      </w:r>
      <w:r w:rsidR="00516139">
        <w:t xml:space="preserve"> ****: P&lt;0.0001; ***: P&lt;0.001</w:t>
      </w:r>
      <w:r w:rsidR="002C53D4">
        <w:t xml:space="preserve">, *: P&lt;0.05. </w:t>
      </w:r>
      <w:r w:rsidR="00385669">
        <w:t xml:space="preserve">Chi-square </w:t>
      </w:r>
      <w:r w:rsidR="00877D80">
        <w:t>test</w:t>
      </w:r>
      <w:r w:rsidR="00B24ECD">
        <w:t>.</w:t>
      </w:r>
    </w:p>
    <w:p w14:paraId="55C0892C" w14:textId="77777777" w:rsidR="00A02F27" w:rsidRPr="00AC26F8" w:rsidRDefault="00A02F27" w:rsidP="000A48DA">
      <w:pPr>
        <w:rPr>
          <w:b/>
        </w:rPr>
      </w:pPr>
    </w:p>
    <w:p w14:paraId="05BD03BD" w14:textId="47FC3689" w:rsidR="0015189C" w:rsidRPr="00AC26F8" w:rsidRDefault="00A32819" w:rsidP="000A48DA">
      <w:pPr>
        <w:rPr>
          <w:b/>
        </w:rPr>
      </w:pPr>
      <w:r>
        <w:rPr>
          <w:b/>
        </w:rPr>
        <w:t xml:space="preserve">Ecological mechanisms </w:t>
      </w:r>
      <w:r w:rsidR="00FC0EBC">
        <w:rPr>
          <w:b/>
        </w:rPr>
        <w:t xml:space="preserve">underlying </w:t>
      </w:r>
      <w:r>
        <w:rPr>
          <w:b/>
        </w:rPr>
        <w:t xml:space="preserve">the </w:t>
      </w:r>
      <w:r w:rsidRPr="001D1E80">
        <w:rPr>
          <w:b/>
          <w:i/>
          <w:iCs/>
        </w:rPr>
        <w:t>marker</w:t>
      </w:r>
      <w:r>
        <w:rPr>
          <w:b/>
        </w:rPr>
        <w:t xml:space="preserve"> hypothesis</w:t>
      </w:r>
    </w:p>
    <w:p w14:paraId="5767187A" w14:textId="7A2A0181" w:rsidR="000A48DA" w:rsidRDefault="00A142A1" w:rsidP="000A48DA">
      <w:pPr>
        <w:widowControl w:val="0"/>
        <w:autoSpaceDE w:val="0"/>
        <w:autoSpaceDN w:val="0"/>
        <w:adjustRightInd w:val="0"/>
      </w:pPr>
      <w:r>
        <w:t xml:space="preserve">To </w:t>
      </w:r>
      <w:r w:rsidR="00C57DD7">
        <w:t>elucidate the mechanisms</w:t>
      </w:r>
      <w:r w:rsidR="00FB6C87">
        <w:t xml:space="preserve"> of the </w:t>
      </w:r>
      <w:r w:rsidR="00FB6C87" w:rsidRPr="008B1E0F">
        <w:rPr>
          <w:i/>
          <w:iCs/>
        </w:rPr>
        <w:t>marker</w:t>
      </w:r>
      <w:r w:rsidR="00FB6C87">
        <w:t xml:space="preserve"> hypothesis</w:t>
      </w:r>
      <w:r w:rsidR="0087464B">
        <w:t>,</w:t>
      </w:r>
      <w:r>
        <w:t xml:space="preserve"> </w:t>
      </w:r>
      <w:r w:rsidR="000A48DA">
        <w:t xml:space="preserve">we developed a mathematical model </w:t>
      </w:r>
      <w:r w:rsidR="0051023D">
        <w:t xml:space="preserve">by considering </w:t>
      </w:r>
      <w:r w:rsidR="002C7FF1">
        <w:t xml:space="preserve">two competing forces </w:t>
      </w:r>
      <w:r w:rsidR="0051023D">
        <w:t xml:space="preserve">that </w:t>
      </w:r>
      <w:r w:rsidR="000B1F55">
        <w:t>regulate t</w:t>
      </w:r>
      <w:r w:rsidR="002C7FF1">
        <w:t>he oral bacteria</w:t>
      </w:r>
      <w:r w:rsidR="00E371FD">
        <w:t>l load</w:t>
      </w:r>
      <w:r w:rsidR="002C7FF1">
        <w:t xml:space="preserve"> in the intestine (</w:t>
      </w:r>
      <w:r w:rsidR="002C7FF1" w:rsidRPr="002C7FF1">
        <w:rPr>
          <w:highlight w:val="yellow"/>
        </w:rPr>
        <w:t>Fig. 5A</w:t>
      </w:r>
      <w:r w:rsidR="002C7FF1">
        <w:t>): antibiotics inhibit their growth but relieve them from the competitive inhibitions from the gut commensals</w:t>
      </w:r>
      <w:r w:rsidR="0044313E">
        <w:t xml:space="preserve"> (i.e., ecological release</w:t>
      </w:r>
      <w:r w:rsidR="000E33B5">
        <w:t xml:space="preserve"> effect</w:t>
      </w:r>
      <w:r w:rsidR="0044313E">
        <w:t>)</w:t>
      </w:r>
      <w:r w:rsidR="002C7FF1">
        <w:t xml:space="preserve">. </w:t>
      </w:r>
      <w:r w:rsidR="002C7FF1">
        <w:rPr>
          <w:rFonts w:hint="eastAsia"/>
        </w:rPr>
        <w:t>The</w:t>
      </w:r>
      <w:r w:rsidR="002C7FF1">
        <w:t xml:space="preserve"> kinetic equations</w:t>
      </w:r>
      <w:r w:rsidR="008B1E0F">
        <w:t xml:space="preserve"> of the model</w:t>
      </w:r>
      <w:r w:rsidR="002C7FF1">
        <w:t xml:space="preserve"> are shown below</w:t>
      </w:r>
      <w:r w:rsidR="00B42BAE">
        <w:t xml:space="preserve"> </w:t>
      </w:r>
      <w:r w:rsidR="000A48DA">
        <w:fldChar w:fldCharType="begin"/>
      </w:r>
      <w:r w:rsidR="000A48DA">
        <w:instrText>ADDIN F1000_CSL_BIBLIOGRAPHY</w:instrText>
      </w:r>
      <w:r w:rsidR="000A48DA">
        <w:fldChar w:fldCharType="separate"/>
      </w:r>
    </w:p>
    <w:p w14:paraId="2922E46D" w14:textId="77777777" w:rsidR="000A48DA" w:rsidRDefault="000A48DA" w:rsidP="000A48DA">
      <w:pPr>
        <w:widowControl w:val="0"/>
        <w:autoSpaceDE w:val="0"/>
        <w:autoSpaceDN w:val="0"/>
        <w:adjustRightInd w:val="0"/>
        <w:ind w:left="1440" w:firstLine="720"/>
      </w:pPr>
      <w:r>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ε</m:t>
            </m:r>
          </m:e>
          <m:sub>
            <m:r>
              <w:rPr>
                <w:rFonts w:ascii="Cambria Math" w:hAnsi="Cambria Math"/>
              </w:rPr>
              <m:t>o</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ab/>
      </w:r>
      <w:r>
        <w:tab/>
      </w:r>
      <w:r>
        <w:tab/>
        <w:t>Eq. (1)</w:t>
      </w:r>
    </w:p>
    <w:p w14:paraId="3AA1F6D9" w14:textId="77777777" w:rsidR="000A48DA" w:rsidRDefault="000A48DA" w:rsidP="000A48DA">
      <w:r>
        <w:tab/>
      </w:r>
      <w:r>
        <w:tab/>
      </w:r>
      <w:r>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sSub>
          <m:sSubPr>
            <m:ctrlPr>
              <w:rPr>
                <w:rFonts w:ascii="Cambria Math" w:hAnsi="Cambria Math"/>
                <w:i/>
              </w:rPr>
            </m:ctrlPr>
          </m:sSubPr>
          <m:e>
            <m:r>
              <w:rPr>
                <w:rFonts w:ascii="Cambria Math" w:hAnsi="Cambria Math"/>
              </w:rPr>
              <m:t>ε</m:t>
            </m:r>
          </m:e>
          <m:sub>
            <m:r>
              <w:rPr>
                <w:rFonts w:ascii="Cambria Math" w:hAnsi="Cambria Math"/>
              </w:rPr>
              <m:t>g</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ab/>
      </w:r>
      <w:r>
        <w:tab/>
      </w:r>
      <w:r>
        <w:tab/>
      </w:r>
      <w:r>
        <w:tab/>
        <w:t>Eq. (2)</w:t>
      </w:r>
    </w:p>
    <w:p w14:paraId="5EDB645D" w14:textId="34115711" w:rsidR="00BF0BC5" w:rsidRDefault="000A48DA" w:rsidP="00241EF2">
      <w:r>
        <w:t xml:space="preserve">Her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 xml:space="preserve"> an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 xml:space="preserve"> are the oral and gut bacterial </w:t>
      </w:r>
      <w:r w:rsidR="007A695E">
        <w:t>loads</w:t>
      </w:r>
      <w:r>
        <w:t xml:space="preserve"> respectively,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is the</w:t>
      </w:r>
      <w:r w:rsidR="00BD6A9C">
        <w:t xml:space="preserve"> rate of</w:t>
      </w:r>
      <w:r>
        <w:t xml:space="preserve"> oral-gut</w:t>
      </w:r>
      <w:r w:rsidR="007A695E">
        <w:t xml:space="preserve"> </w:t>
      </w:r>
      <w:r>
        <w:t xml:space="preserve">transmission, </w:t>
      </w:r>
      <m:oMath>
        <m:r>
          <w:rPr>
            <w:rFonts w:ascii="Cambria Math" w:hAnsi="Cambria Math"/>
          </w:rPr>
          <m:t>δ</m:t>
        </m:r>
      </m:oMath>
      <w:r>
        <w:t xml:space="preserve"> is the rate constant of bacterial loss,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t xml:space="preserve">are the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are the maximum growth rates. The physiological values of these parameters </w:t>
      </w:r>
      <w:r w:rsidR="007D39D3">
        <w:t>(</w:t>
      </w:r>
      <w:r w:rsidR="007D39D3" w:rsidRPr="007D39D3">
        <w:rPr>
          <w:highlight w:val="yellow"/>
        </w:rPr>
        <w:t>Table S</w:t>
      </w:r>
      <w:r w:rsidR="00864821">
        <w:rPr>
          <w:highlight w:val="yellow"/>
        </w:rPr>
        <w:t>5</w:t>
      </w:r>
      <w:r w:rsidR="007D39D3">
        <w:t xml:space="preserve">) </w:t>
      </w:r>
      <w:r>
        <w:t>were taken from the literature (</w:t>
      </w:r>
      <m:oMath>
        <m:sSub>
          <m:sSubPr>
            <m:ctrlPr>
              <w:rPr>
                <w:rFonts w:ascii="Cambria Math" w:hAnsi="Cambria Math"/>
              </w:rPr>
            </m:ctrlPr>
          </m:sSubPr>
          <m:e>
            <m:r>
              <w:rPr>
                <w:rFonts w:ascii="Cambria Math" w:hAnsi="Cambria Math"/>
              </w:rPr>
              <m:t>K</m:t>
            </m:r>
          </m:e>
          <m:sub>
            <m:r>
              <w:rPr>
                <w:rFonts w:ascii="Cambria Math" w:hAnsi="Cambria Math"/>
              </w:rPr>
              <m:t>g</m:t>
            </m:r>
          </m:sub>
        </m:sSub>
      </m:oMath>
      <w:r>
        <w:t xml:space="preserve"> and </w:t>
      </w:r>
      <m:oMath>
        <m:r>
          <w:rPr>
            <w:rFonts w:ascii="Cambria Math" w:hAnsi="Cambria Math"/>
          </w:rPr>
          <m:t>δ</m:t>
        </m:r>
      </m:oMath>
      <w:r>
        <w:t>)</w:t>
      </w:r>
      <w:r w:rsidR="003F7E88">
        <w:t>,</w:t>
      </w:r>
      <w:r>
        <w:t xml:space="preserve"> </w:t>
      </w:r>
      <w:r w:rsidR="002E1C83">
        <w:rPr>
          <w:rFonts w:hint="eastAsia"/>
        </w:rPr>
        <w:t>predicted</w:t>
      </w:r>
      <w:r w:rsidR="002E1C83">
        <w:t xml:space="preserve"> </w:t>
      </w:r>
      <w:r>
        <w:t>by theoretical modeling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w:t>
      </w:r>
      <w:r w:rsidR="003F7E88">
        <w:t>,</w:t>
      </w:r>
      <w:r>
        <w:t xml:space="preserve"> </w:t>
      </w:r>
      <w:r w:rsidR="007A695E">
        <w:t xml:space="preserve">or </w:t>
      </w:r>
      <w:r w:rsidR="002E1C83">
        <w:t xml:space="preserve">estimated by </w:t>
      </w:r>
      <w:r>
        <w:t>fitting human data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o</m:t>
            </m:r>
          </m:sub>
        </m:sSub>
      </m:oMath>
      <w:r>
        <w:t>).</w:t>
      </w:r>
      <w:r w:rsidR="008E75CA">
        <w:t xml:space="preserve"> The </w:t>
      </w:r>
      <w:r w:rsidR="00BF0BC5">
        <w:t xml:space="preserve">antibiotic </w:t>
      </w:r>
      <w:r w:rsidR="008E75CA">
        <w:t xml:space="preserve">susceptibility </w:t>
      </w:r>
      <w:r w:rsidR="00EE1A74">
        <w:t xml:space="preserve">of the two populations </w:t>
      </w:r>
      <w:r w:rsidR="008E75CA">
        <w:t xml:space="preserve">was described b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8E75CA">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8E75CA">
        <w:t xml:space="preserve"> (the higher </w:t>
      </w:r>
      <m:oMath>
        <m:r>
          <w:rPr>
            <w:rFonts w:ascii="Cambria Math" w:hAnsi="Cambria Math"/>
          </w:rPr>
          <m:t>ε</m:t>
        </m:r>
      </m:oMath>
      <w:r w:rsidR="008E75CA">
        <w:t>, the less susceptible)</w:t>
      </w:r>
      <w:r w:rsidR="00EE1A74">
        <w:t xml:space="preserve"> as free parameters</w:t>
      </w:r>
      <w:r w:rsidR="00A96DD2">
        <w:t>.</w:t>
      </w:r>
      <w:r w:rsidR="0096247B">
        <w:t xml:space="preserve"> See </w:t>
      </w:r>
      <w:r w:rsidR="0096247B" w:rsidRPr="007D39D3">
        <w:rPr>
          <w:highlight w:val="yellow"/>
        </w:rPr>
        <w:t>Supplementary Text</w:t>
      </w:r>
      <w:r w:rsidR="007D39D3" w:rsidRPr="007D39D3">
        <w:rPr>
          <w:highlight w:val="yellow"/>
        </w:rPr>
        <w:t xml:space="preserve"> and Table S</w:t>
      </w:r>
      <w:r w:rsidR="00864821">
        <w:rPr>
          <w:highlight w:val="yellow"/>
        </w:rPr>
        <w:t>6</w:t>
      </w:r>
      <w:r w:rsidR="0096247B">
        <w:t xml:space="preserve"> for basic model assumptions, analytical solutions, and parameter estimations.</w:t>
      </w:r>
    </w:p>
    <w:p w14:paraId="2F23B68F" w14:textId="2F8B4C56" w:rsidR="001B4915" w:rsidRDefault="003162DC" w:rsidP="007F4BAE">
      <w:r>
        <w:lastRenderedPageBreak/>
        <w:tab/>
      </w:r>
      <w:r w:rsidR="009175A4">
        <w:t xml:space="preserve">The </w:t>
      </w:r>
      <w:r w:rsidR="009175A4" w:rsidRPr="009175A4">
        <w:rPr>
          <w:i/>
          <w:iCs/>
        </w:rPr>
        <w:t>ma</w:t>
      </w:r>
      <w:r w:rsidR="009175A4">
        <w:rPr>
          <w:i/>
          <w:iCs/>
        </w:rPr>
        <w:t>r</w:t>
      </w:r>
      <w:r w:rsidR="009175A4" w:rsidRPr="009175A4">
        <w:rPr>
          <w:i/>
          <w:iCs/>
        </w:rPr>
        <w:t>ker</w:t>
      </w:r>
      <w:r w:rsidR="009175A4">
        <w:t xml:space="preserve"> hypothesis states that </w:t>
      </w:r>
      <w:r w:rsidR="008E75CA">
        <w:t>antibiotics caused relative enrichment, but not absolute</w:t>
      </w:r>
      <w:r w:rsidR="00BE611E">
        <w:t xml:space="preserve"> </w:t>
      </w:r>
      <w:r w:rsidR="008E75CA">
        <w:t>expansion, of oral bacteria</w:t>
      </w:r>
      <w:r w:rsidR="00BE611E">
        <w:t>l population</w:t>
      </w:r>
      <w:r w:rsidR="008E75CA">
        <w:t xml:space="preserve"> in feces</w:t>
      </w:r>
      <w:r w:rsidR="00FF01C9">
        <w:t xml:space="preserve">. </w:t>
      </w:r>
      <w:r w:rsidR="006845CA">
        <w:t>By simulating the model (Eq. 1-2) under</w:t>
      </w:r>
      <w:r w:rsidR="00E35BD5">
        <w:t xml:space="preserve"> </w:t>
      </w:r>
      <w:r w:rsidR="006845CA">
        <w:t>constant antibiotic exposure</w:t>
      </w:r>
      <w:r w:rsidR="009175A4">
        <w:t xml:space="preserve">, we aimed to </w:t>
      </w:r>
      <w:r w:rsidR="006845CA">
        <w:t>identify</w:t>
      </w:r>
      <w:r w:rsidR="00AD0D0E">
        <w:t xml:space="preserve"> the </w:t>
      </w:r>
      <w:r w:rsidR="00BE611E">
        <w:t xml:space="preserve">parameter </w:t>
      </w:r>
      <w:r w:rsidR="00AD0D0E">
        <w:t xml:space="preserve">rang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D0D0E">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D0D0E">
        <w:t xml:space="preserve"> that </w:t>
      </w:r>
      <w:r w:rsidR="009175A4">
        <w:t xml:space="preserve">correspond to the regime of the </w:t>
      </w:r>
      <w:r w:rsidR="009175A4" w:rsidRPr="009175A4">
        <w:rPr>
          <w:i/>
          <w:iCs/>
        </w:rPr>
        <w:t>marker</w:t>
      </w:r>
      <w:r w:rsidR="009175A4">
        <w:t xml:space="preserve"> hypothesis</w:t>
      </w:r>
      <w:r w:rsidR="00435030">
        <w:t>.</w:t>
      </w:r>
      <w:r w:rsidR="00430968">
        <w:t xml:space="preserve"> We found that t</w:t>
      </w:r>
      <w:r w:rsidR="006C0F68">
        <w:t xml:space="preserve">he oral bacterial </w:t>
      </w:r>
      <w:r w:rsidR="00435030">
        <w:t xml:space="preserve">fractions (relative abundance) and </w:t>
      </w:r>
      <w:r w:rsidR="00686DD9">
        <w:t>loads</w:t>
      </w:r>
      <w:r w:rsidR="00435030">
        <w:t xml:space="preserve"> (absolute abundance) </w:t>
      </w:r>
      <w:r w:rsidR="00335B14">
        <w:t xml:space="preserve">can increase, remain nearly unchanged, or decrease, depending on </w:t>
      </w:r>
      <w:r w:rsidR="00AD0D0E">
        <w:t xml:space="preserve">the valu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C2A6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C2A6F">
        <w:t xml:space="preserve"> </w:t>
      </w:r>
      <w:r w:rsidR="00335B14">
        <w:t>(</w:t>
      </w:r>
      <w:r w:rsidR="00335B14" w:rsidRPr="00335B14">
        <w:rPr>
          <w:highlight w:val="yellow"/>
        </w:rPr>
        <w:t>Fig. S8</w:t>
      </w:r>
      <w:r w:rsidR="00335B14">
        <w:t xml:space="preserve">). </w:t>
      </w:r>
      <w:r w:rsidR="00AD0D0E">
        <w:t xml:space="preserve">However, the </w:t>
      </w:r>
      <w:r w:rsidR="00435030">
        <w:t xml:space="preserve">regime of the </w:t>
      </w:r>
      <w:r w:rsidR="00435030" w:rsidRPr="00435030">
        <w:rPr>
          <w:i/>
          <w:iCs/>
        </w:rPr>
        <w:t>marker</w:t>
      </w:r>
      <w:r w:rsidR="00435030">
        <w:t xml:space="preserve"> hypothesis</w:t>
      </w:r>
      <w:r w:rsidR="00AD0D0E">
        <w:t xml:space="preserve"> </w:t>
      </w:r>
      <w:r w:rsidR="00435030">
        <w:t xml:space="preserve">is </w:t>
      </w:r>
      <w:r w:rsidR="00AD0D0E">
        <w:t>limited to</w:t>
      </w:r>
      <w:r w:rsidR="00F77140">
        <w:t xml:space="preserve"> a narrow region of t</w:t>
      </w:r>
      <w:r w:rsidR="006845CA">
        <w:t xml:space="preserve">he </w:t>
      </w:r>
      <w:r w:rsidR="00F77140">
        <w:t xml:space="preserve">parameter space </w:t>
      </w:r>
      <w:r w:rsidR="005347D4">
        <w:t>(</w:t>
      </w:r>
      <w:r w:rsidR="005347D4" w:rsidRPr="005347D4">
        <w:rPr>
          <w:highlight w:val="yellow"/>
        </w:rPr>
        <w:t>Fig. 5B</w:t>
      </w:r>
      <w:r w:rsidR="0002655D" w:rsidRPr="0002655D">
        <w:rPr>
          <w:highlight w:val="yellow"/>
        </w:rPr>
        <w:t>, blue shading</w:t>
      </w:r>
      <w:r w:rsidR="005347D4">
        <w:t>)</w:t>
      </w:r>
      <w:r w:rsidR="006845CA">
        <w:t xml:space="preserve">, </w:t>
      </w:r>
      <w:r w:rsidR="00F77140">
        <w:t>where</w:t>
      </w:r>
      <w:r w:rsidR="00A261F0">
        <w:t xml:space="preserve"> the two populations </w:t>
      </w:r>
      <w:r w:rsidR="005347D4">
        <w:t>need to be both</w:t>
      </w:r>
      <w:r w:rsidR="007A3D22">
        <w:t xml:space="preserve"> susceptible and </w:t>
      </w:r>
      <w:r w:rsidR="00A261F0">
        <w:t>have</w:t>
      </w:r>
      <w:r w:rsidR="007A3D22">
        <w:t xml:space="preserve"> </w:t>
      </w:r>
      <w:r w:rsidR="00A261F0">
        <w:t>similar antibiotic susceptibility</w:t>
      </w:r>
      <w:r w:rsidR="007A3D22">
        <w:t xml:space="preserve"> </w:t>
      </w:r>
      <w:r w:rsidR="00F77140">
        <w:t>(</w:t>
      </w:r>
      <w:r w:rsidR="00F77140" w:rsidRPr="00F77140">
        <w:rPr>
          <w:highlight w:val="yellow"/>
        </w:rPr>
        <w:t>Fig. 5B</w:t>
      </w:r>
      <w:r w:rsidR="00F77140">
        <w:t>)</w:t>
      </w:r>
      <w:r w:rsidR="00A261F0">
        <w:t>.</w:t>
      </w:r>
      <w:r w:rsidR="007A3D22">
        <w:t xml:space="preserve"> </w:t>
      </w:r>
      <w:r w:rsidR="00B9025B">
        <w:t>In this scenario</w:t>
      </w:r>
      <w:r w:rsidR="00D90C6A">
        <w:t>,</w:t>
      </w:r>
      <w:r w:rsidR="000544D3">
        <w:t xml:space="preserve"> </w:t>
      </w:r>
      <w:r w:rsidR="00D90C6A">
        <w:t xml:space="preserve">the </w:t>
      </w:r>
      <w:r>
        <w:t xml:space="preserve">antibiotic </w:t>
      </w:r>
      <w:r w:rsidR="00AF7FE6">
        <w:t>inhibitory</w:t>
      </w:r>
      <w:r w:rsidR="001A7C59">
        <w:t xml:space="preserve"> effects</w:t>
      </w:r>
      <w:r w:rsidR="00B9025B">
        <w:t xml:space="preserve"> </w:t>
      </w:r>
      <w:r w:rsidR="00373139">
        <w:t>a</w:t>
      </w:r>
      <w:r w:rsidR="007A3D22">
        <w:t xml:space="preserve">nd </w:t>
      </w:r>
      <w:r w:rsidR="00D90C6A">
        <w:t>the positive antibiotic-mediated</w:t>
      </w:r>
      <w:r>
        <w:t xml:space="preserve"> ecological releas</w:t>
      </w:r>
      <w:r w:rsidR="00D90C6A">
        <w:t>e</w:t>
      </w:r>
      <w:r w:rsidR="00B9025B">
        <w:t xml:space="preserve"> </w:t>
      </w:r>
      <w:r w:rsidR="007A3D22">
        <w:t>are</w:t>
      </w:r>
      <w:r w:rsidR="00CC5B45">
        <w:t xml:space="preserve"> generally</w:t>
      </w:r>
      <w:r w:rsidR="007A3D22">
        <w:t xml:space="preserve"> </w:t>
      </w:r>
      <w:r w:rsidR="006845CA">
        <w:t>balanced</w:t>
      </w:r>
      <w:r w:rsidR="007A3D22">
        <w:t xml:space="preserve"> </w:t>
      </w:r>
      <w:r w:rsidR="00B9025B">
        <w:t>for the oral bacterial populatio</w:t>
      </w:r>
      <w:r w:rsidR="00E168CF">
        <w:t>n.</w:t>
      </w:r>
      <w:r w:rsidR="00400A82">
        <w:t xml:space="preserve"> Though not observed</w:t>
      </w:r>
      <w:r w:rsidR="00985321">
        <w:t xml:space="preserve"> </w:t>
      </w:r>
      <w:r w:rsidR="00400A82">
        <w:t>in</w:t>
      </w:r>
      <w:r w:rsidR="00E168CF">
        <w:t xml:space="preserve"> </w:t>
      </w:r>
      <w:r w:rsidR="002C7863">
        <w:t xml:space="preserve">the data analysis of </w:t>
      </w:r>
      <w:r w:rsidR="00E168CF">
        <w:t xml:space="preserve">this study, </w:t>
      </w:r>
      <w:r w:rsidR="00D1616A">
        <w:t xml:space="preserve">our simulations suggested </w:t>
      </w:r>
      <w:r w:rsidR="000B22C7">
        <w:t xml:space="preserve">the </w:t>
      </w:r>
      <w:r w:rsidR="00D1616A">
        <w:t xml:space="preserve">condition </w:t>
      </w:r>
      <w:r w:rsidR="006D69D4">
        <w:t>when</w:t>
      </w:r>
      <w:r w:rsidR="00D1616A">
        <w:t xml:space="preserve"> antibiotics increased both relative and absolute abundances of oral bacterial populations in the gut</w:t>
      </w:r>
      <w:r w:rsidR="00393146">
        <w:t xml:space="preserve"> (</w:t>
      </w:r>
      <w:r w:rsidR="00400A82" w:rsidRPr="00400A82">
        <w:rPr>
          <w:highlight w:val="yellow"/>
        </w:rPr>
        <w:t>Fig. 5B, green</w:t>
      </w:r>
      <w:r w:rsidR="00393146">
        <w:t>)</w:t>
      </w:r>
      <w:r w:rsidR="00E168CF">
        <w:t xml:space="preserve">. </w:t>
      </w:r>
      <w:r w:rsidR="000B22C7">
        <w:t>This condition requires that gut bacteria are more susceptible to antibiotics (</w:t>
      </w:r>
      <m:oMath>
        <m:sSub>
          <m:sSubPr>
            <m:ctrlPr>
              <w:rPr>
                <w:rFonts w:ascii="Cambria Math" w:hAnsi="Cambria Math"/>
                <w:i/>
              </w:rPr>
            </m:ctrlPr>
          </m:sSubPr>
          <m:e>
            <m:r>
              <w:rPr>
                <w:rFonts w:ascii="Cambria Math" w:hAnsi="Cambria Math"/>
              </w:rPr>
              <m:t>ε</m:t>
            </m:r>
          </m:e>
          <m:sub>
            <m:r>
              <w:rPr>
                <w:rFonts w:ascii="Cambria Math" w:hAnsi="Cambria Math"/>
              </w:rPr>
              <m:t>o</m:t>
            </m:r>
          </m:sub>
        </m:sSub>
        <m:r>
          <w:rPr>
            <w:rFonts w:ascii="Cambria Math" w:hAnsi="Cambria Math"/>
          </w:rPr>
          <m:t>&gt;</m:t>
        </m:r>
        <m:sSub>
          <m:sSubPr>
            <m:ctrlPr>
              <w:rPr>
                <w:rFonts w:ascii="Cambria Math" w:hAnsi="Cambria Math"/>
                <w:i/>
              </w:rPr>
            </m:ctrlPr>
          </m:sSubPr>
          <m:e>
            <m:r>
              <w:rPr>
                <w:rFonts w:ascii="Cambria Math" w:hAnsi="Cambria Math"/>
              </w:rPr>
              <m:t>ε</m:t>
            </m:r>
          </m:e>
          <m:sub>
            <m:r>
              <w:rPr>
                <w:rFonts w:ascii="Cambria Math" w:hAnsi="Cambria Math"/>
              </w:rPr>
              <m:t>g</m:t>
            </m:r>
          </m:sub>
        </m:sSub>
      </m:oMath>
      <w:r w:rsidR="000B22C7">
        <w:t xml:space="preserve">), which can be </w:t>
      </w:r>
      <w:r w:rsidR="00782D23">
        <w:t>met</w:t>
      </w:r>
      <w:r w:rsidR="000B22C7">
        <w:t xml:space="preserve"> when </w:t>
      </w:r>
      <w:r w:rsidR="002C7863">
        <w:t>the oral populations</w:t>
      </w:r>
      <w:r w:rsidR="000B22C7">
        <w:t xml:space="preserve"> </w:t>
      </w:r>
      <w:r w:rsidR="002C7863">
        <w:t xml:space="preserve">consist of multi-drug resistant </w:t>
      </w:r>
      <w:r w:rsidR="007033AF">
        <w:t>bacteria</w:t>
      </w:r>
      <w:r w:rsidR="002C7863">
        <w:t>.</w:t>
      </w:r>
    </w:p>
    <w:p w14:paraId="4797B4E0" w14:textId="77777777" w:rsidR="004A4CB8" w:rsidRDefault="004A4CB8" w:rsidP="007F4BAE"/>
    <w:p w14:paraId="7C7B4C9F" w14:textId="7A47B6D2" w:rsidR="000A48DA" w:rsidRPr="00A334F7" w:rsidRDefault="009C4B5A" w:rsidP="000A48DA">
      <w:pPr>
        <w:jc w:val="center"/>
      </w:pPr>
      <w:r>
        <w:rPr>
          <w:noProof/>
        </w:rPr>
        <w:drawing>
          <wp:inline distT="0" distB="0" distL="0" distR="0" wp14:anchorId="2C3D7E11" wp14:editId="675841ED">
            <wp:extent cx="4997450" cy="1941158"/>
            <wp:effectExtent l="0" t="0" r="0" b="254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17"/>
                    <a:stretch>
                      <a:fillRect/>
                    </a:stretch>
                  </pic:blipFill>
                  <pic:spPr>
                    <a:xfrm>
                      <a:off x="0" y="0"/>
                      <a:ext cx="4997906" cy="1941335"/>
                    </a:xfrm>
                    <a:prstGeom prst="rect">
                      <a:avLst/>
                    </a:prstGeom>
                  </pic:spPr>
                </pic:pic>
              </a:graphicData>
            </a:graphic>
          </wp:inline>
        </w:drawing>
      </w:r>
    </w:p>
    <w:p w14:paraId="4D2546AC" w14:textId="5E203DFA" w:rsidR="00FB21F4" w:rsidRDefault="000A48DA" w:rsidP="00FB21F4">
      <w:r w:rsidRPr="00541A48">
        <w:rPr>
          <w:b/>
        </w:rPr>
        <w:t xml:space="preserve">Fig. </w:t>
      </w:r>
      <w:r w:rsidR="0012211A" w:rsidRPr="00541A48">
        <w:rPr>
          <w:b/>
        </w:rPr>
        <w:t>5</w:t>
      </w:r>
      <w:r w:rsidRPr="00541A48">
        <w:rPr>
          <w:b/>
        </w:rPr>
        <w:t xml:space="preserve">| </w:t>
      </w:r>
      <w:r w:rsidR="0012211A" w:rsidRPr="00541A48">
        <w:rPr>
          <w:b/>
        </w:rPr>
        <w:t xml:space="preserve">Mathematical modeling </w:t>
      </w:r>
      <w:r w:rsidR="003238AD">
        <w:rPr>
          <w:b/>
        </w:rPr>
        <w:t xml:space="preserve">of </w:t>
      </w:r>
      <w:r w:rsidR="006800B5">
        <w:rPr>
          <w:b/>
        </w:rPr>
        <w:t>oral bacterial colonization in the gut</w:t>
      </w:r>
      <w:r w:rsidRPr="00541A48">
        <w:rPr>
          <w:b/>
        </w:rPr>
        <w:t xml:space="preserve">. </w:t>
      </w:r>
      <w:r w:rsidR="0012211A" w:rsidRPr="00541A48">
        <w:rPr>
          <w:bCs/>
        </w:rPr>
        <w:t>(</w:t>
      </w:r>
      <w:r w:rsidR="0012211A" w:rsidRPr="00541A48">
        <w:rPr>
          <w:b/>
        </w:rPr>
        <w:t>A</w:t>
      </w:r>
      <w:r w:rsidR="0012211A" w:rsidRPr="00541A48">
        <w:rPr>
          <w:bCs/>
        </w:rPr>
        <w:t>)</w:t>
      </w:r>
      <w:r w:rsidRPr="00541A48">
        <w:t xml:space="preserve"> </w:t>
      </w:r>
      <w:r w:rsidR="0012211A" w:rsidRPr="00541A48">
        <w:t xml:space="preserve">Microbiome ecology </w:t>
      </w:r>
      <w:r w:rsidR="002C1B71">
        <w:t>of</w:t>
      </w:r>
      <w:r w:rsidR="0012211A" w:rsidRPr="00541A48">
        <w:t xml:space="preserve"> </w:t>
      </w:r>
      <w:r w:rsidRPr="00541A48">
        <w:rPr>
          <w:rFonts w:hint="eastAsia"/>
        </w:rPr>
        <w:t>o</w:t>
      </w:r>
      <w:r w:rsidRPr="00541A48">
        <w:t>ral bacteria</w:t>
      </w:r>
      <w:r w:rsidR="002C1B71">
        <w:t>l population growth</w:t>
      </w:r>
      <w:r w:rsidR="0012211A" w:rsidRPr="00541A48">
        <w:t xml:space="preserve"> in the gut. The oral bacteria</w:t>
      </w:r>
      <w:r w:rsidR="00CA7450">
        <w:t>l</w:t>
      </w:r>
      <w:r w:rsidR="0012211A" w:rsidRPr="00541A48">
        <w:t xml:space="preserve"> </w:t>
      </w:r>
      <w:r w:rsidR="00F24D13">
        <w:t>load</w:t>
      </w:r>
      <w:r w:rsidR="0012211A" w:rsidRPr="00541A48">
        <w:t xml:space="preserve"> </w:t>
      </w:r>
      <w:r w:rsidR="00147D22">
        <w:t xml:space="preserve">(absolute abundance) </w:t>
      </w:r>
      <w:r w:rsidR="0012211A" w:rsidRPr="00541A48">
        <w:t xml:space="preserve">is </w:t>
      </w:r>
      <w:r w:rsidR="00844402">
        <w:t>regulate</w:t>
      </w:r>
      <w:r w:rsidR="0012211A" w:rsidRPr="00541A48">
        <w:t xml:space="preserve">d by two mechanisms </w:t>
      </w:r>
      <w:r w:rsidR="00147D22">
        <w:t>in</w:t>
      </w:r>
      <w:r w:rsidR="0012211A" w:rsidRPr="00541A48">
        <w:t xml:space="preserve"> opposite directions: antibiotic</w:t>
      </w:r>
      <w:r w:rsidR="00E2700F">
        <w:t xml:space="preserve">s </w:t>
      </w:r>
      <w:r w:rsidR="0012211A" w:rsidRPr="00541A48">
        <w:t>directly inhibit</w:t>
      </w:r>
      <w:r w:rsidR="00790F28">
        <w:t xml:space="preserve"> oral bacterial growth </w:t>
      </w:r>
      <w:r w:rsidR="00055DCF">
        <w:t xml:space="preserve">(inhibitory levels quantified b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055DC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055DCF">
        <w:t xml:space="preserve">) </w:t>
      </w:r>
      <w:r w:rsidR="0012211A" w:rsidRPr="00541A48">
        <w:t>but indirectly promote their growth by releasing the</w:t>
      </w:r>
      <w:r w:rsidR="00147D22">
        <w:t>ir</w:t>
      </w:r>
      <w:r w:rsidR="0012211A" w:rsidRPr="00541A48">
        <w:t xml:space="preserve"> inhibitions from </w:t>
      </w:r>
      <w:r w:rsidR="00790F28">
        <w:t>the gut</w:t>
      </w:r>
      <w:r w:rsidR="0012211A" w:rsidRPr="00541A48">
        <w:t xml:space="preserve"> bacteria</w:t>
      </w:r>
      <w:r w:rsidR="005461E4">
        <w:t xml:space="preserve">. </w:t>
      </w:r>
      <w:r w:rsidR="0012211A" w:rsidRPr="00541A48">
        <w:t>(</w:t>
      </w:r>
      <w:r w:rsidR="0012211A" w:rsidRPr="00541A48">
        <w:rPr>
          <w:b/>
          <w:bCs/>
        </w:rPr>
        <w:t>B</w:t>
      </w:r>
      <w:r w:rsidR="0012211A" w:rsidRPr="00541A48">
        <w:t xml:space="preserve">) </w:t>
      </w:r>
      <w:r w:rsidR="006E3CF2">
        <w:t xml:space="preserve">Distinct response patterns of oral </w:t>
      </w:r>
      <w:r w:rsidR="00790F28">
        <w:t>bacteria</w:t>
      </w:r>
      <w:r w:rsidR="006E3CF2">
        <w:t xml:space="preserve"> to antibiotics. The patterns were </w:t>
      </w:r>
      <w:r w:rsidR="00825EE5">
        <w:t xml:space="preserve">distinguished </w:t>
      </w:r>
      <w:r w:rsidR="006E3CF2">
        <w:t xml:space="preserve">by </w:t>
      </w:r>
      <w:r w:rsidR="00550A27">
        <w:t xml:space="preserve">qualitative </w:t>
      </w:r>
      <w:r w:rsidR="006E3CF2">
        <w:t>changes</w:t>
      </w:r>
      <w:r w:rsidR="00790F28">
        <w:t xml:space="preserve"> (</w:t>
      </w:r>
      <w:r w:rsidR="00790F28">
        <w:rPr>
          <w:rFonts w:ascii="arrow" w:hAnsi="arrow"/>
        </w:rPr>
        <w:t xml:space="preserve"> </w:t>
      </w:r>
      <m:oMath>
        <m:r>
          <w:rPr>
            <w:rFonts w:ascii="Cambria Math" w:hAnsi="Cambria Math"/>
          </w:rPr>
          <m:t>↑</m:t>
        </m:r>
      </m:oMath>
      <w:r w:rsidR="00790F28">
        <w:rPr>
          <w:rFonts w:ascii="arrow" w:hAnsi="arrow"/>
        </w:rPr>
        <w:t xml:space="preserve">, </w:t>
      </w:r>
      <w:r w:rsidR="00790F28">
        <w:t xml:space="preserve">increase; </w:t>
      </w:r>
      <m:oMath>
        <m:r>
          <w:rPr>
            <w:rFonts w:ascii="Cambria Math" w:hAnsi="Cambria Math"/>
          </w:rPr>
          <m:t>↓</m:t>
        </m:r>
      </m:oMath>
      <w:r w:rsidR="00790F28">
        <w:t xml:space="preserve">, decrease; </w:t>
      </w:r>
      <m:oMath>
        <m:r>
          <w:rPr>
            <w:rFonts w:ascii="Cambria Math" w:hAnsi="Cambria Math"/>
          </w:rPr>
          <m:t>-</m:t>
        </m:r>
      </m:oMath>
      <w:r w:rsidR="00790F28">
        <w:t>, no change)</w:t>
      </w:r>
      <w:r w:rsidR="006E3CF2">
        <w:t xml:space="preserve"> in the time-averaged relative</w:t>
      </w:r>
      <w:r w:rsidR="00A51A25">
        <w:t xml:space="preserve"> abundances (rel. </w:t>
      </w:r>
      <w:proofErr w:type="spellStart"/>
      <w:r w:rsidR="00A51A25">
        <w:t>abun</w:t>
      </w:r>
      <w:proofErr w:type="spellEnd"/>
      <w:r w:rsidR="00A51A25">
        <w:t>.)</w:t>
      </w:r>
      <w:r w:rsidR="006E3CF2">
        <w:t xml:space="preserve"> and ab</w:t>
      </w:r>
      <w:r w:rsidR="00A51A25">
        <w:t>solute</w:t>
      </w:r>
      <w:r w:rsidR="006E3CF2">
        <w:t xml:space="preserve"> abundances</w:t>
      </w:r>
      <w:r w:rsidR="00A51A25">
        <w:t xml:space="preserve"> (</w:t>
      </w:r>
      <w:r w:rsidR="009D6F5A">
        <w:t>abs</w:t>
      </w:r>
      <w:r w:rsidR="00A51A25">
        <w:t xml:space="preserve">. </w:t>
      </w:r>
      <w:proofErr w:type="spellStart"/>
      <w:r w:rsidR="00A51A25">
        <w:t>abun</w:t>
      </w:r>
      <w:proofErr w:type="spellEnd"/>
      <w:r w:rsidR="00A51A25">
        <w:t>.)</w:t>
      </w:r>
      <w:r w:rsidR="00FB21F4">
        <w:t>.</w:t>
      </w:r>
    </w:p>
    <w:p w14:paraId="1E36DBE1" w14:textId="77777777" w:rsidR="00226FB1" w:rsidRDefault="00226FB1" w:rsidP="00FB21F4"/>
    <w:p w14:paraId="67684822" w14:textId="1644EE75" w:rsidR="0015189C" w:rsidRDefault="000E33B5" w:rsidP="000A48DA">
      <w:pPr>
        <w:rPr>
          <w:b/>
        </w:rPr>
      </w:pPr>
      <w:r>
        <w:rPr>
          <w:rFonts w:hint="eastAsia"/>
          <w:b/>
        </w:rPr>
        <w:t>T</w:t>
      </w:r>
      <w:r w:rsidR="00B14B1D">
        <w:rPr>
          <w:b/>
        </w:rPr>
        <w:t xml:space="preserve">he </w:t>
      </w:r>
      <w:r w:rsidR="00B14B1D" w:rsidRPr="001D1E80">
        <w:rPr>
          <w:b/>
          <w:i/>
          <w:iCs/>
        </w:rPr>
        <w:t>marker</w:t>
      </w:r>
      <w:r w:rsidR="00B14B1D">
        <w:rPr>
          <w:b/>
        </w:rPr>
        <w:t xml:space="preserve"> hypothesi</w:t>
      </w:r>
      <w:r>
        <w:rPr>
          <w:b/>
        </w:rPr>
        <w:t xml:space="preserve">s unifies biomarkers of </w:t>
      </w:r>
      <w:r w:rsidR="0094473E">
        <w:rPr>
          <w:b/>
        </w:rPr>
        <w:t>IBD</w:t>
      </w:r>
    </w:p>
    <w:p w14:paraId="3F3875A4" w14:textId="3548B2D6" w:rsidR="00BC0BA3" w:rsidRDefault="00DD0BCF" w:rsidP="005818EE">
      <w:r>
        <w:t>Both the r</w:t>
      </w:r>
      <w:r w:rsidR="00B14B1D">
        <w:t>elative enrichment of oral-associated bacteria</w:t>
      </w:r>
      <w:r w:rsidR="00D8522E">
        <w:t>l species</w:t>
      </w:r>
      <w:r w:rsidR="00B14B1D">
        <w:t xml:space="preserve"> </w:t>
      </w:r>
      <w:r>
        <w:fldChar w:fldCharType="begin"/>
      </w:r>
      <w:r>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fldChar w:fldCharType="separate"/>
      </w:r>
      <w:r>
        <w:rPr>
          <w:noProof/>
        </w:rPr>
        <w:t>(Read</w:t>
      </w:r>
      <w:r w:rsidRPr="00DD0BCF">
        <w:rPr>
          <w:i/>
          <w:noProof/>
        </w:rPr>
        <w:t xml:space="preserve"> et al.</w:t>
      </w:r>
      <w:r>
        <w:rPr>
          <w:noProof/>
        </w:rPr>
        <w:t>, 2021)</w:t>
      </w:r>
      <w:r>
        <w:fldChar w:fldCharType="end"/>
      </w:r>
      <w:r>
        <w:t xml:space="preserve"> and low microbial loads </w:t>
      </w:r>
      <w:r>
        <w:fldChar w:fldCharType="begin"/>
      </w:r>
      <w:r>
        <w:instrText xml:space="preserve"> ADDIN EN.CITE &lt;EndNote&gt;&lt;Cite&gt;&lt;Author&gt;Contijoch&lt;/Author&gt;&lt;Year&gt;2019&lt;/Year&gt;&lt;RecNum&gt;17&lt;/RecNum&gt;&lt;DisplayText&gt;(Contijoch et al., 2019; Vandeputte et al.,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fldChar w:fldCharType="separate"/>
      </w:r>
      <w:r>
        <w:rPr>
          <w:noProof/>
        </w:rPr>
        <w:t>(Contijoch et al., 2019; Vandeputte et al., 2017)</w:t>
      </w:r>
      <w:r>
        <w:fldChar w:fldCharType="end"/>
      </w:r>
      <w:r>
        <w:t xml:space="preserve"> in the gut have been </w:t>
      </w:r>
      <w:r w:rsidR="002D00A7">
        <w:t>identified a</w:t>
      </w:r>
      <w:r>
        <w:t xml:space="preserve">s </w:t>
      </w:r>
      <w:r w:rsidR="002D00A7">
        <w:t>signature</w:t>
      </w:r>
      <w:r>
        <w:t>s</w:t>
      </w:r>
      <w:r w:rsidR="00B14B1D">
        <w:t xml:space="preserve"> of the gut microbiome in </w:t>
      </w:r>
      <w:r w:rsidR="00771FB6">
        <w:t xml:space="preserve">patients with </w:t>
      </w:r>
      <w:r w:rsidR="00D8522E">
        <w:t>IBD</w:t>
      </w:r>
      <w:r>
        <w:t xml:space="preserve"> (both UC and CD)</w:t>
      </w:r>
      <w:r w:rsidR="00B14B1D">
        <w:t xml:space="preserve">. </w:t>
      </w:r>
      <w:r w:rsidR="002D00A7">
        <w:t>R</w:t>
      </w:r>
      <w:r w:rsidR="006566EB">
        <w:t>eported by separate studies</w:t>
      </w:r>
      <w:r w:rsidR="002D00A7">
        <w:t>, the two signatures</w:t>
      </w:r>
      <w:r w:rsidR="006566EB">
        <w:t xml:space="preserve"> created</w:t>
      </w:r>
      <w:r w:rsidR="00AF0E66">
        <w:t xml:space="preserve"> a puzzle </w:t>
      </w:r>
      <w:r>
        <w:t xml:space="preserve">whether </w:t>
      </w:r>
      <w:r w:rsidR="006566EB">
        <w:t>they</w:t>
      </w:r>
      <w:r w:rsidR="00AF0E66">
        <w:t xml:space="preserve"> are independent </w:t>
      </w:r>
      <w:r w:rsidR="006566EB">
        <w:t>or</w:t>
      </w:r>
      <w:r w:rsidR="00AF0E66">
        <w:t xml:space="preserve"> related. </w:t>
      </w:r>
      <w:r w:rsidR="006566EB">
        <w:t>In this study, we propose that t</w:t>
      </w:r>
      <w:r w:rsidR="00F31609">
        <w:t xml:space="preserve">he </w:t>
      </w:r>
      <w:r w:rsidR="00F31609" w:rsidRPr="00DD0BCF">
        <w:rPr>
          <w:i/>
          <w:iCs/>
        </w:rPr>
        <w:t>marker</w:t>
      </w:r>
      <w:r w:rsidR="00F31609">
        <w:t xml:space="preserve"> hypothesis</w:t>
      </w:r>
      <w:r>
        <w:t xml:space="preserve"> </w:t>
      </w:r>
      <w:r w:rsidR="006566EB">
        <w:t xml:space="preserve">can unify the two biomarkers by predicting a </w:t>
      </w:r>
      <w:r w:rsidR="00B14B1D">
        <w:t xml:space="preserve">negative </w:t>
      </w:r>
      <w:r w:rsidR="00F31609">
        <w:t>association</w:t>
      </w:r>
      <w:r w:rsidR="00B14B1D">
        <w:t xml:space="preserve"> between the two </w:t>
      </w:r>
      <w:r w:rsidR="00F31609">
        <w:t>signatures</w:t>
      </w:r>
      <w:r w:rsidR="00B14B1D">
        <w:t xml:space="preserve">. </w:t>
      </w:r>
      <w:r w:rsidR="001C755A">
        <w:t>Indeed, the</w:t>
      </w:r>
      <w:r w:rsidR="00F31609">
        <w:t xml:space="preserve"> oral bacterial fractions and total bacterial loads in the feces of patients with CD (</w:t>
      </w:r>
      <w:r w:rsidR="00CC4B71">
        <w:rPr>
          <w:rFonts w:hint="eastAsia"/>
        </w:rPr>
        <w:t>Pearson</w:t>
      </w:r>
      <w:r w:rsidR="00CC4B71">
        <w:t xml:space="preserve">’s r = -0.41, P = 2.63e-5, </w:t>
      </w:r>
      <w:r w:rsidR="00F31609" w:rsidRPr="00AF0E66">
        <w:rPr>
          <w:highlight w:val="yellow"/>
        </w:rPr>
        <w:t>Fig. 6A</w:t>
      </w:r>
      <w:r w:rsidR="00F31609">
        <w:t>) and UC (</w:t>
      </w:r>
      <w:r w:rsidR="00CC4B71">
        <w:rPr>
          <w:rFonts w:hint="eastAsia"/>
        </w:rPr>
        <w:t>Pearson</w:t>
      </w:r>
      <w:r w:rsidR="00CC4B71">
        <w:t xml:space="preserve">’s r = -0.17, P = 0.011; </w:t>
      </w:r>
      <w:r w:rsidR="00F31609" w:rsidRPr="00AF0E66">
        <w:rPr>
          <w:highlight w:val="yellow"/>
        </w:rPr>
        <w:t>Fig. 6B</w:t>
      </w:r>
      <w:r w:rsidR="00F31609">
        <w:t>) were negatively correlated</w:t>
      </w:r>
      <w:r w:rsidR="00262065">
        <w:t xml:space="preserve">, and each signature is </w:t>
      </w:r>
      <w:r w:rsidR="00F31609">
        <w:t>significantly different between the patients and their healthy controls</w:t>
      </w:r>
      <w:r w:rsidR="00262065">
        <w:t>.</w:t>
      </w:r>
      <w:r w:rsidR="007A4F94">
        <w:t xml:space="preserve"> </w:t>
      </w:r>
      <w:r w:rsidR="00F31609">
        <w:t>For the UC cohort, the association became insignificant (P=</w:t>
      </w:r>
      <w:r w:rsidR="003A1B91">
        <w:t>0.32</w:t>
      </w:r>
      <w:r w:rsidR="00F31609">
        <w:t xml:space="preserve">) after </w:t>
      </w:r>
      <w:r w:rsidR="0015189C" w:rsidRPr="00AC26F8">
        <w:t>excluding patients with prior antibiotics or an unclear antibiotic history</w:t>
      </w:r>
      <w:r w:rsidR="006A31AD">
        <w:t xml:space="preserve">, due to the loss of significant differences of oral bacterial fractions </w:t>
      </w:r>
      <w:r w:rsidR="006A31AD">
        <w:lastRenderedPageBreak/>
        <w:t xml:space="preserve">between </w:t>
      </w:r>
      <w:r w:rsidR="00C216C8">
        <w:t>the patients and controls</w:t>
      </w:r>
      <w:r w:rsidR="00F31609">
        <w:t xml:space="preserve">. </w:t>
      </w:r>
      <w:r w:rsidR="00BC0BA3">
        <w:t>Since</w:t>
      </w:r>
      <w:r w:rsidR="003A1B91">
        <w:t xml:space="preserve"> oral bacteria </w:t>
      </w:r>
      <w:r w:rsidR="00115986">
        <w:t xml:space="preserve">can be significantly enriched </w:t>
      </w:r>
      <w:r w:rsidR="003A1B91">
        <w:t xml:space="preserve">in IBD patients </w:t>
      </w:r>
      <w:r w:rsidR="008F0A50">
        <w:t>who have not taken</w:t>
      </w:r>
      <w:r w:rsidR="00BC0BA3">
        <w:t xml:space="preserve"> antibiotics </w:t>
      </w:r>
      <w:r w:rsidR="008F0A50">
        <w:t>weeks prior to study</w:t>
      </w:r>
      <w:r w:rsidR="00F0193C">
        <w:t xml:space="preserve"> (</w:t>
      </w:r>
      <w:r w:rsidR="00F0193C" w:rsidRPr="00F0193C">
        <w:rPr>
          <w:highlight w:val="yellow"/>
        </w:rPr>
        <w:t>Fig. S9</w:t>
      </w:r>
      <w:r w:rsidR="00F0193C">
        <w:t>)</w:t>
      </w:r>
      <w:r w:rsidR="00BC0BA3">
        <w:t xml:space="preserve">, antibiotics can amplify the gut microbiome dysbiosis </w:t>
      </w:r>
      <w:r w:rsidR="00216994">
        <w:t>in IBD patients by depleting gut commensals</w:t>
      </w:r>
      <w:r w:rsidR="00261EB6">
        <w:t xml:space="preserve"> </w:t>
      </w:r>
      <w:r w:rsidR="00261EB6">
        <w:fldChar w:fldCharType="begin"/>
      </w:r>
      <w:r w:rsidR="00261EB6">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fldChar w:fldCharType="separate"/>
      </w:r>
      <w:r w:rsidR="00261EB6">
        <w:rPr>
          <w:noProof/>
        </w:rPr>
        <w:t>(Gevers</w:t>
      </w:r>
      <w:r w:rsidR="00261EB6" w:rsidRPr="00261EB6">
        <w:rPr>
          <w:i/>
          <w:noProof/>
        </w:rPr>
        <w:t xml:space="preserve"> et al.</w:t>
      </w:r>
      <w:r w:rsidR="00261EB6">
        <w:rPr>
          <w:noProof/>
        </w:rPr>
        <w:t>, 2014)</w:t>
      </w:r>
      <w:r w:rsidR="00261EB6">
        <w:fldChar w:fldCharType="end"/>
      </w:r>
      <w:r w:rsidR="00BC0BA3">
        <w:t>.</w:t>
      </w:r>
    </w:p>
    <w:p w14:paraId="41019462" w14:textId="77777777" w:rsidR="001C4931" w:rsidRDefault="001C4931" w:rsidP="005818EE"/>
    <w:p w14:paraId="1261EFFB" w14:textId="11D2347E" w:rsidR="00B14B1D" w:rsidRDefault="006B52E8" w:rsidP="000A48DA">
      <w:r>
        <w:rPr>
          <w:noProof/>
        </w:rPr>
        <w:drawing>
          <wp:inline distT="0" distB="0" distL="0" distR="0" wp14:anchorId="483481B7" wp14:editId="2860BDC5">
            <wp:extent cx="55753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stretch>
                      <a:fillRect/>
                    </a:stretch>
                  </pic:blipFill>
                  <pic:spPr>
                    <a:xfrm>
                      <a:off x="0" y="0"/>
                      <a:ext cx="5575300" cy="2374900"/>
                    </a:xfrm>
                    <a:prstGeom prst="rect">
                      <a:avLst/>
                    </a:prstGeom>
                  </pic:spPr>
                </pic:pic>
              </a:graphicData>
            </a:graphic>
          </wp:inline>
        </w:drawing>
      </w:r>
    </w:p>
    <w:p w14:paraId="03552159" w14:textId="772D448A" w:rsidR="00B14B1D" w:rsidRPr="00AC26F8" w:rsidRDefault="00B14B1D" w:rsidP="000A48DA">
      <w:r w:rsidRPr="00AC26F8">
        <w:rPr>
          <w:b/>
        </w:rPr>
        <w:t xml:space="preserve">Figure 4. </w:t>
      </w:r>
      <w:r w:rsidR="006B52E8">
        <w:rPr>
          <w:b/>
        </w:rPr>
        <w:t xml:space="preserve">Negative association between oral bacterial fractions and total bacterial loads in the feces of patients with Crohn’s disease (A) and Ulcerative Colitis (B). </w:t>
      </w:r>
      <w:r w:rsidR="006B52E8">
        <w:t xml:space="preserve">Each circle represents a </w:t>
      </w:r>
      <w:r w:rsidR="00542B7E">
        <w:t xml:space="preserve">fecal </w:t>
      </w:r>
      <w:r w:rsidR="006B52E8">
        <w:t>sample. L</w:t>
      </w:r>
      <w:r w:rsidRPr="00AC26F8">
        <w:t>ines</w:t>
      </w:r>
      <w:r w:rsidR="006B52E8">
        <w:t>: best linear fits; shading:</w:t>
      </w:r>
      <w:r w:rsidRPr="00AC26F8">
        <w:t xml:space="preserve"> 95% confidence intervals. Data sources: </w:t>
      </w:r>
      <w:r w:rsidR="006B52E8">
        <w:t xml:space="preserve">panel A </w:t>
      </w:r>
      <w:r w:rsidR="006B52E8">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6B52E8">
        <w:fldChar w:fldCharType="separate"/>
      </w:r>
      <w:r w:rsidR="006B52E8">
        <w:rPr>
          <w:noProof/>
        </w:rPr>
        <w:t>(Vandeputte</w:t>
      </w:r>
      <w:r w:rsidR="006B52E8" w:rsidRPr="006B52E8">
        <w:rPr>
          <w:i/>
          <w:noProof/>
        </w:rPr>
        <w:t xml:space="preserve"> et al.</w:t>
      </w:r>
      <w:r w:rsidR="006B52E8">
        <w:rPr>
          <w:noProof/>
        </w:rPr>
        <w:t>, 2017)</w:t>
      </w:r>
      <w:r w:rsidR="006B52E8">
        <w:fldChar w:fldCharType="end"/>
      </w:r>
      <w:r w:rsidR="006B52E8">
        <w:t xml:space="preserve">; panel B </w:t>
      </w:r>
      <w:r w:rsidR="006B52E8">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6B52E8">
        <w:fldChar w:fldCharType="separate"/>
      </w:r>
      <w:r w:rsidR="006B52E8">
        <w:rPr>
          <w:noProof/>
        </w:rPr>
        <w:t>(Contijoch</w:t>
      </w:r>
      <w:r w:rsidR="006B52E8" w:rsidRPr="006B52E8">
        <w:rPr>
          <w:i/>
          <w:noProof/>
        </w:rPr>
        <w:t xml:space="preserve"> et al.</w:t>
      </w:r>
      <w:r w:rsidR="006B52E8">
        <w:rPr>
          <w:noProof/>
        </w:rPr>
        <w:t>, 2019)</w:t>
      </w:r>
      <w:r w:rsidR="006B52E8">
        <w:fldChar w:fldCharType="end"/>
      </w:r>
      <w:r w:rsidR="006B52E8">
        <w:t xml:space="preserve">. </w:t>
      </w:r>
      <w:r w:rsidR="00787EDA">
        <w:t xml:space="preserve">Abbreviations: HC (healthy control); CD (Crohn’s disease); UC (ulcerative colitis). </w:t>
      </w:r>
      <w:r w:rsidRPr="00AC26F8">
        <w:t>**</w:t>
      </w:r>
      <w:r w:rsidR="00516683">
        <w:t>*</w:t>
      </w:r>
      <w:r w:rsidRPr="00AC26F8">
        <w:t>*</w:t>
      </w:r>
      <w:r w:rsidRPr="003F5F35">
        <w:t>P</w:t>
      </w:r>
      <w:r w:rsidRPr="00AC26F8">
        <w:t>&lt;0.0</w:t>
      </w:r>
      <w:r w:rsidR="00516683">
        <w:t>0</w:t>
      </w:r>
      <w:r w:rsidRPr="00AC26F8">
        <w:t>01; *</w:t>
      </w:r>
      <w:r w:rsidRPr="003F5F35">
        <w:t>P</w:t>
      </w:r>
      <w:r w:rsidRPr="00AC26F8">
        <w:t>&lt;0.05;</w:t>
      </w:r>
      <w:r w:rsidR="00A8766C">
        <w:t xml:space="preserve"> </w:t>
      </w:r>
      <w:r w:rsidR="00A8766C" w:rsidRPr="003F5F35">
        <w:t>Welch's t-test</w:t>
      </w:r>
      <w:r w:rsidRPr="00AC26F8">
        <w:t>.</w:t>
      </w:r>
    </w:p>
    <w:p w14:paraId="7DBBD1AC" w14:textId="77777777" w:rsidR="006106B2" w:rsidRPr="00AC26F8" w:rsidRDefault="006106B2" w:rsidP="000A48DA"/>
    <w:p w14:paraId="4836FE11" w14:textId="6B4E7638" w:rsidR="007648D9" w:rsidRDefault="007648D9" w:rsidP="000A48DA">
      <w:pPr>
        <w:rPr>
          <w:b/>
          <w:bCs/>
        </w:rPr>
      </w:pPr>
      <w:r w:rsidRPr="00AC26F8">
        <w:rPr>
          <w:b/>
          <w:bCs/>
        </w:rPr>
        <w:t>DISCUSSION</w:t>
      </w:r>
    </w:p>
    <w:p w14:paraId="3CC04293" w14:textId="03E335C0" w:rsidR="00BD2F0C" w:rsidRDefault="00BD2F0C" w:rsidP="000A48DA">
      <w:r>
        <w:t xml:space="preserve">Except for a few quantitative studies </w:t>
      </w:r>
      <w:r>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DATA </w:instrText>
      </w:r>
      <w:r w:rsidR="00765F86">
        <w:fldChar w:fldCharType="end"/>
      </w:r>
      <w:r>
        <w:fldChar w:fldCharType="separate"/>
      </w:r>
      <w:r>
        <w:rPr>
          <w:noProof/>
        </w:rPr>
        <w:t>(Contijoch</w:t>
      </w:r>
      <w:r w:rsidRPr="00DF3F74">
        <w:rPr>
          <w:i/>
          <w:noProof/>
        </w:rPr>
        <w:t xml:space="preserve"> et al.</w:t>
      </w:r>
      <w:r>
        <w:rPr>
          <w:noProof/>
        </w:rPr>
        <w:t>, 2019; Jian et al., 2020; Rao et al., 2021; Schluter et al., 2020; Vandeputte</w:t>
      </w:r>
      <w:r w:rsidRPr="00DF3F74">
        <w:rPr>
          <w:i/>
          <w:noProof/>
        </w:rPr>
        <w:t xml:space="preserve"> et al.</w:t>
      </w:r>
      <w:r>
        <w:rPr>
          <w:noProof/>
        </w:rPr>
        <w:t>, 2017; Vieira-Silva et al., 2019)</w:t>
      </w:r>
      <w:r>
        <w:fldChar w:fldCharType="end"/>
      </w:r>
      <w:r>
        <w:t xml:space="preserve">, most human gut microbiome </w:t>
      </w:r>
      <w:r w:rsidR="004A4590">
        <w:t>research</w:t>
      </w:r>
      <w:r>
        <w:t xml:space="preserve"> to date have focused on amplicon-based profiling of microbiome composition. Due to the limitation, g</w:t>
      </w:r>
      <w:r w:rsidR="0057587E">
        <w:t>ut microbiome dysbiosis has been mostly characterized by loss of biodiversity</w:t>
      </w:r>
      <w:r w:rsidR="001B632D">
        <w:t xml:space="preserve"> from the compositional data</w:t>
      </w:r>
      <w:r w:rsidR="0057587E">
        <w:t xml:space="preserve">. </w:t>
      </w:r>
      <w:r w:rsidR="00DF3F74">
        <w:rPr>
          <w:rFonts w:hint="eastAsia"/>
        </w:rPr>
        <w:t>Gut</w:t>
      </w:r>
      <w:r w:rsidR="00DF3F74">
        <w:t xml:space="preserve"> </w:t>
      </w:r>
      <w:r w:rsidR="00F0193C">
        <w:t>microbial load</w:t>
      </w:r>
      <w:r w:rsidR="00DF3F74">
        <w:t xml:space="preserve">, </w:t>
      </w:r>
      <w:r w:rsidR="00F0193C">
        <w:t xml:space="preserve">which has received much less attention, is </w:t>
      </w:r>
      <w:r w:rsidR="00DF3F74">
        <w:rPr>
          <w:rFonts w:hint="eastAsia"/>
        </w:rPr>
        <w:t>another</w:t>
      </w:r>
      <w:r w:rsidR="00DF3F74">
        <w:t xml:space="preserve"> fundamental parameter that impacts host-microbiome interactions</w:t>
      </w:r>
      <w:r w:rsidR="000F072C">
        <w:t xml:space="preserve"> </w:t>
      </w:r>
      <w:r w:rsidR="000F072C">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DATA </w:instrText>
      </w:r>
      <w:r w:rsidR="00765F86">
        <w:fldChar w:fldCharType="end"/>
      </w:r>
      <w:r w:rsidR="000F072C">
        <w:fldChar w:fldCharType="separate"/>
      </w:r>
      <w:r w:rsidR="00C726BC">
        <w:rPr>
          <w:noProof/>
        </w:rPr>
        <w:t>(Contijoch</w:t>
      </w:r>
      <w:r w:rsidR="00C726BC" w:rsidRPr="00C726BC">
        <w:rPr>
          <w:i/>
          <w:noProof/>
        </w:rPr>
        <w:t xml:space="preserve"> et al.</w:t>
      </w:r>
      <w:r w:rsidR="00C726BC">
        <w:rPr>
          <w:noProof/>
        </w:rPr>
        <w:t>, 2019; Tang et al., 2019; Zarrinpar et al., 2018)</w:t>
      </w:r>
      <w:r w:rsidR="000F072C">
        <w:fldChar w:fldCharType="end"/>
      </w:r>
      <w:r w:rsidR="00F0193C">
        <w:t xml:space="preserve">. </w:t>
      </w:r>
      <w:r w:rsidR="00DF3F74">
        <w:t xml:space="preserve">For example, the total microbial </w:t>
      </w:r>
      <w:r w:rsidR="00B3534A">
        <w:t>load</w:t>
      </w:r>
      <w:r w:rsidR="00DF3F74">
        <w:t xml:space="preserve"> in the gut regulates the proportion of mucosal </w:t>
      </w:r>
      <w:proofErr w:type="spellStart"/>
      <w:r w:rsidR="00DF3F74" w:rsidRPr="0057587E">
        <w:t>RORγt</w:t>
      </w:r>
      <w:proofErr w:type="spellEnd"/>
      <w:r w:rsidR="00DF3F74" w:rsidRPr="0057587E">
        <w:t>+</w:t>
      </w:r>
      <w:r w:rsidR="00DF3F74">
        <w:t xml:space="preserve"> Treg cells in mice </w:t>
      </w:r>
      <w:r w:rsidR="00DF3F74">
        <w:fldChar w:fldCharType="begin"/>
      </w:r>
      <w:r w:rsidR="00DF3F74">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DF3F74">
        <w:fldChar w:fldCharType="separate"/>
      </w:r>
      <w:r w:rsidR="00DF3F74">
        <w:rPr>
          <w:noProof/>
        </w:rPr>
        <w:t>(Britton et al., 2020)</w:t>
      </w:r>
      <w:r w:rsidR="00DF3F74">
        <w:fldChar w:fldCharType="end"/>
      </w:r>
      <w:r w:rsidR="00DF3F74">
        <w:t>.</w:t>
      </w:r>
      <w:r w:rsidR="00DF3F74" w:rsidRPr="00DF3F74">
        <w:t xml:space="preserve"> </w:t>
      </w:r>
      <w:r w:rsidR="00DF3F74">
        <w:t xml:space="preserve">Notably, </w:t>
      </w:r>
      <w:r>
        <w:t xml:space="preserve">changes in </w:t>
      </w:r>
      <w:r w:rsidR="00DF3F74">
        <w:t xml:space="preserve">gut </w:t>
      </w:r>
      <w:r w:rsidR="00F0193C">
        <w:t>microbial load</w:t>
      </w:r>
      <w:r w:rsidR="00DF3F74">
        <w:t xml:space="preserve"> </w:t>
      </w:r>
      <w:r>
        <w:t xml:space="preserve">do not strictly reflect changes in the </w:t>
      </w:r>
      <w:r w:rsidR="007C1534">
        <w:t>bio</w:t>
      </w:r>
      <w:r w:rsidR="00DF3F74">
        <w:t>diversity</w:t>
      </w:r>
      <w:r>
        <w:t xml:space="preserve"> </w:t>
      </w:r>
      <w:r>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fldChar w:fldCharType="separate"/>
      </w:r>
      <w:r>
        <w:rPr>
          <w:noProof/>
        </w:rPr>
        <w:t>(Contijoch</w:t>
      </w:r>
      <w:r w:rsidRPr="00BD2F0C">
        <w:rPr>
          <w:i/>
          <w:noProof/>
        </w:rPr>
        <w:t xml:space="preserve"> et al.</w:t>
      </w:r>
      <w:r>
        <w:rPr>
          <w:noProof/>
        </w:rPr>
        <w:t>, 2019)</w:t>
      </w:r>
      <w:r>
        <w:fldChar w:fldCharType="end"/>
      </w:r>
      <w:r>
        <w:t xml:space="preserve">, suggesting that the two metrics describe different aspects of dysbiosis. </w:t>
      </w:r>
    </w:p>
    <w:p w14:paraId="32368405" w14:textId="77777777" w:rsidR="00F0193C" w:rsidRDefault="00F0193C" w:rsidP="000A48DA"/>
    <w:p w14:paraId="1119217F" w14:textId="5A31D4DB" w:rsidR="00F0193C" w:rsidRDefault="0026004B" w:rsidP="000A48DA">
      <w:r>
        <w:t xml:space="preserve">Both cell- (e.g., flow cytometry) and molecular-based (e.g., qPCR, DNA mass) </w:t>
      </w:r>
      <w:r w:rsidR="00004547">
        <w:t xml:space="preserve">methods </w:t>
      </w:r>
      <w:r>
        <w:t xml:space="preserve">have been developed to measure absolute microbial </w:t>
      </w:r>
      <w:r w:rsidR="0098328D">
        <w:t xml:space="preserve">abundances </w:t>
      </w:r>
      <w:r w:rsidR="0098328D">
        <w:fldChar w:fldCharType="begin"/>
      </w:r>
      <w:r w:rsidR="0098328D">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fldChar w:fldCharType="separate"/>
      </w:r>
      <w:r w:rsidR="0098328D">
        <w:rPr>
          <w:noProof/>
        </w:rPr>
        <w:t>(Galazzo et al., 2020)</w:t>
      </w:r>
      <w:r w:rsidR="0098328D">
        <w:fldChar w:fldCharType="end"/>
      </w:r>
      <w:r>
        <w:t>.</w:t>
      </w:r>
      <w:r w:rsidR="0098328D">
        <w:t xml:space="preserve"> </w:t>
      </w:r>
      <w:r w:rsidR="0012577F">
        <w:t xml:space="preserve">Although </w:t>
      </w:r>
      <w:r w:rsidR="00DA7204">
        <w:t xml:space="preserve">these methods </w:t>
      </w:r>
      <w:r w:rsidR="004B65E0">
        <w:t xml:space="preserve">all </w:t>
      </w:r>
      <w:r w:rsidR="00DA7204">
        <w:t>have the</w:t>
      </w:r>
      <w:r w:rsidR="00AF0D26">
        <w:t>ir</w:t>
      </w:r>
      <w:r w:rsidR="00DA7204">
        <w:t xml:space="preserve"> own limitations</w:t>
      </w:r>
      <w:r w:rsidR="0012577F">
        <w:t xml:space="preserve">, qPCR is conceptually superior </w:t>
      </w:r>
      <w:r w:rsidR="00E26C73">
        <w:t>for</w:t>
      </w:r>
      <w:r w:rsidR="00153E12">
        <w:t xml:space="preserve"> </w:t>
      </w:r>
      <w:r w:rsidR="003E3367">
        <w:t xml:space="preserve">quantification </w:t>
      </w:r>
      <w:r w:rsidR="001E47E6">
        <w:t xml:space="preserve">of oral bacteria in feces </w:t>
      </w:r>
      <w:r w:rsidR="0012577F">
        <w:t>due to its compatibility with</w:t>
      </w:r>
      <w:r w:rsidR="00F63778">
        <w:t xml:space="preserve"> 16S rRNA sequencing</w:t>
      </w:r>
      <w:r w:rsidR="0012577F">
        <w:t xml:space="preserve"> </w:t>
      </w:r>
      <w:r w:rsidR="0012577F">
        <w:fldChar w:fldCharType="begin"/>
      </w:r>
      <w:r w:rsidR="0012577F">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fldChar w:fldCharType="separate"/>
      </w:r>
      <w:r w:rsidR="0012577F">
        <w:rPr>
          <w:noProof/>
        </w:rPr>
        <w:t>(Jian et al., 2021)</w:t>
      </w:r>
      <w:r w:rsidR="0012577F">
        <w:fldChar w:fldCharType="end"/>
      </w:r>
      <w:r w:rsidR="0012577F">
        <w:t xml:space="preserve">. </w:t>
      </w:r>
      <w:r w:rsidR="002E6339">
        <w:t xml:space="preserve">The compatibility is found at three levels. First, both </w:t>
      </w:r>
      <w:r w:rsidR="00F63778">
        <w:t xml:space="preserve">16S sequencing </w:t>
      </w:r>
      <w:r w:rsidR="002E6339">
        <w:t xml:space="preserve">and qPCR do not distinguish live from dead (including free DNAs) </w:t>
      </w:r>
      <w:r w:rsidR="00F63778">
        <w:t>cells,</w:t>
      </w:r>
      <w:r w:rsidR="002E6339">
        <w:t xml:space="preserve"> but the</w:t>
      </w:r>
      <w:r w:rsidR="00450C06">
        <w:t xml:space="preserve">ir combination measures </w:t>
      </w:r>
      <w:r w:rsidR="002E6339">
        <w:t xml:space="preserve">absolute abundances </w:t>
      </w:r>
      <w:r w:rsidR="00450C06">
        <w:t>of</w:t>
      </w:r>
      <w:r w:rsidR="001C46F4">
        <w:t xml:space="preserve"> live</w:t>
      </w:r>
      <w:r w:rsidR="001165F3">
        <w:t>, not total</w:t>
      </w:r>
      <w:r w:rsidR="00BC5B15">
        <w:t xml:space="preserve"> (live and dead)</w:t>
      </w:r>
      <w:r w:rsidR="001165F3">
        <w:t>,</w:t>
      </w:r>
      <w:r w:rsidR="00450C06">
        <w:t xml:space="preserve"> oral bacteria </w:t>
      </w:r>
      <w:r w:rsidR="002E6339">
        <w:t xml:space="preserve">(see </w:t>
      </w:r>
      <w:r w:rsidR="002E6339" w:rsidRPr="002E6339">
        <w:rPr>
          <w:highlight w:val="yellow"/>
        </w:rPr>
        <w:t>Supplementary Text</w:t>
      </w:r>
      <w:r w:rsidR="002E6339">
        <w:t xml:space="preserve"> for justification).</w:t>
      </w:r>
      <w:r w:rsidR="00F63778">
        <w:t xml:space="preserve"> Second, t</w:t>
      </w:r>
      <w:r w:rsidR="00153E12">
        <w:t>he technical</w:t>
      </w:r>
      <w:r w:rsidR="00E26259">
        <w:t xml:space="preserve"> biases </w:t>
      </w:r>
      <w:r w:rsidR="00153E12">
        <w:t xml:space="preserve">introduced </w:t>
      </w:r>
      <w:r w:rsidR="00E26259">
        <w:t>in</w:t>
      </w:r>
      <w:r w:rsidR="00153E12">
        <w:t xml:space="preserve"> the </w:t>
      </w:r>
      <w:r w:rsidR="00E26259">
        <w:t xml:space="preserve">extraction, </w:t>
      </w:r>
      <w:r w:rsidR="000610E4">
        <w:t>purification,</w:t>
      </w:r>
      <w:r w:rsidR="00E26259">
        <w:t xml:space="preserve"> and amplification </w:t>
      </w:r>
      <w:r w:rsidR="00E26C73">
        <w:t>steps</w:t>
      </w:r>
      <w:r w:rsidR="004B65E0">
        <w:t xml:space="preserve"> of</w:t>
      </w:r>
      <w:r w:rsidR="00153E12">
        <w:t xml:space="preserve"> 16S </w:t>
      </w:r>
      <w:r w:rsidR="00F63778">
        <w:t>s</w:t>
      </w:r>
      <w:r w:rsidR="00153E12">
        <w:t xml:space="preserve">equencing are shared with qPCR, but not </w:t>
      </w:r>
      <w:r w:rsidR="003977E7">
        <w:t>other approaches.</w:t>
      </w:r>
      <w:r w:rsidR="00E26C73">
        <w:t xml:space="preserve"> </w:t>
      </w:r>
      <w:r w:rsidR="0002420C">
        <w:t>Third</w:t>
      </w:r>
      <w:r w:rsidR="00E26C73">
        <w:t xml:space="preserve">, </w:t>
      </w:r>
      <w:r w:rsidR="00153E12">
        <w:t xml:space="preserve">16S qPCR </w:t>
      </w:r>
      <w:r w:rsidR="00E26C73">
        <w:t>measures bacterial loads (not microbial loads) and is</w:t>
      </w:r>
      <w:r w:rsidR="003E3864">
        <w:t xml:space="preserve"> again</w:t>
      </w:r>
      <w:r w:rsidR="00E26C73">
        <w:t xml:space="preserve"> compatible with 16S sequencing. </w:t>
      </w:r>
      <w:r w:rsidR="00BD2BC0">
        <w:t xml:space="preserve">Therefore, we exclusively used </w:t>
      </w:r>
      <w:r w:rsidR="001337A8">
        <w:t xml:space="preserve">16S </w:t>
      </w:r>
      <w:r w:rsidR="00153E12">
        <w:t xml:space="preserve">qPCR-based </w:t>
      </w:r>
      <w:r w:rsidR="00400126">
        <w:t xml:space="preserve">quantification </w:t>
      </w:r>
      <w:r w:rsidR="00BD2BC0">
        <w:t>unless the data type is unavailable (</w:t>
      </w:r>
      <w:r w:rsidR="00FB5FF7">
        <w:t xml:space="preserve">e.g., </w:t>
      </w:r>
      <w:r w:rsidR="00BD2BC0" w:rsidRPr="00D51E4D">
        <w:rPr>
          <w:highlight w:val="yellow"/>
        </w:rPr>
        <w:t xml:space="preserve">Fig. </w:t>
      </w:r>
      <w:r w:rsidR="00D51E4D" w:rsidRPr="00D51E4D">
        <w:rPr>
          <w:highlight w:val="yellow"/>
        </w:rPr>
        <w:t>6</w:t>
      </w:r>
      <w:r w:rsidR="00BD2BC0">
        <w:t>).</w:t>
      </w:r>
    </w:p>
    <w:p w14:paraId="39D7141E" w14:textId="77777777" w:rsidR="00C1425A" w:rsidRPr="000610E4" w:rsidRDefault="00C1425A" w:rsidP="000A48DA"/>
    <w:p w14:paraId="0C317F6E" w14:textId="57B1660B" w:rsidR="008835B5" w:rsidRDefault="001850C9" w:rsidP="000A48DA">
      <w:r>
        <w:t xml:space="preserve">Quantitative microbiome profiling bypasses compositionality effects </w:t>
      </w:r>
      <w:r w:rsidR="00442D06">
        <w:t xml:space="preserve">and </w:t>
      </w:r>
      <w:r>
        <w:t>can thus calibrat</w:t>
      </w:r>
      <w:r w:rsidR="00442D06">
        <w:rPr>
          <w:rFonts w:hint="eastAsia"/>
        </w:rPr>
        <w:t>e</w:t>
      </w:r>
      <w:r w:rsidR="00442D06">
        <w:t xml:space="preserve"> the associations learned from relative microbiome profiling. One notable example is the negative association between </w:t>
      </w:r>
      <w:r w:rsidR="00442D06" w:rsidRPr="00442D06">
        <w:rPr>
          <w:i/>
          <w:iCs/>
        </w:rPr>
        <w:t>Bacteroides</w:t>
      </w:r>
      <w:r w:rsidR="00442D06">
        <w:t xml:space="preserve"> and </w:t>
      </w:r>
      <w:proofErr w:type="spellStart"/>
      <w:r w:rsidR="00442D06" w:rsidRPr="00442D06">
        <w:rPr>
          <w:i/>
          <w:iCs/>
        </w:rPr>
        <w:t>Prevotella</w:t>
      </w:r>
      <w:proofErr w:type="spellEnd"/>
      <w:r w:rsidR="00442D06">
        <w:t>, which is a</w:t>
      </w:r>
      <w:r w:rsidR="007237F4">
        <w:t xml:space="preserve">n outcome </w:t>
      </w:r>
      <w:r w:rsidR="00442D06">
        <w:t xml:space="preserve">of relative </w:t>
      </w:r>
      <w:r w:rsidR="009622F6">
        <w:t xml:space="preserve">microbiome </w:t>
      </w:r>
      <w:r w:rsidR="00C9238B">
        <w:t>analysis</w:t>
      </w:r>
      <w:r w:rsidR="00442D06">
        <w:t xml:space="preserve"> and disappears by taking absolute cell counts into accounts</w:t>
      </w:r>
      <w:r w:rsidR="00C9238B">
        <w:t xml:space="preserve"> </w:t>
      </w:r>
      <w:r w:rsidR="00C9238B">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fldChar w:fldCharType="separate"/>
      </w:r>
      <w:r w:rsidR="00C9238B">
        <w:rPr>
          <w:noProof/>
        </w:rPr>
        <w:t>(Vandeputte</w:t>
      </w:r>
      <w:r w:rsidR="00C9238B" w:rsidRPr="00C9238B">
        <w:rPr>
          <w:i/>
          <w:noProof/>
        </w:rPr>
        <w:t xml:space="preserve"> et al.</w:t>
      </w:r>
      <w:r w:rsidR="00C9238B">
        <w:rPr>
          <w:noProof/>
        </w:rPr>
        <w:t>, 2017)</w:t>
      </w:r>
      <w:r w:rsidR="00C9238B">
        <w:fldChar w:fldCharType="end"/>
      </w:r>
      <w:r w:rsidR="00442D06">
        <w:t>.</w:t>
      </w:r>
      <w:r w:rsidR="00C9238B">
        <w:t xml:space="preserve"> Resonating with this finding, our study </w:t>
      </w:r>
      <w:r w:rsidR="009622F6">
        <w:t xml:space="preserve">revealed another </w:t>
      </w:r>
      <w:r w:rsidR="007237F4">
        <w:t>discrepancy between relative and absolute abundances</w:t>
      </w:r>
      <w:r w:rsidR="009622F6">
        <w:t xml:space="preserve">: the relative enrichment of oral-derived bacteria in the gut does not reflect </w:t>
      </w:r>
      <w:r w:rsidR="00351689">
        <w:t xml:space="preserve">their </w:t>
      </w:r>
      <w:r w:rsidR="009622F6">
        <w:t>active</w:t>
      </w:r>
      <w:r w:rsidR="00351689">
        <w:t xml:space="preserve"> population</w:t>
      </w:r>
      <w:r w:rsidR="009622F6">
        <w:t xml:space="preserve"> expansion</w:t>
      </w:r>
      <w:r w:rsidR="005E5B19">
        <w:t>, but</w:t>
      </w:r>
      <w:r w:rsidR="009622F6">
        <w:t xml:space="preserve"> simply indicates a depleted gut microbiome state. </w:t>
      </w:r>
      <w:r w:rsidR="005554F1">
        <w:rPr>
          <w:rFonts w:hint="eastAsia"/>
        </w:rPr>
        <w:t>Therefore</w:t>
      </w:r>
      <w:r w:rsidR="005554F1">
        <w:t>, the various</w:t>
      </w:r>
      <w:r w:rsidR="009622F6">
        <w:t xml:space="preserve"> bacterial species </w:t>
      </w:r>
      <w:r w:rsidR="009622F6" w:rsidRPr="00AC26F8">
        <w:t xml:space="preserve">(e.g., </w:t>
      </w:r>
      <w:r w:rsidR="009622F6" w:rsidRPr="00AC26F8">
        <w:rPr>
          <w:i/>
          <w:iCs/>
        </w:rPr>
        <w:t>Streptococcus spp.</w:t>
      </w:r>
      <w:r w:rsidR="009622F6" w:rsidRPr="00AC26F8">
        <w:t xml:space="preserve">, </w:t>
      </w:r>
      <w:proofErr w:type="spellStart"/>
      <w:r w:rsidR="009622F6" w:rsidRPr="00AC26F8">
        <w:rPr>
          <w:i/>
          <w:iCs/>
        </w:rPr>
        <w:t>Veillonella</w:t>
      </w:r>
      <w:proofErr w:type="spellEnd"/>
      <w:r w:rsidR="009622F6" w:rsidRPr="00AC26F8">
        <w:rPr>
          <w:i/>
          <w:iCs/>
        </w:rPr>
        <w:t xml:space="preserve"> </w:t>
      </w:r>
      <w:proofErr w:type="spellStart"/>
      <w:r w:rsidR="009622F6" w:rsidRPr="00AC26F8">
        <w:rPr>
          <w:i/>
          <w:iCs/>
        </w:rPr>
        <w:t>parvula</w:t>
      </w:r>
      <w:proofErr w:type="spellEnd"/>
      <w:r w:rsidR="009622F6" w:rsidRPr="00AC26F8">
        <w:t xml:space="preserve">, </w:t>
      </w:r>
      <w:r w:rsidR="009622F6" w:rsidRPr="00AC26F8">
        <w:rPr>
          <w:i/>
          <w:iCs/>
        </w:rPr>
        <w:t xml:space="preserve">Fusobacterium </w:t>
      </w:r>
      <w:proofErr w:type="spellStart"/>
      <w:r w:rsidR="009622F6" w:rsidRPr="00AC26F8">
        <w:rPr>
          <w:i/>
          <w:iCs/>
        </w:rPr>
        <w:t>nucleatum</w:t>
      </w:r>
      <w:proofErr w:type="spellEnd"/>
      <w:r w:rsidR="009622F6" w:rsidRPr="00AC26F8">
        <w:t>)</w:t>
      </w:r>
      <w:r w:rsidR="009622F6">
        <w:t xml:space="preserve"> found enriched in the intestine of IBD patients </w:t>
      </w:r>
      <w:r w:rsidR="007D75B8">
        <w:fldChar w:fldCharType="begin"/>
      </w:r>
      <w:r w:rsidR="007D75B8">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fldChar w:fldCharType="separate"/>
      </w:r>
      <w:r w:rsidR="007D75B8">
        <w:rPr>
          <w:noProof/>
        </w:rPr>
        <w:t>(Read</w:t>
      </w:r>
      <w:r w:rsidR="007D75B8" w:rsidRPr="007D75B8">
        <w:rPr>
          <w:i/>
          <w:noProof/>
        </w:rPr>
        <w:t xml:space="preserve"> et al.</w:t>
      </w:r>
      <w:r w:rsidR="007D75B8">
        <w:rPr>
          <w:noProof/>
        </w:rPr>
        <w:t>, 2021)</w:t>
      </w:r>
      <w:r w:rsidR="007D75B8">
        <w:fldChar w:fldCharType="end"/>
      </w:r>
      <w:r w:rsidR="007D75B8">
        <w:t xml:space="preserve"> </w:t>
      </w:r>
      <w:r w:rsidR="009622F6">
        <w:t xml:space="preserve">may not </w:t>
      </w:r>
      <w:r w:rsidR="005554F1">
        <w:t xml:space="preserve">be biologically different; they </w:t>
      </w:r>
      <w:r w:rsidR="00683315">
        <w:t xml:space="preserve">could </w:t>
      </w:r>
      <w:r w:rsidR="00E51FFB">
        <w:t>a</w:t>
      </w:r>
      <w:r w:rsidR="009622F6">
        <w:t xml:space="preserve">ll </w:t>
      </w:r>
      <w:r w:rsidR="00E51FFB">
        <w:t xml:space="preserve">be </w:t>
      </w:r>
      <w:r w:rsidR="009622F6">
        <w:t>biomarkers of declined g</w:t>
      </w:r>
      <w:r w:rsidR="009622F6" w:rsidRPr="00AC26F8">
        <w:t xml:space="preserve">ut bacterial </w:t>
      </w:r>
      <w:r w:rsidR="00C34112">
        <w:t>load</w:t>
      </w:r>
      <w:r w:rsidR="00E80D5C">
        <w:t xml:space="preserve"> </w:t>
      </w:r>
      <w:r w:rsidR="00E80D5C">
        <w:fldChar w:fldCharType="begin"/>
      </w:r>
      <w:r w:rsidR="00E80D5C">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fldChar w:fldCharType="separate"/>
      </w:r>
      <w:r w:rsidR="00E80D5C">
        <w:rPr>
          <w:noProof/>
        </w:rPr>
        <w:t>(Duvallet et al., 2017)</w:t>
      </w:r>
      <w:r w:rsidR="00E80D5C">
        <w:fldChar w:fldCharType="end"/>
      </w:r>
      <w:r w:rsidR="00100AD9">
        <w:t>.</w:t>
      </w:r>
      <w:r w:rsidR="005554F1">
        <w:t xml:space="preserve"> </w:t>
      </w:r>
      <w:r w:rsidR="005554F1">
        <w:rPr>
          <w:rFonts w:hint="eastAsia"/>
        </w:rPr>
        <w:t>Despite</w:t>
      </w:r>
      <w:r w:rsidR="00E62A45">
        <w:t xml:space="preserve"> low </w:t>
      </w:r>
      <w:r w:rsidR="004A4CB8">
        <w:t xml:space="preserve">absolute amount </w:t>
      </w:r>
      <w:r w:rsidR="00E62A45">
        <w:t>of</w:t>
      </w:r>
      <w:r w:rsidR="005554F1">
        <w:t xml:space="preserve"> oral</w:t>
      </w:r>
      <w:r w:rsidR="00E62A45">
        <w:t xml:space="preserve">ly derived </w:t>
      </w:r>
      <w:r w:rsidR="00306171">
        <w:t>bacteria</w:t>
      </w:r>
      <w:r w:rsidR="005554F1">
        <w:t xml:space="preserve"> </w:t>
      </w:r>
      <w:r w:rsidR="00E62A45">
        <w:t>i</w:t>
      </w:r>
      <w:r w:rsidR="005554F1">
        <w:t xml:space="preserve">n the gut, they may have functional impacts on human health. For example, </w:t>
      </w:r>
      <w:r w:rsidR="002D321A" w:rsidRPr="00AC26F8">
        <w:t xml:space="preserve">the </w:t>
      </w:r>
      <w:r w:rsidR="0059354F">
        <w:t xml:space="preserve">orally translocated </w:t>
      </w:r>
      <w:r w:rsidR="002D321A" w:rsidRPr="002D321A">
        <w:rPr>
          <w:i/>
          <w:iCs/>
        </w:rPr>
        <w:t>Klebsiella spp.</w:t>
      </w:r>
      <w:r w:rsidR="002D321A" w:rsidRPr="00AC26F8">
        <w:t xml:space="preserve"> </w:t>
      </w:r>
      <w:r w:rsidR="0059354F">
        <w:t>causes Th1 cell expansion in the</w:t>
      </w:r>
      <w:r w:rsidR="005554F1">
        <w:t xml:space="preserve"> mouse</w:t>
      </w:r>
      <w:r w:rsidR="0059354F">
        <w:t xml:space="preserve"> gut </w:t>
      </w:r>
      <w:r w:rsidR="0059354F">
        <w:fldChar w:fldCharType="begin"/>
      </w:r>
      <w:r w:rsidR="0097125B">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9354F">
        <w:fldChar w:fldCharType="separate"/>
      </w:r>
      <w:r w:rsidR="0097125B">
        <w:rPr>
          <w:noProof/>
        </w:rPr>
        <w:t>(Atarashi et al., 2017)</w:t>
      </w:r>
      <w:r w:rsidR="0059354F">
        <w:fldChar w:fldCharType="end"/>
      </w:r>
      <w:r w:rsidR="0059354F">
        <w:t xml:space="preserve">. </w:t>
      </w:r>
      <w:r w:rsidR="007159EF">
        <w:t>The functional characterization (e.g., metabolomics) of the depleted gut microbiome state with high relative abundance of oral bacteria certainly warrants further study in the future.</w:t>
      </w:r>
      <w:r w:rsidR="008835B5" w:rsidRPr="00AC26F8">
        <w:br w:type="page"/>
      </w:r>
    </w:p>
    <w:p w14:paraId="52D77DC1" w14:textId="77777777" w:rsidR="00A74768" w:rsidRPr="00AC26F8" w:rsidRDefault="00A74768" w:rsidP="000A48DA">
      <w:pPr>
        <w:pStyle w:val="Acknowledgement"/>
        <w:ind w:left="0" w:firstLine="0"/>
        <w:rPr>
          <w:b/>
        </w:rPr>
      </w:pPr>
      <w:r w:rsidRPr="00AC26F8">
        <w:rPr>
          <w:b/>
        </w:rPr>
        <w:lastRenderedPageBreak/>
        <w:t>ACKNOWLEDGMENTS</w:t>
      </w:r>
    </w:p>
    <w:p w14:paraId="361AC186" w14:textId="06D0109A" w:rsidR="00E02A3B" w:rsidRPr="00AC26F8" w:rsidRDefault="00A74768" w:rsidP="000A48DA">
      <w:pPr>
        <w:pStyle w:val="Acknowledgement"/>
        <w:ind w:left="0" w:firstLine="0"/>
      </w:pPr>
      <w:r w:rsidRPr="00AC26F8">
        <w:t xml:space="preserve">C.L. is supported by National Institutes of Health (NIH) grant nos. U01 AI124275 (J.B.X.), R01 AI137269 (J.B.X.) and U54 CA209975 (J.B.X.). T.R. is funded by Deutsche </w:t>
      </w:r>
      <w:proofErr w:type="spellStart"/>
      <w:r w:rsidRPr="00AC26F8">
        <w:t>Forschungsgemeinschaft</w:t>
      </w:r>
      <w:proofErr w:type="spellEnd"/>
      <w:r w:rsidRPr="00AC26F8">
        <w:t xml:space="preserve"> (DFG, German Research Foundation) grant no. RO-5328/1-2 (T.R.), NIH grant nos. R01 AI093808 (T.M.H.), R21 AI105617 (T.M.H.) and R21 AI156157 (T.M.H.).</w:t>
      </w:r>
      <w:r w:rsidR="00E02A3B">
        <w:t xml:space="preserve"> We thank Dr. Zhenjiang Xu for </w:t>
      </w:r>
      <w:r w:rsidR="00BB4D1A">
        <w:t xml:space="preserve">fruitful </w:t>
      </w:r>
      <w:r w:rsidR="00E02A3B">
        <w:t>discussion</w:t>
      </w:r>
      <w:r w:rsidR="00BB4D1A">
        <w:t>s</w:t>
      </w:r>
      <w:r w:rsidR="00E02A3B">
        <w:t>.</w:t>
      </w:r>
    </w:p>
    <w:p w14:paraId="1083B5E3" w14:textId="77777777" w:rsidR="00A74768" w:rsidRPr="00AC26F8" w:rsidRDefault="00A74768" w:rsidP="000A48DA">
      <w:pPr>
        <w:pStyle w:val="Acknowledgement"/>
        <w:ind w:left="0" w:firstLine="0"/>
        <w:rPr>
          <w:b/>
        </w:rPr>
      </w:pPr>
    </w:p>
    <w:p w14:paraId="27E571F9" w14:textId="77777777" w:rsidR="00A74768" w:rsidRPr="00AC26F8" w:rsidRDefault="00A74768" w:rsidP="000A48DA">
      <w:pPr>
        <w:pStyle w:val="Acknowledgement"/>
        <w:ind w:left="0" w:firstLine="0"/>
      </w:pPr>
      <w:r w:rsidRPr="00AC26F8">
        <w:rPr>
          <w:b/>
        </w:rPr>
        <w:t>AUTHOR CONTRIBUTIONS</w:t>
      </w:r>
    </w:p>
    <w:p w14:paraId="28523340" w14:textId="3629E6DB" w:rsidR="00A74768" w:rsidRPr="00AC26F8" w:rsidRDefault="00A74768" w:rsidP="000A48DA">
      <w:pPr>
        <w:pStyle w:val="Acknowledgement"/>
        <w:ind w:left="0" w:firstLine="0"/>
        <w:rPr>
          <w:lang w:eastAsia="zh-CN"/>
        </w:rPr>
      </w:pPr>
      <w:r w:rsidRPr="00AC26F8">
        <w:t>Conceptualization, C.L., T.R. and J.B.X</w:t>
      </w:r>
      <w:r w:rsidR="00627911">
        <w:t>.</w:t>
      </w:r>
      <w:r w:rsidRPr="00AC26F8">
        <w:t xml:space="preserve">; </w:t>
      </w:r>
      <w:r w:rsidR="0042614C">
        <w:t xml:space="preserve">Mouse experiment: A.D.; </w:t>
      </w:r>
      <w:r w:rsidR="00627911">
        <w:t xml:space="preserve">Microbiome data </w:t>
      </w:r>
      <w:r w:rsidR="0042614C">
        <w:t xml:space="preserve">processing: </w:t>
      </w:r>
      <w:r w:rsidR="00627911">
        <w:t xml:space="preserve">C.L. and </w:t>
      </w:r>
      <w:r w:rsidR="0042614C">
        <w:t xml:space="preserve">H.L.; </w:t>
      </w:r>
      <w:r w:rsidR="00DD3EA1">
        <w:t>M</w:t>
      </w:r>
      <w:r w:rsidRPr="00AC26F8">
        <w:t>icrobiome data</w:t>
      </w:r>
      <w:r w:rsidR="00DD3EA1">
        <w:t xml:space="preserve"> </w:t>
      </w:r>
      <w:r w:rsidRPr="00AC26F8">
        <w:t>analysis</w:t>
      </w:r>
      <w:r w:rsidR="005605F8" w:rsidRPr="00AC26F8">
        <w:t>,</w:t>
      </w:r>
      <w:r w:rsidRPr="00AC26F8">
        <w:t xml:space="preserve"> C.L</w:t>
      </w:r>
      <w:r w:rsidR="002D109E">
        <w:t>.</w:t>
      </w:r>
      <w:r w:rsidRPr="00AC26F8">
        <w:t>; Methodology</w:t>
      </w:r>
      <w:r w:rsidR="005605F8" w:rsidRPr="00AC26F8">
        <w:t xml:space="preserve">, </w:t>
      </w:r>
      <w:r w:rsidRPr="00AC26F8">
        <w:t>C.L.; Investigation</w:t>
      </w:r>
      <w:r w:rsidR="005605F8" w:rsidRPr="00AC26F8">
        <w:t xml:space="preserve">, </w:t>
      </w:r>
      <w:r w:rsidRPr="00AC26F8">
        <w:t>C.L. and T.R</w:t>
      </w:r>
      <w:r w:rsidR="002D109E">
        <w:t>.</w:t>
      </w:r>
      <w:r w:rsidR="005605F8" w:rsidRPr="00AC26F8">
        <w:t>;</w:t>
      </w:r>
      <w:r w:rsidRPr="00AC26F8">
        <w:t xml:space="preserve"> Writing – Original Draft, C.L., T.R.</w:t>
      </w:r>
      <w:r w:rsidR="00DD3EA1">
        <w:t>, A.D., H.L.</w:t>
      </w:r>
      <w:r w:rsidRPr="00AC26F8">
        <w:t xml:space="preserve">; Writing – Review and Editing, T.M.H., J.B.X., J.U.P., B.Z., </w:t>
      </w:r>
      <w:r w:rsidR="00643FEF">
        <w:t xml:space="preserve">L.D., </w:t>
      </w:r>
      <w:r w:rsidRPr="00AC26F8">
        <w:t xml:space="preserve">and </w:t>
      </w:r>
      <w:proofErr w:type="spellStart"/>
      <w:r w:rsidRPr="00AC26F8">
        <w:t>M.R.M.v.d.B</w:t>
      </w:r>
      <w:proofErr w:type="spellEnd"/>
      <w:r w:rsidR="002D109E">
        <w:t>.</w:t>
      </w:r>
      <w:r w:rsidRPr="00AC26F8">
        <w:t>; Supervision, J.B.X. and T.M.H.</w:t>
      </w:r>
    </w:p>
    <w:p w14:paraId="7484F743" w14:textId="77777777" w:rsidR="00A74768" w:rsidRPr="00AC26F8" w:rsidRDefault="00A74768" w:rsidP="000A48DA">
      <w:pPr>
        <w:pStyle w:val="Acknowledgement"/>
        <w:ind w:left="0" w:firstLine="0"/>
        <w:rPr>
          <w:lang w:eastAsia="zh-CN"/>
        </w:rPr>
      </w:pPr>
    </w:p>
    <w:p w14:paraId="2C0EBD74" w14:textId="77777777" w:rsidR="00A74768" w:rsidRPr="00AC26F8" w:rsidRDefault="00A74768" w:rsidP="000A48DA">
      <w:pPr>
        <w:pStyle w:val="Acknowledgement"/>
        <w:ind w:left="0" w:firstLine="0"/>
        <w:rPr>
          <w:b/>
        </w:rPr>
      </w:pPr>
      <w:r w:rsidRPr="00AC26F8">
        <w:rPr>
          <w:b/>
        </w:rPr>
        <w:t>DECLARATION OF INTERESTS</w:t>
      </w:r>
    </w:p>
    <w:p w14:paraId="4C86C536" w14:textId="4FB7CB73" w:rsidR="00A74768" w:rsidRPr="00AC26F8" w:rsidRDefault="00A74768" w:rsidP="000A48DA">
      <w:pPr>
        <w:pStyle w:val="Acknowledgement"/>
        <w:ind w:left="0" w:firstLine="0"/>
      </w:pPr>
      <w:r w:rsidRPr="00AC26F8">
        <w:t xml:space="preserve">J.U.P. reports research funding, intellectual property fees and travel reimbursement from </w:t>
      </w:r>
      <w:proofErr w:type="spellStart"/>
      <w:r w:rsidRPr="00AC26F8">
        <w:t>Seres</w:t>
      </w:r>
      <w:proofErr w:type="spellEnd"/>
      <w:r w:rsidRPr="00AC26F8">
        <w:t xml:space="preserve"> Therapeutics and consulting fees from </w:t>
      </w:r>
      <w:proofErr w:type="spellStart"/>
      <w:r w:rsidRPr="00AC26F8">
        <w:t>DaVolterra</w:t>
      </w:r>
      <w:proofErr w:type="spellEnd"/>
      <w:r w:rsidRPr="00AC26F8">
        <w:t xml:space="preserve">, CSL Behring and from Maat Pharma. He has filed intellectual property applications related to the microbiome (reference nos. 62/843,849, 62/977,908 and 15/756,845). </w:t>
      </w:r>
      <w:proofErr w:type="spellStart"/>
      <w:r w:rsidRPr="00AC26F8">
        <w:t>M.R.M.v.d.B</w:t>
      </w:r>
      <w:proofErr w:type="spellEnd"/>
      <w:r w:rsidRPr="00AC26F8">
        <w:t xml:space="preserve">. has received research support from </w:t>
      </w:r>
      <w:proofErr w:type="spellStart"/>
      <w:r w:rsidRPr="00AC26F8">
        <w:t>Seres</w:t>
      </w:r>
      <w:proofErr w:type="spellEnd"/>
      <w:r w:rsidRPr="00AC26F8">
        <w:t xml:space="preserve"> Therapeutics; he has consulted, received honorarium from or participated in advisory boards for </w:t>
      </w:r>
      <w:proofErr w:type="spellStart"/>
      <w:r w:rsidRPr="00AC26F8">
        <w:t>Seres</w:t>
      </w:r>
      <w:proofErr w:type="spellEnd"/>
      <w:r w:rsidRPr="00AC26F8">
        <w:t xml:space="preserve"> Therapeutics, </w:t>
      </w:r>
      <w:proofErr w:type="spellStart"/>
      <w:r w:rsidRPr="00AC26F8">
        <w:t>WindMIL</w:t>
      </w:r>
      <w:proofErr w:type="spellEnd"/>
      <w:r w:rsidRPr="00AC26F8">
        <w:t xml:space="preserve"> Therapeutics, </w:t>
      </w:r>
      <w:proofErr w:type="spellStart"/>
      <w:r w:rsidRPr="00AC26F8">
        <w:t>Rheos</w:t>
      </w:r>
      <w:proofErr w:type="spellEnd"/>
      <w:r w:rsidRPr="00AC26F8">
        <w:t xml:space="preserve">, Frazier Healthcare Partners, </w:t>
      </w:r>
      <w:proofErr w:type="spellStart"/>
      <w:r w:rsidRPr="00AC26F8">
        <w:t>Nektar</w:t>
      </w:r>
      <w:proofErr w:type="spellEnd"/>
      <w:r w:rsidRPr="00AC26F8">
        <w:t xml:space="preserve"> Therapeutics, Notch Therapeutics, Forty Seven Inc., </w:t>
      </w:r>
      <w:proofErr w:type="spellStart"/>
      <w:r w:rsidRPr="00AC26F8">
        <w:t>Priothera</w:t>
      </w:r>
      <w:proofErr w:type="spellEnd"/>
      <w:r w:rsidRPr="00AC26F8">
        <w:t xml:space="preserve">, </w:t>
      </w:r>
      <w:proofErr w:type="spellStart"/>
      <w:r w:rsidRPr="00AC26F8">
        <w:t>Ceramedix</w:t>
      </w:r>
      <w:proofErr w:type="spellEnd"/>
      <w:r w:rsidRPr="00AC26F8">
        <w:t xml:space="preserve">, </w:t>
      </w:r>
      <w:proofErr w:type="spellStart"/>
      <w:r w:rsidRPr="00AC26F8">
        <w:t>Lygenesis</w:t>
      </w:r>
      <w:proofErr w:type="spellEnd"/>
      <w:r w:rsidRPr="00AC26F8">
        <w:t xml:space="preserve">, Pluto </w:t>
      </w:r>
      <w:proofErr w:type="spellStart"/>
      <w:r w:rsidRPr="00AC26F8">
        <w:t>Immunotherapeutics</w:t>
      </w:r>
      <w:proofErr w:type="spellEnd"/>
      <w:r w:rsidRPr="00AC26F8">
        <w:t xml:space="preserve">, Magenta Therapeutics, Merck &amp; Co., Inc. and DKMS Medical Council (Board); and he has IP Licensing with </w:t>
      </w:r>
      <w:proofErr w:type="spellStart"/>
      <w:r w:rsidRPr="00AC26F8">
        <w:t>Seres</w:t>
      </w:r>
      <w:proofErr w:type="spellEnd"/>
      <w:r w:rsidRPr="00AC26F8">
        <w:t xml:space="preserve"> Therapeutics, Juno Therapeutics and stock options from </w:t>
      </w:r>
      <w:proofErr w:type="spellStart"/>
      <w:r w:rsidRPr="00AC26F8">
        <w:t>Seres</w:t>
      </w:r>
      <w:proofErr w:type="spellEnd"/>
      <w:r w:rsidRPr="00AC26F8">
        <w:t xml:space="preserve">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0A48DA">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0A48DA">
      <w:pPr>
        <w:pStyle w:val="Acknowledgement"/>
        <w:ind w:left="0" w:firstLine="0"/>
        <w:rPr>
          <w:b/>
        </w:rPr>
      </w:pPr>
    </w:p>
    <w:p w14:paraId="09E10B45" w14:textId="14864837" w:rsidR="00410715" w:rsidRPr="00AC26F8" w:rsidRDefault="00410715" w:rsidP="000A48DA">
      <w:pPr>
        <w:pStyle w:val="Acknowledgement"/>
        <w:ind w:left="0" w:firstLine="0"/>
        <w:rPr>
          <w:b/>
        </w:rPr>
      </w:pPr>
      <w:r w:rsidRPr="00AC26F8">
        <w:rPr>
          <w:b/>
        </w:rPr>
        <w:t>KEY RESOURCES TABLE</w:t>
      </w:r>
    </w:p>
    <w:p w14:paraId="2B6BEDA2" w14:textId="77777777" w:rsidR="009A3D03" w:rsidRPr="00AC26F8" w:rsidRDefault="009A3D03" w:rsidP="000A48DA">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235"/>
        <w:gridCol w:w="3330"/>
        <w:gridCol w:w="2785"/>
      </w:tblGrid>
      <w:tr w:rsidR="00511986" w:rsidRPr="00AC26F8" w14:paraId="5FA9066E" w14:textId="77777777" w:rsidTr="0070343A">
        <w:tc>
          <w:tcPr>
            <w:tcW w:w="3235" w:type="dxa"/>
          </w:tcPr>
          <w:p w14:paraId="5872F740" w14:textId="4F0D88DF" w:rsidR="009A3D03" w:rsidRPr="00AC26F8" w:rsidRDefault="009A3D03" w:rsidP="000A48DA">
            <w:pPr>
              <w:pStyle w:val="Acknowledgement"/>
              <w:ind w:left="0" w:firstLine="0"/>
              <w:rPr>
                <w:b/>
                <w:lang w:eastAsia="zh-CN"/>
              </w:rPr>
            </w:pPr>
            <w:r w:rsidRPr="00AC26F8">
              <w:rPr>
                <w:b/>
                <w:lang w:eastAsia="zh-CN"/>
              </w:rPr>
              <w:t>REAGENT or RESOURCE</w:t>
            </w:r>
          </w:p>
        </w:tc>
        <w:tc>
          <w:tcPr>
            <w:tcW w:w="3330" w:type="dxa"/>
          </w:tcPr>
          <w:p w14:paraId="4D8445CA" w14:textId="3FF2A114" w:rsidR="009A3D03" w:rsidRPr="00AC26F8" w:rsidRDefault="009A3D03" w:rsidP="000A48DA">
            <w:pPr>
              <w:pStyle w:val="Acknowledgement"/>
              <w:ind w:left="0" w:firstLine="0"/>
              <w:jc w:val="center"/>
              <w:rPr>
                <w:b/>
                <w:lang w:eastAsia="zh-CN"/>
              </w:rPr>
            </w:pPr>
            <w:r w:rsidRPr="00AC26F8">
              <w:rPr>
                <w:b/>
                <w:lang w:eastAsia="zh-CN"/>
              </w:rPr>
              <w:t>RESOURCE</w:t>
            </w:r>
          </w:p>
        </w:tc>
        <w:tc>
          <w:tcPr>
            <w:tcW w:w="2785" w:type="dxa"/>
          </w:tcPr>
          <w:p w14:paraId="667633AB" w14:textId="0242EABB" w:rsidR="009A3D03" w:rsidRPr="00AC26F8" w:rsidRDefault="009A3D03" w:rsidP="000A48DA">
            <w:pPr>
              <w:pStyle w:val="Acknowledgement"/>
              <w:ind w:left="0" w:firstLine="0"/>
              <w:jc w:val="center"/>
              <w:rPr>
                <w:b/>
                <w:lang w:eastAsia="zh-CN"/>
              </w:rPr>
            </w:pPr>
            <w:r w:rsidRPr="00AC26F8">
              <w:rPr>
                <w:b/>
                <w:lang w:eastAsia="zh-CN"/>
              </w:rPr>
              <w:t>IDENTIFIER</w:t>
            </w:r>
          </w:p>
        </w:tc>
      </w:tr>
      <w:tr w:rsidR="009A3D03" w:rsidRPr="00AC26F8" w14:paraId="46543B36" w14:textId="77777777" w:rsidTr="00135D36">
        <w:tc>
          <w:tcPr>
            <w:tcW w:w="9350" w:type="dxa"/>
            <w:gridSpan w:val="3"/>
          </w:tcPr>
          <w:p w14:paraId="00BF4F5C" w14:textId="1AEAC1CB" w:rsidR="009A3D03" w:rsidRPr="00AC26F8" w:rsidRDefault="009A3D03" w:rsidP="000A48DA">
            <w:pPr>
              <w:pStyle w:val="Acknowledgement"/>
              <w:ind w:left="0" w:firstLine="0"/>
              <w:rPr>
                <w:b/>
                <w:lang w:eastAsia="zh-CN"/>
              </w:rPr>
            </w:pPr>
            <w:r w:rsidRPr="00AC26F8">
              <w:rPr>
                <w:b/>
                <w:lang w:eastAsia="zh-CN"/>
              </w:rPr>
              <w:t>Deposited Data</w:t>
            </w:r>
          </w:p>
        </w:tc>
      </w:tr>
      <w:tr w:rsidR="0070343A" w:rsidRPr="00AC26F8" w14:paraId="1C583584" w14:textId="77777777" w:rsidTr="0070343A">
        <w:tc>
          <w:tcPr>
            <w:tcW w:w="3235" w:type="dxa"/>
          </w:tcPr>
          <w:p w14:paraId="55D83328" w14:textId="332FF199" w:rsidR="0070343A" w:rsidRPr="00AC26F8" w:rsidRDefault="0054028D" w:rsidP="000A48DA">
            <w:pPr>
              <w:pStyle w:val="Acknowledgement"/>
              <w:ind w:left="0" w:firstLine="0"/>
              <w:rPr>
                <w:bCs/>
                <w:lang w:eastAsia="zh-CN"/>
              </w:rPr>
            </w:pPr>
            <w:r>
              <w:rPr>
                <w:bCs/>
                <w:lang w:eastAsia="zh-CN"/>
              </w:rPr>
              <w:t>This study</w:t>
            </w:r>
          </w:p>
        </w:tc>
        <w:tc>
          <w:tcPr>
            <w:tcW w:w="3330" w:type="dxa"/>
          </w:tcPr>
          <w:p w14:paraId="622F6630" w14:textId="3E3C573F" w:rsidR="0070343A" w:rsidRPr="00AC26F8" w:rsidRDefault="0054028D" w:rsidP="000A48DA">
            <w:pPr>
              <w:pStyle w:val="Acknowledgement"/>
              <w:ind w:left="0" w:firstLine="0"/>
              <w:rPr>
                <w:bCs/>
                <w:lang w:eastAsia="zh-CN"/>
              </w:rPr>
            </w:pPr>
            <w:r>
              <w:rPr>
                <w:bCs/>
                <w:lang w:eastAsia="zh-CN"/>
              </w:rPr>
              <w:t>SRA</w:t>
            </w:r>
          </w:p>
        </w:tc>
        <w:tc>
          <w:tcPr>
            <w:tcW w:w="2785" w:type="dxa"/>
          </w:tcPr>
          <w:p w14:paraId="4F70256A" w14:textId="1C2F9485" w:rsidR="0070343A" w:rsidRPr="00AC26F8" w:rsidRDefault="001F0821" w:rsidP="000A48DA">
            <w:pPr>
              <w:rPr>
                <w:bCs/>
              </w:rPr>
            </w:pPr>
            <w:r w:rsidRPr="001F0821">
              <w:rPr>
                <w:bCs/>
                <w:highlight w:val="yellow"/>
              </w:rPr>
              <w:t>???</w:t>
            </w:r>
          </w:p>
        </w:tc>
      </w:tr>
      <w:tr w:rsidR="009E2E5D" w:rsidRPr="00AC26F8" w14:paraId="556ABB2E" w14:textId="77777777" w:rsidTr="00A03068">
        <w:trPr>
          <w:trHeight w:val="386"/>
        </w:trPr>
        <w:tc>
          <w:tcPr>
            <w:tcW w:w="3235" w:type="dxa"/>
          </w:tcPr>
          <w:p w14:paraId="6322D430" w14:textId="50A9FC0D" w:rsidR="009E2E5D" w:rsidRDefault="006C5017" w:rsidP="000A48DA">
            <w:pPr>
              <w:pStyle w:val="Acknowledgement"/>
              <w:ind w:left="0" w:firstLine="0"/>
              <w:rPr>
                <w:bCs/>
                <w:lang w:eastAsia="zh-CN"/>
              </w:rPr>
            </w:pPr>
            <w:r>
              <w:rPr>
                <w:bCs/>
                <w:lang w:eastAsia="zh-CN"/>
              </w:rPr>
              <w:fldChar w:fldCharType="begin"/>
            </w:r>
            <w:r>
              <w:rPr>
                <w:bCs/>
                <w:lang w:eastAsia="zh-CN"/>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Pr>
                <w:bCs/>
                <w:lang w:eastAsia="zh-CN"/>
              </w:rPr>
              <w:fldChar w:fldCharType="separate"/>
            </w:r>
            <w:r>
              <w:rPr>
                <w:bCs/>
                <w:noProof/>
                <w:lang w:eastAsia="zh-CN"/>
              </w:rPr>
              <w:t>(Reese</w:t>
            </w:r>
            <w:r w:rsidRPr="006C5017">
              <w:rPr>
                <w:bCs/>
                <w:i/>
                <w:noProof/>
                <w:lang w:eastAsia="zh-CN"/>
              </w:rPr>
              <w:t xml:space="preserve"> et al.</w:t>
            </w:r>
            <w:r>
              <w:rPr>
                <w:bCs/>
                <w:noProof/>
                <w:lang w:eastAsia="zh-CN"/>
              </w:rPr>
              <w:t>, 2018)</w:t>
            </w:r>
            <w:r>
              <w:rPr>
                <w:bCs/>
                <w:lang w:eastAsia="zh-CN"/>
              </w:rPr>
              <w:fldChar w:fldCharType="end"/>
            </w:r>
          </w:p>
        </w:tc>
        <w:tc>
          <w:tcPr>
            <w:tcW w:w="3330" w:type="dxa"/>
          </w:tcPr>
          <w:p w14:paraId="4A332BAD" w14:textId="0B7B4993" w:rsidR="009E2E5D" w:rsidRDefault="009E2E5D" w:rsidP="000A48DA">
            <w:pPr>
              <w:pStyle w:val="Acknowledgement"/>
              <w:ind w:left="0" w:firstLine="0"/>
              <w:rPr>
                <w:bCs/>
                <w:lang w:eastAsia="zh-CN"/>
              </w:rPr>
            </w:pPr>
            <w:r>
              <w:rPr>
                <w:bCs/>
                <w:lang w:eastAsia="zh-CN"/>
              </w:rPr>
              <w:t>SRA</w:t>
            </w:r>
          </w:p>
        </w:tc>
        <w:tc>
          <w:tcPr>
            <w:tcW w:w="2785" w:type="dxa"/>
          </w:tcPr>
          <w:p w14:paraId="281F5774" w14:textId="5BCEDB68" w:rsidR="009E2E5D" w:rsidRPr="00A03068" w:rsidRDefault="009E2E5D" w:rsidP="00A03068">
            <w:pPr>
              <w:rPr>
                <w:color w:val="212121"/>
                <w:shd w:val="clear" w:color="auto" w:fill="FFFFFF"/>
              </w:rPr>
            </w:pPr>
            <w:r>
              <w:rPr>
                <w:color w:val="212121"/>
                <w:shd w:val="clear" w:color="auto" w:fill="FFFFFF"/>
              </w:rPr>
              <w:t>PRJEB26446</w:t>
            </w:r>
          </w:p>
        </w:tc>
      </w:tr>
      <w:tr w:rsidR="00A03068" w:rsidRPr="00AC26F8" w14:paraId="311AC46B" w14:textId="77777777" w:rsidTr="00A03068">
        <w:trPr>
          <w:trHeight w:val="386"/>
        </w:trPr>
        <w:tc>
          <w:tcPr>
            <w:tcW w:w="3235" w:type="dxa"/>
          </w:tcPr>
          <w:p w14:paraId="260FC19B" w14:textId="52D6214C" w:rsidR="00A03068" w:rsidRDefault="006C5017" w:rsidP="000A48DA">
            <w:pPr>
              <w:pStyle w:val="Acknowledgement"/>
              <w:ind w:left="0" w:firstLine="0"/>
              <w:rPr>
                <w:bCs/>
                <w:lang w:eastAsia="zh-CN"/>
              </w:rPr>
            </w:pPr>
            <w:r>
              <w:rPr>
                <w:bCs/>
                <w:lang w:eastAsia="zh-CN"/>
              </w:rPr>
              <w:fldChar w:fldCharType="begin"/>
            </w:r>
            <w:r>
              <w:rPr>
                <w:bCs/>
                <w:lang w:eastAsia="zh-CN"/>
              </w:rPr>
              <w:instrText xml:space="preserve"> ADDIN EN.CITE &lt;EndNote&gt;&lt;Cite&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Pr>
                <w:bCs/>
                <w:lang w:eastAsia="zh-CN"/>
              </w:rPr>
              <w:fldChar w:fldCharType="separate"/>
            </w:r>
            <w:r>
              <w:rPr>
                <w:bCs/>
                <w:noProof/>
                <w:lang w:eastAsia="zh-CN"/>
              </w:rPr>
              <w:t>(Staffas</w:t>
            </w:r>
            <w:r w:rsidRPr="006C5017">
              <w:rPr>
                <w:bCs/>
                <w:i/>
                <w:noProof/>
                <w:lang w:eastAsia="zh-CN"/>
              </w:rPr>
              <w:t xml:space="preserve"> et al.</w:t>
            </w:r>
            <w:r>
              <w:rPr>
                <w:bCs/>
                <w:noProof/>
                <w:lang w:eastAsia="zh-CN"/>
              </w:rPr>
              <w:t>, 2018)</w:t>
            </w:r>
            <w:r>
              <w:rPr>
                <w:bCs/>
                <w:lang w:eastAsia="zh-CN"/>
              </w:rPr>
              <w:fldChar w:fldCharType="end"/>
            </w:r>
          </w:p>
        </w:tc>
        <w:tc>
          <w:tcPr>
            <w:tcW w:w="3330" w:type="dxa"/>
          </w:tcPr>
          <w:p w14:paraId="4583169F" w14:textId="2B4FDB38" w:rsidR="00A03068" w:rsidRDefault="00A03068" w:rsidP="000A48DA">
            <w:pPr>
              <w:pStyle w:val="Acknowledgement"/>
              <w:ind w:left="0" w:firstLine="0"/>
              <w:rPr>
                <w:bCs/>
                <w:lang w:eastAsia="zh-CN"/>
              </w:rPr>
            </w:pPr>
            <w:r>
              <w:rPr>
                <w:bCs/>
                <w:lang w:eastAsia="zh-CN"/>
              </w:rPr>
              <w:t>SRA</w:t>
            </w:r>
          </w:p>
        </w:tc>
        <w:tc>
          <w:tcPr>
            <w:tcW w:w="2785" w:type="dxa"/>
          </w:tcPr>
          <w:p w14:paraId="5107BE42" w14:textId="1D503925" w:rsidR="00A03068" w:rsidRPr="00A03068" w:rsidRDefault="00A03068" w:rsidP="00A03068">
            <w:r w:rsidRPr="00A03068">
              <w:rPr>
                <w:color w:val="212121"/>
                <w:shd w:val="clear" w:color="auto" w:fill="FFFFFF"/>
              </w:rPr>
              <w:t>PRJEB2</w:t>
            </w:r>
            <w:r w:rsidR="00F65182">
              <w:rPr>
                <w:color w:val="212121"/>
                <w:shd w:val="clear" w:color="auto" w:fill="FFFFFF"/>
              </w:rPr>
              <w:t>4887</w:t>
            </w:r>
          </w:p>
        </w:tc>
      </w:tr>
      <w:tr w:rsidR="009E2E5D" w:rsidRPr="00AC26F8" w14:paraId="789B85FF" w14:textId="77777777" w:rsidTr="00A03068">
        <w:trPr>
          <w:trHeight w:val="386"/>
        </w:trPr>
        <w:tc>
          <w:tcPr>
            <w:tcW w:w="3235" w:type="dxa"/>
          </w:tcPr>
          <w:p w14:paraId="07FBF2D4" w14:textId="119C0CA1" w:rsidR="009E2E5D" w:rsidRDefault="006C5017" w:rsidP="000A48DA">
            <w:pPr>
              <w:pStyle w:val="Acknowledgement"/>
              <w:ind w:left="0" w:firstLine="0"/>
              <w:rPr>
                <w:bCs/>
                <w:lang w:eastAsia="zh-CN"/>
              </w:rPr>
            </w:pPr>
            <w:r>
              <w:rPr>
                <w:bCs/>
                <w:lang w:eastAsia="zh-CN"/>
              </w:rPr>
              <w:fldChar w:fldCharType="begin"/>
            </w:r>
            <w:r>
              <w:rPr>
                <w:bCs/>
                <w:lang w:eastAsia="zh-CN"/>
              </w:rPr>
              <w:instrText xml:space="preserve"> ADDIN EN.CITE &lt;EndNote&gt;&lt;Cite&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Pr>
                <w:bCs/>
                <w:lang w:eastAsia="zh-CN"/>
              </w:rPr>
              <w:fldChar w:fldCharType="separate"/>
            </w:r>
            <w:r>
              <w:rPr>
                <w:bCs/>
                <w:noProof/>
                <w:lang w:eastAsia="zh-CN"/>
              </w:rPr>
              <w:t>(Theis et al., 2020)</w:t>
            </w:r>
            <w:r>
              <w:rPr>
                <w:bCs/>
                <w:lang w:eastAsia="zh-CN"/>
              </w:rPr>
              <w:fldChar w:fldCharType="end"/>
            </w:r>
          </w:p>
        </w:tc>
        <w:tc>
          <w:tcPr>
            <w:tcW w:w="3330" w:type="dxa"/>
          </w:tcPr>
          <w:p w14:paraId="679F742C" w14:textId="49B57395" w:rsidR="009E2E5D" w:rsidRDefault="009E2E5D" w:rsidP="000A48DA">
            <w:pPr>
              <w:pStyle w:val="Acknowledgement"/>
              <w:ind w:left="0" w:firstLine="0"/>
              <w:rPr>
                <w:bCs/>
                <w:lang w:eastAsia="zh-CN"/>
              </w:rPr>
            </w:pPr>
            <w:r>
              <w:rPr>
                <w:bCs/>
                <w:lang w:eastAsia="zh-CN"/>
              </w:rPr>
              <w:t>SRA</w:t>
            </w:r>
          </w:p>
        </w:tc>
        <w:tc>
          <w:tcPr>
            <w:tcW w:w="2785" w:type="dxa"/>
          </w:tcPr>
          <w:p w14:paraId="6B38AEEC" w14:textId="1DA4369E" w:rsidR="009E2E5D" w:rsidRPr="009E2E5D" w:rsidRDefault="009E2E5D" w:rsidP="00A03068">
            <w:r w:rsidRPr="009E2E5D">
              <w:rPr>
                <w:color w:val="2E2E2E"/>
              </w:rPr>
              <w:t>PRJ</w:t>
            </w:r>
            <w:r w:rsidR="00F65182">
              <w:rPr>
                <w:color w:val="2E2E2E"/>
              </w:rPr>
              <w:t>NA594727</w:t>
            </w:r>
          </w:p>
        </w:tc>
      </w:tr>
      <w:tr w:rsidR="00A03068" w:rsidRPr="00AC26F8" w14:paraId="3B094576" w14:textId="77777777" w:rsidTr="0070343A">
        <w:tc>
          <w:tcPr>
            <w:tcW w:w="3235" w:type="dxa"/>
          </w:tcPr>
          <w:p w14:paraId="287068B4" w14:textId="648DAD65" w:rsidR="00A03068" w:rsidRPr="00AC26F8" w:rsidRDefault="006C5017" w:rsidP="00A03068">
            <w:pPr>
              <w:pStyle w:val="Acknowledgement"/>
              <w:ind w:left="0" w:firstLine="0"/>
              <w:rPr>
                <w:bCs/>
                <w:lang w:eastAsia="zh-CN"/>
              </w:rPr>
            </w:pPr>
            <w:r>
              <w:rPr>
                <w:bCs/>
                <w:lang w:eastAsia="zh-CN"/>
              </w:rPr>
              <w:fldChar w:fldCharType="begin"/>
            </w:r>
            <w:r>
              <w:rPr>
                <w:bCs/>
                <w:lang w:eastAsia="zh-CN"/>
              </w:rPr>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Pr>
                <w:bCs/>
                <w:lang w:eastAsia="zh-CN"/>
              </w:rPr>
              <w:fldChar w:fldCharType="separate"/>
            </w:r>
            <w:r>
              <w:rPr>
                <w:bCs/>
                <w:noProof/>
                <w:lang w:eastAsia="zh-CN"/>
              </w:rPr>
              <w:t>(The Human Microbiome Project Consortium, 2012)</w:t>
            </w:r>
            <w:r>
              <w:rPr>
                <w:bCs/>
                <w:lang w:eastAsia="zh-CN"/>
              </w:rPr>
              <w:fldChar w:fldCharType="end"/>
            </w:r>
          </w:p>
        </w:tc>
        <w:tc>
          <w:tcPr>
            <w:tcW w:w="3330" w:type="dxa"/>
          </w:tcPr>
          <w:p w14:paraId="7B6D7769" w14:textId="273A0D81" w:rsidR="00A03068" w:rsidRPr="00AC26F8" w:rsidRDefault="00EA2013" w:rsidP="00A03068">
            <w:pPr>
              <w:pStyle w:val="Acknowledgement"/>
              <w:ind w:left="0" w:firstLine="0"/>
              <w:rPr>
                <w:bCs/>
                <w:lang w:eastAsia="zh-CN"/>
              </w:rPr>
            </w:pPr>
            <w:proofErr w:type="spellStart"/>
            <w:r>
              <w:rPr>
                <w:bCs/>
                <w:lang w:eastAsia="zh-CN"/>
              </w:rPr>
              <w:t>Qiita</w:t>
            </w:r>
            <w:proofErr w:type="spellEnd"/>
          </w:p>
        </w:tc>
        <w:tc>
          <w:tcPr>
            <w:tcW w:w="2785" w:type="dxa"/>
          </w:tcPr>
          <w:p w14:paraId="318AF5ED" w14:textId="7A5A97A9" w:rsidR="00A03068" w:rsidRPr="00AC26F8" w:rsidRDefault="00EA2013" w:rsidP="00A03068">
            <w:pPr>
              <w:rPr>
                <w:bCs/>
              </w:rPr>
            </w:pPr>
            <w:r>
              <w:rPr>
                <w:bCs/>
              </w:rPr>
              <w:t>1928</w:t>
            </w:r>
          </w:p>
        </w:tc>
      </w:tr>
      <w:tr w:rsidR="0057647F" w:rsidRPr="00AC26F8" w14:paraId="5D5DCCE4" w14:textId="77777777" w:rsidTr="0070343A">
        <w:tc>
          <w:tcPr>
            <w:tcW w:w="3235" w:type="dxa"/>
          </w:tcPr>
          <w:p w14:paraId="42DD7F9B" w14:textId="268AA5FD" w:rsidR="0057647F" w:rsidRPr="00AC26F8" w:rsidRDefault="006C5017" w:rsidP="00A03068">
            <w:pPr>
              <w:pStyle w:val="Acknowledgement"/>
              <w:ind w:left="0" w:firstLine="0"/>
              <w:rPr>
                <w:bCs/>
                <w:lang w:eastAsia="zh-CN"/>
              </w:rPr>
            </w:pPr>
            <w:r>
              <w:rPr>
                <w:bCs/>
                <w:lang w:eastAsia="zh-CN"/>
              </w:rPr>
              <w:fldChar w:fldCharType="begin"/>
            </w:r>
            <w:r>
              <w:rPr>
                <w:bCs/>
                <w:lang w:eastAsia="zh-CN"/>
              </w:rPr>
              <w: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Pr>
                <w:bCs/>
                <w:lang w:eastAsia="zh-CN"/>
              </w:rPr>
              <w:fldChar w:fldCharType="separate"/>
            </w:r>
            <w:r>
              <w:rPr>
                <w:bCs/>
                <w:noProof/>
                <w:lang w:eastAsia="zh-CN"/>
              </w:rPr>
              <w:t>(Imai</w:t>
            </w:r>
            <w:r w:rsidRPr="006C5017">
              <w:rPr>
                <w:bCs/>
                <w:i/>
                <w:noProof/>
                <w:lang w:eastAsia="zh-CN"/>
              </w:rPr>
              <w:t xml:space="preserve"> et al.</w:t>
            </w:r>
            <w:r>
              <w:rPr>
                <w:bCs/>
                <w:noProof/>
                <w:lang w:eastAsia="zh-CN"/>
              </w:rPr>
              <w:t>, 2021)</w:t>
            </w:r>
            <w:r>
              <w:rPr>
                <w:bCs/>
                <w:lang w:eastAsia="zh-CN"/>
              </w:rPr>
              <w:fldChar w:fldCharType="end"/>
            </w:r>
          </w:p>
        </w:tc>
        <w:tc>
          <w:tcPr>
            <w:tcW w:w="3330" w:type="dxa"/>
          </w:tcPr>
          <w:p w14:paraId="46754828" w14:textId="6F5FCC52" w:rsidR="0057647F" w:rsidRDefault="0057647F" w:rsidP="00A03068">
            <w:pPr>
              <w:pStyle w:val="Acknowledgement"/>
              <w:ind w:left="0" w:firstLine="0"/>
              <w:rPr>
                <w:bCs/>
                <w:lang w:eastAsia="zh-CN"/>
              </w:rPr>
            </w:pPr>
            <w:r>
              <w:rPr>
                <w:bCs/>
                <w:lang w:eastAsia="zh-CN"/>
              </w:rPr>
              <w:t>SRA</w:t>
            </w:r>
          </w:p>
        </w:tc>
        <w:tc>
          <w:tcPr>
            <w:tcW w:w="2785" w:type="dxa"/>
          </w:tcPr>
          <w:p w14:paraId="44FB315F" w14:textId="0E7A99B9" w:rsidR="0057647F" w:rsidRPr="0057647F" w:rsidRDefault="0057647F" w:rsidP="0057647F">
            <w:r w:rsidRPr="0057647F">
              <w:rPr>
                <w:color w:val="000000"/>
                <w:shd w:val="clear" w:color="auto" w:fill="FFFFFF"/>
              </w:rPr>
              <w:t>PRJNA684508</w:t>
            </w:r>
            <w:r w:rsidR="005224DE">
              <w:rPr>
                <w:color w:val="000000"/>
                <w:shd w:val="clear" w:color="auto" w:fill="FFFFFF"/>
              </w:rPr>
              <w:t>,</w:t>
            </w:r>
            <w:r w:rsidRPr="0057647F">
              <w:rPr>
                <w:rStyle w:val="apple-converted-space"/>
                <w:color w:val="000000"/>
                <w:shd w:val="clear" w:color="auto" w:fill="FFFFFF"/>
              </w:rPr>
              <w:t> </w:t>
            </w:r>
          </w:p>
          <w:p w14:paraId="1C5E011F" w14:textId="5F0F7F1D" w:rsidR="0057647F" w:rsidRPr="0057647F" w:rsidRDefault="0057647F" w:rsidP="0057647F">
            <w:r>
              <w:t>PRJNA684584</w:t>
            </w:r>
          </w:p>
        </w:tc>
      </w:tr>
      <w:tr w:rsidR="005224DE" w:rsidRPr="00AC26F8" w14:paraId="6F7A0B38" w14:textId="77777777" w:rsidTr="0070343A">
        <w:tc>
          <w:tcPr>
            <w:tcW w:w="3235" w:type="dxa"/>
          </w:tcPr>
          <w:p w14:paraId="06017CE2" w14:textId="33C6B4AD" w:rsidR="005224DE" w:rsidRDefault="006C5017" w:rsidP="00A03068">
            <w:pPr>
              <w:pStyle w:val="Acknowledgement"/>
              <w:ind w:left="0" w:firstLine="0"/>
              <w:rPr>
                <w:bCs/>
                <w:lang w:eastAsia="zh-CN"/>
              </w:rPr>
            </w:pPr>
            <w:r>
              <w:rPr>
                <w:bCs/>
                <w:lang w:eastAsia="zh-CN"/>
              </w:rPr>
              <w:fldChar w:fldCharType="begin"/>
            </w:r>
            <w:r>
              <w:rPr>
                <w:bCs/>
                <w:lang w:eastAsia="zh-CN"/>
              </w:rPr>
              <w:instrText xml:space="preserve"> ADDIN EN.CITE &lt;EndNote&gt;&lt;Cite&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Pr>
                <w:bCs/>
                <w:lang w:eastAsia="zh-CN"/>
              </w:rPr>
              <w:fldChar w:fldCharType="separate"/>
            </w:r>
            <w:r>
              <w:rPr>
                <w:bCs/>
                <w:noProof/>
                <w:lang w:eastAsia="zh-CN"/>
              </w:rPr>
              <w:t>(Pascal et al., 2017)</w:t>
            </w:r>
            <w:r>
              <w:rPr>
                <w:bCs/>
                <w:lang w:eastAsia="zh-CN"/>
              </w:rPr>
              <w:fldChar w:fldCharType="end"/>
            </w:r>
          </w:p>
        </w:tc>
        <w:tc>
          <w:tcPr>
            <w:tcW w:w="3330" w:type="dxa"/>
          </w:tcPr>
          <w:p w14:paraId="0220A3A7" w14:textId="57A65E36" w:rsidR="005224DE" w:rsidRDefault="005224DE" w:rsidP="00A03068">
            <w:pPr>
              <w:pStyle w:val="Acknowledgement"/>
              <w:ind w:left="0" w:firstLine="0"/>
              <w:rPr>
                <w:bCs/>
                <w:lang w:eastAsia="zh-CN"/>
              </w:rPr>
            </w:pPr>
            <w:r>
              <w:rPr>
                <w:bCs/>
                <w:lang w:eastAsia="zh-CN"/>
              </w:rPr>
              <w:t>SRA</w:t>
            </w:r>
          </w:p>
        </w:tc>
        <w:tc>
          <w:tcPr>
            <w:tcW w:w="2785" w:type="dxa"/>
          </w:tcPr>
          <w:p w14:paraId="3932DDF6" w14:textId="355C1A40" w:rsidR="005224DE" w:rsidRPr="0057647F" w:rsidRDefault="005224DE" w:rsidP="0057647F">
            <w:pPr>
              <w:rPr>
                <w:color w:val="000000"/>
                <w:shd w:val="clear" w:color="auto" w:fill="FFFFFF"/>
              </w:rPr>
            </w:pPr>
            <w:r>
              <w:rPr>
                <w:color w:val="000000"/>
                <w:shd w:val="clear" w:color="auto" w:fill="FFFFFF"/>
              </w:rPr>
              <w:t>PRJNA422193</w:t>
            </w:r>
          </w:p>
        </w:tc>
      </w:tr>
      <w:tr w:rsidR="00A03068" w:rsidRPr="00AC26F8" w14:paraId="2092370D" w14:textId="77777777" w:rsidTr="0070343A">
        <w:tc>
          <w:tcPr>
            <w:tcW w:w="3235" w:type="dxa"/>
          </w:tcPr>
          <w:p w14:paraId="6AB1BC40" w14:textId="77777777" w:rsidR="00A03068" w:rsidRPr="00AC26F8" w:rsidRDefault="00A03068" w:rsidP="00A03068">
            <w:pPr>
              <w:pStyle w:val="Acknowledgement"/>
              <w:ind w:left="0" w:firstLine="0"/>
              <w:rPr>
                <w:bCs/>
                <w:lang w:eastAsia="zh-CN"/>
              </w:rPr>
            </w:pPr>
          </w:p>
          <w:p w14:paraId="6DBA9AD4" w14:textId="1F140BD2" w:rsidR="00A03068" w:rsidRPr="00AC26F8" w:rsidRDefault="006C5017" w:rsidP="00A03068">
            <w:pPr>
              <w:pStyle w:val="Acknowledgement"/>
              <w:ind w:left="0" w:firstLine="0"/>
              <w:rPr>
                <w:bCs/>
                <w:lang w:eastAsia="zh-CN"/>
              </w:rPr>
            </w:pPr>
            <w:r>
              <w:rPr>
                <w:bCs/>
                <w:lang w:eastAsia="zh-CN"/>
              </w:rPr>
              <w:fldChar w:fldCharType="begin">
                <w:fldData xml:space="preserve">PEVuZE5vdGU+PENpdGU+PEF1dGhvcj5MaWFvPC9BdXRob3I+PFllYXI+MjAyMTwvWWVhcj48UmVj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</w:fldData>
              </w:fldChar>
            </w:r>
            <w:r>
              <w:rPr>
                <w:bCs/>
                <w:lang w:eastAsia="zh-CN"/>
              </w:rPr>
              <w:instrText xml:space="preserve"> ADDIN EN.CITE </w:instrText>
            </w:r>
            <w:r>
              <w:rPr>
                <w:bCs/>
                <w:lang w:eastAsia="zh-CN"/>
              </w:rPr>
              <w:fldChar w:fldCharType="begin">
                <w:fldData xml:space="preserve">PEVuZE5vdGU+PENpdGU+PEF1dGhvcj5MaWFvPC9BdXRob3I+PFllYXI+MjAyMTwvWWVhcj48UmVj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fldChar w:fldCharType="separate"/>
            </w:r>
            <w:r>
              <w:rPr>
                <w:bCs/>
                <w:noProof/>
                <w:lang w:eastAsia="zh-CN"/>
              </w:rPr>
              <w:t>(Liao</w:t>
            </w:r>
            <w:r w:rsidRPr="006C5017">
              <w:rPr>
                <w:bCs/>
                <w:i/>
                <w:noProof/>
                <w:lang w:eastAsia="zh-CN"/>
              </w:rPr>
              <w:t xml:space="preserve"> et al.</w:t>
            </w:r>
            <w:r>
              <w:rPr>
                <w:bCs/>
                <w:noProof/>
                <w:lang w:eastAsia="zh-CN"/>
              </w:rPr>
              <w:t>, 2021; Yan</w:t>
            </w:r>
            <w:r w:rsidRPr="006C5017">
              <w:rPr>
                <w:bCs/>
                <w:i/>
                <w:noProof/>
                <w:lang w:eastAsia="zh-CN"/>
              </w:rPr>
              <w:t xml:space="preserve"> et al.</w:t>
            </w:r>
            <w:r>
              <w:rPr>
                <w:bCs/>
                <w:noProof/>
                <w:lang w:eastAsia="zh-CN"/>
              </w:rPr>
              <w:t>, 2022)</w:t>
            </w:r>
            <w:r>
              <w:rPr>
                <w:bCs/>
                <w:lang w:eastAsia="zh-CN"/>
              </w:rPr>
              <w:fldChar w:fldCharType="end"/>
            </w:r>
          </w:p>
        </w:tc>
        <w:tc>
          <w:tcPr>
            <w:tcW w:w="3330" w:type="dxa"/>
          </w:tcPr>
          <w:p w14:paraId="0C5130C9" w14:textId="77777777" w:rsidR="00A03068" w:rsidRPr="00AC26F8" w:rsidRDefault="00A03068" w:rsidP="00A03068">
            <w:pPr>
              <w:pStyle w:val="Acknowledgement"/>
              <w:ind w:left="0" w:firstLine="0"/>
              <w:rPr>
                <w:bCs/>
                <w:lang w:eastAsia="zh-CN"/>
              </w:rPr>
            </w:pPr>
          </w:p>
          <w:p w14:paraId="2AD2A47D" w14:textId="0F9BD540" w:rsidR="00A03068" w:rsidRPr="00AC26F8" w:rsidRDefault="005224DE" w:rsidP="00A03068">
            <w:pPr>
              <w:pStyle w:val="Acknowledgement"/>
              <w:ind w:left="0" w:firstLine="0"/>
              <w:rPr>
                <w:bCs/>
                <w:lang w:eastAsia="zh-CN"/>
              </w:rPr>
            </w:pPr>
            <w:r>
              <w:rPr>
                <w:bCs/>
                <w:lang w:eastAsia="zh-CN"/>
              </w:rPr>
              <w:t>SRA</w:t>
            </w:r>
          </w:p>
        </w:tc>
        <w:tc>
          <w:tcPr>
            <w:tcW w:w="2785" w:type="dxa"/>
          </w:tcPr>
          <w:p w14:paraId="6DFD116B" w14:textId="55305473" w:rsidR="00A03068" w:rsidRPr="00AC26F8" w:rsidRDefault="00A03068" w:rsidP="00A03068">
            <w:pPr>
              <w:pStyle w:val="Acknowledgement"/>
              <w:ind w:left="0" w:firstLine="0"/>
              <w:rPr>
                <w:bCs/>
                <w:lang w:eastAsia="zh-CN"/>
              </w:rPr>
            </w:pPr>
            <w:r w:rsidRPr="00AC26F8">
              <w:rPr>
                <w:bCs/>
                <w:lang w:eastAsia="zh-CN"/>
              </w:rPr>
              <w:t>PRJNA394877, PRJNA607574, PRJNA606262, PRJNA548153, PRJNA545312</w:t>
            </w:r>
          </w:p>
        </w:tc>
      </w:tr>
      <w:tr w:rsidR="005224DE" w:rsidRPr="00AC26F8" w14:paraId="4DF31E9D" w14:textId="77777777" w:rsidTr="0070343A">
        <w:tc>
          <w:tcPr>
            <w:tcW w:w="3235" w:type="dxa"/>
          </w:tcPr>
          <w:p w14:paraId="7BBA663C" w14:textId="09DFF3AA" w:rsidR="005224DE" w:rsidRPr="00AC26F8" w:rsidRDefault="006C5017" w:rsidP="00A03068">
            <w:pPr>
              <w:pStyle w:val="Acknowledgement"/>
              <w:ind w:left="0" w:firstLine="0"/>
              <w:rPr>
                <w:bCs/>
                <w:lang w:eastAsia="zh-CN"/>
              </w:rPr>
            </w:pPr>
            <w:r>
              <w:rPr>
                <w:bCs/>
                <w:lang w:eastAsia="zh-CN"/>
              </w:rPr>
              <w:fldChar w:fldCharType="begin"/>
            </w:r>
            <w:r>
              <w:rPr>
                <w:bCs/>
                <w:lang w:eastAsia="zh-CN"/>
              </w:rPr>
              <w:instrText xml:space="preserve"> ADDIN EN.CITE &lt;EndNote&gt;&lt;Cite&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Pr>
                <w:bCs/>
                <w:lang w:eastAsia="zh-CN"/>
              </w:rPr>
              <w:fldChar w:fldCharType="separate"/>
            </w:r>
            <w:r>
              <w:rPr>
                <w:bCs/>
                <w:noProof/>
                <w:lang w:eastAsia="zh-CN"/>
              </w:rPr>
              <w:t>(Bekker</w:t>
            </w:r>
            <w:r w:rsidRPr="006C5017">
              <w:rPr>
                <w:bCs/>
                <w:i/>
                <w:noProof/>
                <w:lang w:eastAsia="zh-CN"/>
              </w:rPr>
              <w:t xml:space="preserve"> et al.</w:t>
            </w:r>
            <w:r>
              <w:rPr>
                <w:bCs/>
                <w:noProof/>
                <w:lang w:eastAsia="zh-CN"/>
              </w:rPr>
              <w:t>, 2019)</w:t>
            </w:r>
            <w:r>
              <w:rPr>
                <w:bCs/>
                <w:lang w:eastAsia="zh-CN"/>
              </w:rPr>
              <w:fldChar w:fldCharType="end"/>
            </w:r>
          </w:p>
        </w:tc>
        <w:tc>
          <w:tcPr>
            <w:tcW w:w="3330" w:type="dxa"/>
          </w:tcPr>
          <w:p w14:paraId="38F0FD04" w14:textId="2EF2AF97" w:rsidR="005224DE" w:rsidRPr="00AC26F8" w:rsidRDefault="005224DE" w:rsidP="00A03068">
            <w:pPr>
              <w:pStyle w:val="Acknowledgement"/>
              <w:ind w:left="0" w:firstLine="0"/>
              <w:rPr>
                <w:bCs/>
                <w:lang w:eastAsia="zh-CN"/>
              </w:rPr>
            </w:pPr>
            <w:r>
              <w:rPr>
                <w:bCs/>
                <w:lang w:eastAsia="zh-CN"/>
              </w:rPr>
              <w:t>SRA</w:t>
            </w:r>
          </w:p>
        </w:tc>
        <w:tc>
          <w:tcPr>
            <w:tcW w:w="2785" w:type="dxa"/>
          </w:tcPr>
          <w:p w14:paraId="1027479D" w14:textId="2F72D4EB" w:rsidR="005224DE" w:rsidRPr="00AC26F8" w:rsidRDefault="005224DE" w:rsidP="00A03068">
            <w:pPr>
              <w:pStyle w:val="Acknowledgement"/>
              <w:ind w:left="0" w:firstLine="0"/>
              <w:rPr>
                <w:bCs/>
                <w:lang w:eastAsia="zh-CN"/>
              </w:rPr>
            </w:pPr>
            <w:r>
              <w:rPr>
                <w:bCs/>
                <w:lang w:eastAsia="zh-CN"/>
              </w:rPr>
              <w:t>PRJEB28845</w:t>
            </w:r>
          </w:p>
        </w:tc>
      </w:tr>
      <w:tr w:rsidR="00A03068" w:rsidRPr="00AC26F8" w14:paraId="0A61FB62" w14:textId="77777777" w:rsidTr="0070343A">
        <w:tc>
          <w:tcPr>
            <w:tcW w:w="3235" w:type="dxa"/>
          </w:tcPr>
          <w:p w14:paraId="6E44188B" w14:textId="1EBAB231" w:rsidR="00A03068" w:rsidRPr="00AC26F8" w:rsidRDefault="006C5017" w:rsidP="00A03068">
            <w:pPr>
              <w:pStyle w:val="Acknowledgement"/>
              <w:ind w:left="0" w:firstLine="0"/>
              <w:rPr>
                <w:bCs/>
                <w:lang w:eastAsia="zh-CN"/>
              </w:rPr>
            </w:pPr>
            <w:r>
              <w:rPr>
                <w:bCs/>
                <w:lang w:eastAsia="zh-CN"/>
              </w:rPr>
              <w:fldChar w:fldCharType="begin"/>
            </w:r>
            <w:r>
              <w:rPr>
                <w:bCs/>
                <w:lang w:eastAsia="zh-CN"/>
              </w:rPr>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Pr>
                <w:bCs/>
                <w:lang w:eastAsia="zh-CN"/>
              </w:rPr>
              <w:fldChar w:fldCharType="separate"/>
            </w:r>
            <w:r>
              <w:rPr>
                <w:bCs/>
                <w:noProof/>
                <w:lang w:eastAsia="zh-CN"/>
              </w:rPr>
              <w:t>(Vandeputte</w:t>
            </w:r>
            <w:r w:rsidRPr="006C5017">
              <w:rPr>
                <w:bCs/>
                <w:i/>
                <w:noProof/>
                <w:lang w:eastAsia="zh-CN"/>
              </w:rPr>
              <w:t xml:space="preserve"> et al.</w:t>
            </w:r>
            <w:r>
              <w:rPr>
                <w:bCs/>
                <w:noProof/>
                <w:lang w:eastAsia="zh-CN"/>
              </w:rPr>
              <w:t>, 2017)</w:t>
            </w:r>
            <w:r>
              <w:rPr>
                <w:bCs/>
                <w:lang w:eastAsia="zh-CN"/>
              </w:rPr>
              <w:fldChar w:fldCharType="end"/>
            </w:r>
          </w:p>
        </w:tc>
        <w:tc>
          <w:tcPr>
            <w:tcW w:w="3330" w:type="dxa"/>
          </w:tcPr>
          <w:p w14:paraId="456E7073" w14:textId="6F13EFD2" w:rsidR="00A03068" w:rsidRPr="00AC26F8" w:rsidRDefault="005224DE" w:rsidP="00A03068">
            <w:pPr>
              <w:pStyle w:val="Acknowledgement"/>
              <w:ind w:left="0" w:firstLine="0"/>
              <w:rPr>
                <w:bCs/>
                <w:lang w:eastAsia="zh-CN"/>
              </w:rPr>
            </w:pPr>
            <w:r>
              <w:rPr>
                <w:bCs/>
                <w:lang w:eastAsia="zh-CN"/>
              </w:rPr>
              <w:t>SRA</w:t>
            </w:r>
          </w:p>
        </w:tc>
        <w:tc>
          <w:tcPr>
            <w:tcW w:w="2785" w:type="dxa"/>
          </w:tcPr>
          <w:p w14:paraId="38DCD19B" w14:textId="759AF13D" w:rsidR="00A03068" w:rsidRPr="00AC26F8" w:rsidRDefault="005224DE" w:rsidP="00A03068">
            <w:pPr>
              <w:rPr>
                <w:bCs/>
              </w:rPr>
            </w:pPr>
            <w:r>
              <w:rPr>
                <w:bCs/>
              </w:rPr>
              <w:t>PRJEB21504</w:t>
            </w:r>
          </w:p>
        </w:tc>
      </w:tr>
      <w:tr w:rsidR="00A03068" w:rsidRPr="00AC26F8" w14:paraId="58F5FF99" w14:textId="77777777" w:rsidTr="0070343A">
        <w:tc>
          <w:tcPr>
            <w:tcW w:w="3235" w:type="dxa"/>
          </w:tcPr>
          <w:p w14:paraId="5C0EDB17" w14:textId="4F1BF16C" w:rsidR="00A03068" w:rsidRPr="00AC26F8" w:rsidRDefault="006C5017" w:rsidP="00A03068">
            <w:pPr>
              <w:pStyle w:val="Acknowledgement"/>
              <w:ind w:left="0" w:firstLine="0"/>
              <w:rPr>
                <w:bCs/>
                <w:lang w:eastAsia="zh-CN"/>
              </w:rPr>
            </w:pPr>
            <w:r>
              <w:rPr>
                <w:bCs/>
                <w:lang w:eastAsia="zh-CN"/>
              </w:rPr>
              <w:fldChar w:fldCharType="begin"/>
            </w:r>
            <w:r>
              <w:rPr>
                <w:bCs/>
                <w:lang w:eastAsia="zh-CN"/>
              </w:rPr>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Pr>
                <w:bCs/>
                <w:lang w:eastAsia="zh-CN"/>
              </w:rPr>
              <w:fldChar w:fldCharType="separate"/>
            </w:r>
            <w:r>
              <w:rPr>
                <w:bCs/>
                <w:noProof/>
                <w:lang w:eastAsia="zh-CN"/>
              </w:rPr>
              <w:t>(Contijoch</w:t>
            </w:r>
            <w:r w:rsidRPr="006C5017">
              <w:rPr>
                <w:bCs/>
                <w:i/>
                <w:noProof/>
                <w:lang w:eastAsia="zh-CN"/>
              </w:rPr>
              <w:t xml:space="preserve"> et al.</w:t>
            </w:r>
            <w:r>
              <w:rPr>
                <w:bCs/>
                <w:noProof/>
                <w:lang w:eastAsia="zh-CN"/>
              </w:rPr>
              <w:t>, 2019)</w:t>
            </w:r>
            <w:r>
              <w:rPr>
                <w:bCs/>
                <w:lang w:eastAsia="zh-CN"/>
              </w:rPr>
              <w:fldChar w:fldCharType="end"/>
            </w:r>
          </w:p>
        </w:tc>
        <w:tc>
          <w:tcPr>
            <w:tcW w:w="3330" w:type="dxa"/>
          </w:tcPr>
          <w:p w14:paraId="40F7F38C" w14:textId="7BCC2B04" w:rsidR="00A03068" w:rsidRPr="00AC26F8" w:rsidRDefault="00A03068" w:rsidP="00A03068">
            <w:pPr>
              <w:pStyle w:val="Acknowledgement"/>
              <w:ind w:left="0" w:firstLine="0"/>
              <w:rPr>
                <w:bCs/>
                <w:lang w:eastAsia="zh-CN"/>
              </w:rPr>
            </w:pPr>
            <w:r>
              <w:rPr>
                <w:bCs/>
                <w:lang w:eastAsia="zh-CN"/>
              </w:rPr>
              <w:t>SRA</w:t>
            </w:r>
          </w:p>
        </w:tc>
        <w:tc>
          <w:tcPr>
            <w:tcW w:w="2785" w:type="dxa"/>
          </w:tcPr>
          <w:p w14:paraId="034714CF" w14:textId="400C5BB7" w:rsidR="00A03068" w:rsidRPr="00AC26F8" w:rsidRDefault="00A03068" w:rsidP="00A03068">
            <w:pPr>
              <w:pStyle w:val="Acknowledgement"/>
              <w:ind w:left="0" w:firstLine="0"/>
              <w:rPr>
                <w:bCs/>
                <w:lang w:eastAsia="zh-CN"/>
              </w:rPr>
            </w:pPr>
            <w:r w:rsidRPr="00AC26F8">
              <w:rPr>
                <w:bCs/>
                <w:lang w:eastAsia="zh-CN"/>
              </w:rPr>
              <w:t>PRJNA413199</w:t>
            </w:r>
          </w:p>
        </w:tc>
      </w:tr>
      <w:tr w:rsidR="0092508A" w:rsidRPr="00AC26F8" w14:paraId="07D4BDB6" w14:textId="77777777" w:rsidTr="000967F3">
        <w:tc>
          <w:tcPr>
            <w:tcW w:w="9350" w:type="dxa"/>
            <w:gridSpan w:val="3"/>
          </w:tcPr>
          <w:p w14:paraId="128B5F53" w14:textId="6EE4A72D" w:rsidR="0092508A" w:rsidRPr="00AC26F8" w:rsidRDefault="0092508A" w:rsidP="0092508A">
            <w:pPr>
              <w:pStyle w:val="Acknowledgement"/>
              <w:ind w:left="0" w:firstLine="0"/>
              <w:rPr>
                <w:bCs/>
                <w:lang w:eastAsia="zh-CN"/>
              </w:rPr>
            </w:pPr>
            <w:r w:rsidRPr="00F65182">
              <w:rPr>
                <w:rStyle w:val="Strong"/>
                <w:color w:val="2E2E2E"/>
              </w:rPr>
              <w:t>Experimental Models: Organisms/Strains</w:t>
            </w:r>
          </w:p>
        </w:tc>
      </w:tr>
      <w:tr w:rsidR="0092508A" w:rsidRPr="00AC26F8" w14:paraId="06F04B10" w14:textId="77777777" w:rsidTr="0070343A">
        <w:tc>
          <w:tcPr>
            <w:tcW w:w="3235" w:type="dxa"/>
          </w:tcPr>
          <w:p w14:paraId="5A580C68" w14:textId="4360917E" w:rsidR="0092508A" w:rsidRPr="00F65182" w:rsidRDefault="0092508A" w:rsidP="0092508A">
            <w:r w:rsidRPr="00F65182">
              <w:rPr>
                <w:color w:val="2E2E2E"/>
              </w:rPr>
              <w:t>Germ-free C57BL6/J Mic</w:t>
            </w:r>
            <w:r w:rsidRPr="00F65182">
              <w:rPr>
                <w:color w:val="2E2E2E"/>
              </w:rPr>
              <w:t>e</w:t>
            </w:r>
          </w:p>
        </w:tc>
        <w:tc>
          <w:tcPr>
            <w:tcW w:w="3330" w:type="dxa"/>
          </w:tcPr>
          <w:p w14:paraId="7EE0CC11" w14:textId="7F4C3C00" w:rsidR="0092508A" w:rsidRDefault="0092508A" w:rsidP="0092508A">
            <w:pPr>
              <w:pStyle w:val="Acknowledgement"/>
              <w:ind w:left="0" w:firstLine="0"/>
              <w:rPr>
                <w:bCs/>
                <w:lang w:eastAsia="zh-CN"/>
              </w:rPr>
            </w:pPr>
            <w:r w:rsidRPr="00F65182">
              <w:rPr>
                <w:bCs/>
                <w:highlight w:val="yellow"/>
                <w:lang w:eastAsia="zh-CN"/>
              </w:rPr>
              <w:t>???</w:t>
            </w:r>
          </w:p>
        </w:tc>
        <w:tc>
          <w:tcPr>
            <w:tcW w:w="2785" w:type="dxa"/>
          </w:tcPr>
          <w:p w14:paraId="1101A3A9" w14:textId="01962DDC" w:rsidR="0092508A" w:rsidRPr="00AC26F8" w:rsidRDefault="0092508A" w:rsidP="0092508A">
            <w:pPr>
              <w:pStyle w:val="Acknowledgement"/>
              <w:ind w:left="0" w:firstLine="0"/>
              <w:rPr>
                <w:bCs/>
                <w:lang w:eastAsia="zh-CN"/>
              </w:rPr>
            </w:pPr>
            <w:r>
              <w:rPr>
                <w:bCs/>
                <w:lang w:eastAsia="zh-CN"/>
              </w:rPr>
              <w:t>NA</w:t>
            </w:r>
          </w:p>
        </w:tc>
      </w:tr>
      <w:tr w:rsidR="0092508A" w:rsidRPr="00AC26F8" w14:paraId="00F4C384" w14:textId="77777777" w:rsidTr="00525F92">
        <w:tc>
          <w:tcPr>
            <w:tcW w:w="9350" w:type="dxa"/>
            <w:gridSpan w:val="3"/>
          </w:tcPr>
          <w:p w14:paraId="386E77C0" w14:textId="1DF28B7C" w:rsidR="0092508A" w:rsidRPr="00F65182" w:rsidRDefault="0092508A" w:rsidP="0092508A">
            <w:pPr>
              <w:pStyle w:val="Acknowledgement"/>
              <w:ind w:left="0" w:firstLine="0"/>
              <w:rPr>
                <w:b/>
                <w:lang w:eastAsia="zh-CN"/>
              </w:rPr>
            </w:pPr>
            <w:r w:rsidRPr="00F65182">
              <w:rPr>
                <w:rFonts w:hint="eastAsia"/>
                <w:b/>
                <w:lang w:eastAsia="zh-CN"/>
              </w:rPr>
              <w:t>O</w:t>
            </w:r>
            <w:r w:rsidRPr="00F65182">
              <w:rPr>
                <w:b/>
                <w:lang w:eastAsia="zh-CN"/>
              </w:rPr>
              <w:t>ligonucleotides</w:t>
            </w:r>
          </w:p>
        </w:tc>
      </w:tr>
      <w:tr w:rsidR="0092508A" w:rsidRPr="00AC26F8" w14:paraId="78C75FD5" w14:textId="77777777" w:rsidTr="0070343A">
        <w:tc>
          <w:tcPr>
            <w:tcW w:w="3235" w:type="dxa"/>
          </w:tcPr>
          <w:p w14:paraId="09B4C7F1" w14:textId="2B8FBB65" w:rsidR="0092508A" w:rsidRPr="00F65182" w:rsidRDefault="0092508A" w:rsidP="0092508A">
            <w:pPr>
              <w:rPr>
                <w:color w:val="2E2E2E"/>
              </w:rPr>
            </w:pPr>
            <w:r>
              <w:rPr>
                <w:color w:val="2E2E2E"/>
              </w:rPr>
              <w:t>16S_Forward 5-</w:t>
            </w:r>
          </w:p>
        </w:tc>
        <w:tc>
          <w:tcPr>
            <w:tcW w:w="3330" w:type="dxa"/>
          </w:tcPr>
          <w:p w14:paraId="77671E7F" w14:textId="7055AF84" w:rsidR="0092508A" w:rsidRPr="00F65182" w:rsidRDefault="0092508A" w:rsidP="0092508A">
            <w:pPr>
              <w:pStyle w:val="Acknowledgement"/>
              <w:ind w:left="0" w:firstLine="0"/>
              <w:rPr>
                <w:bCs/>
                <w:highlight w:val="yellow"/>
                <w:lang w:eastAsia="zh-CN"/>
              </w:rPr>
            </w:pPr>
            <w:r>
              <w:rPr>
                <w:bCs/>
                <w:highlight w:val="yellow"/>
                <w:lang w:eastAsia="zh-CN"/>
              </w:rPr>
              <w:t>Sigma</w:t>
            </w:r>
          </w:p>
        </w:tc>
        <w:tc>
          <w:tcPr>
            <w:tcW w:w="2785" w:type="dxa"/>
          </w:tcPr>
          <w:p w14:paraId="4A09E5F2" w14:textId="02224E8F" w:rsidR="0092508A" w:rsidRDefault="0092508A" w:rsidP="0092508A">
            <w:pPr>
              <w:pStyle w:val="Acknowledgement"/>
              <w:ind w:left="0" w:firstLine="0"/>
              <w:rPr>
                <w:bCs/>
                <w:lang w:eastAsia="zh-CN"/>
              </w:rPr>
            </w:pPr>
            <w:r>
              <w:rPr>
                <w:bCs/>
                <w:lang w:eastAsia="zh-CN"/>
              </w:rPr>
              <w:t>NA</w:t>
            </w:r>
          </w:p>
        </w:tc>
      </w:tr>
      <w:tr w:rsidR="0092508A" w:rsidRPr="00AC26F8" w14:paraId="3B54C6E8" w14:textId="77777777" w:rsidTr="0070343A">
        <w:tc>
          <w:tcPr>
            <w:tcW w:w="3235" w:type="dxa"/>
          </w:tcPr>
          <w:p w14:paraId="3147E830" w14:textId="0D62C552" w:rsidR="0092508A" w:rsidRPr="00F65182" w:rsidRDefault="0092508A" w:rsidP="0092508A">
            <w:pPr>
              <w:rPr>
                <w:color w:val="2E2E2E"/>
              </w:rPr>
            </w:pPr>
            <w:r>
              <w:rPr>
                <w:color w:val="2E2E2E"/>
              </w:rPr>
              <w:t>16S_Reverse 5-</w:t>
            </w:r>
          </w:p>
        </w:tc>
        <w:tc>
          <w:tcPr>
            <w:tcW w:w="3330" w:type="dxa"/>
          </w:tcPr>
          <w:p w14:paraId="2EA33E86" w14:textId="4E774D30" w:rsidR="0092508A" w:rsidRPr="00F65182" w:rsidRDefault="0092508A" w:rsidP="0092508A">
            <w:pPr>
              <w:pStyle w:val="Acknowledgement"/>
              <w:ind w:left="0" w:firstLine="0"/>
              <w:rPr>
                <w:bCs/>
                <w:highlight w:val="yellow"/>
                <w:lang w:eastAsia="zh-CN"/>
              </w:rPr>
            </w:pPr>
            <w:r>
              <w:rPr>
                <w:bCs/>
                <w:highlight w:val="yellow"/>
                <w:lang w:eastAsia="zh-CN"/>
              </w:rPr>
              <w:t>Sigma</w:t>
            </w:r>
          </w:p>
        </w:tc>
        <w:tc>
          <w:tcPr>
            <w:tcW w:w="2785" w:type="dxa"/>
          </w:tcPr>
          <w:p w14:paraId="47A2604A" w14:textId="03B7ED20" w:rsidR="0092508A" w:rsidRDefault="0092508A" w:rsidP="0092508A">
            <w:pPr>
              <w:pStyle w:val="Acknowledgement"/>
              <w:ind w:left="0" w:firstLine="0"/>
              <w:rPr>
                <w:bCs/>
                <w:lang w:eastAsia="zh-CN"/>
              </w:rPr>
            </w:pPr>
            <w:r>
              <w:rPr>
                <w:bCs/>
                <w:lang w:eastAsia="zh-CN"/>
              </w:rPr>
              <w:t>NA</w:t>
            </w:r>
          </w:p>
        </w:tc>
      </w:tr>
      <w:tr w:rsidR="0092508A" w:rsidRPr="00AC26F8" w14:paraId="06A4AB8F" w14:textId="77777777" w:rsidTr="00135D36">
        <w:tc>
          <w:tcPr>
            <w:tcW w:w="9350" w:type="dxa"/>
            <w:gridSpan w:val="3"/>
          </w:tcPr>
          <w:p w14:paraId="00CE5522" w14:textId="4523B189" w:rsidR="0092508A" w:rsidRPr="00AC26F8" w:rsidRDefault="0092508A" w:rsidP="0092508A">
            <w:pPr>
              <w:pStyle w:val="Acknowledgement"/>
              <w:ind w:left="0" w:firstLine="0"/>
              <w:rPr>
                <w:b/>
                <w:lang w:eastAsia="zh-CN"/>
              </w:rPr>
            </w:pPr>
            <w:r w:rsidRPr="00AC26F8">
              <w:rPr>
                <w:b/>
                <w:lang w:eastAsia="zh-CN"/>
              </w:rPr>
              <w:t>Databases</w:t>
            </w:r>
          </w:p>
        </w:tc>
      </w:tr>
      <w:tr w:rsidR="0092508A" w:rsidRPr="00AC26F8" w14:paraId="1F9A485E" w14:textId="77777777" w:rsidTr="0070343A">
        <w:tc>
          <w:tcPr>
            <w:tcW w:w="3235" w:type="dxa"/>
          </w:tcPr>
          <w:p w14:paraId="5A75640F" w14:textId="250400FC" w:rsidR="0092508A" w:rsidRPr="00AC26F8" w:rsidRDefault="0092508A" w:rsidP="0092508A">
            <w:pPr>
              <w:pStyle w:val="Acknowledgement"/>
              <w:ind w:left="0" w:firstLine="0"/>
              <w:rPr>
                <w:bCs/>
                <w:lang w:eastAsia="zh-CN"/>
              </w:rPr>
            </w:pPr>
            <w:r w:rsidRPr="00AC26F8">
              <w:rPr>
                <w:bCs/>
                <w:lang w:eastAsia="zh-CN"/>
              </w:rPr>
              <w:t>SILVA v138</w:t>
            </w:r>
          </w:p>
        </w:tc>
        <w:tc>
          <w:tcPr>
            <w:tcW w:w="3330" w:type="dxa"/>
          </w:tcPr>
          <w:p w14:paraId="648C8710" w14:textId="7ECE782F" w:rsidR="0092508A" w:rsidRPr="00AC26F8" w:rsidRDefault="0092508A" w:rsidP="0092508A">
            <w:pPr>
              <w:pStyle w:val="Acknowledgement"/>
              <w:ind w:left="0" w:firstLine="0"/>
              <w:rPr>
                <w:bCs/>
                <w:lang w:eastAsia="zh-CN"/>
              </w:rPr>
            </w:pPr>
            <w:r w:rsidRPr="00AC26F8">
              <w:rPr>
                <w:bCs/>
                <w:lang w:eastAsia="zh-CN"/>
              </w:rPr>
              <w:fldChar w:fldCharType="begin"/>
            </w:r>
            <w:r w:rsidRPr="00AC26F8">
              <w:rPr>
                <w:bCs/>
                <w:lang w:eastAsia="zh-CN"/>
              </w:rPr>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rPr>
                <w:bCs/>
                <w:lang w:eastAsia="zh-CN"/>
              </w:rPr>
              <w:fldChar w:fldCharType="separate"/>
            </w:r>
            <w:r w:rsidRPr="00AC26F8">
              <w:rPr>
                <w:bCs/>
                <w:lang w:eastAsia="zh-CN"/>
              </w:rPr>
              <w:t>Quast et al., 2013</w:t>
            </w:r>
            <w:r w:rsidRPr="00AC26F8">
              <w:rPr>
                <w:bCs/>
                <w:lang w:eastAsia="zh-CN"/>
              </w:rPr>
              <w:fldChar w:fldCharType="end"/>
            </w:r>
          </w:p>
        </w:tc>
        <w:tc>
          <w:tcPr>
            <w:tcW w:w="2785" w:type="dxa"/>
          </w:tcPr>
          <w:p w14:paraId="7E265510" w14:textId="79A34566" w:rsidR="0092508A" w:rsidRPr="00AC26F8" w:rsidRDefault="0092508A" w:rsidP="0092508A">
            <w:pPr>
              <w:pStyle w:val="Acknowledgement"/>
              <w:ind w:left="0" w:firstLine="0"/>
              <w:rPr>
                <w:bCs/>
                <w:lang w:eastAsia="zh-CN"/>
              </w:rPr>
            </w:pPr>
            <w:r w:rsidRPr="00AC26F8">
              <w:rPr>
                <w:bCs/>
                <w:lang w:eastAsia="zh-CN"/>
              </w:rPr>
              <w:t>www.arb-silva.de</w:t>
            </w:r>
          </w:p>
        </w:tc>
      </w:tr>
      <w:tr w:rsidR="00632A24" w:rsidRPr="00AC26F8" w14:paraId="7928E77D" w14:textId="77777777" w:rsidTr="0070343A">
        <w:tc>
          <w:tcPr>
            <w:tcW w:w="3235" w:type="dxa"/>
          </w:tcPr>
          <w:p w14:paraId="01392CA0" w14:textId="79ECF789" w:rsidR="00632A24" w:rsidRPr="00AC26F8" w:rsidRDefault="00632A24" w:rsidP="00632A24">
            <w:pPr>
              <w:pStyle w:val="Acknowledgement"/>
              <w:ind w:left="0" w:firstLine="0"/>
              <w:rPr>
                <w:bCs/>
                <w:lang w:eastAsia="zh-CN"/>
              </w:rPr>
            </w:pPr>
            <w:r>
              <w:t>VMH</w:t>
            </w:r>
          </w:p>
        </w:tc>
        <w:tc>
          <w:tcPr>
            <w:tcW w:w="3330" w:type="dxa"/>
          </w:tcPr>
          <w:p w14:paraId="0971A8C8" w14:textId="12E13C9B" w:rsidR="00632A24" w:rsidRPr="00AC26F8" w:rsidRDefault="00632A24" w:rsidP="00632A24">
            <w:pPr>
              <w:pStyle w:val="Acknowledgement"/>
              <w:ind w:left="0" w:firstLine="0"/>
              <w:rPr>
                <w:bCs/>
                <w:lang w:eastAsia="zh-CN"/>
              </w:rPr>
            </w:pPr>
            <w:r>
              <w:fldChar w:fldCharType="begin"/>
            </w:r>
            <w:r>
              <w:instrText xml:space="preserve"> ADDIN EN.CITE &lt;EndNote&gt;&lt;Cite&gt;&lt;Author&gt;Magnúsdóttir&lt;/Author&gt;&lt;Year&gt;2017&lt;/Year&gt;&lt;RecNum&gt;73&lt;/RecNum&gt;&lt;DisplayText&gt;(Magnúsdóttir et al., 2017)&lt;/DisplayText&gt;&lt;record&gt;&lt;rec-number&gt;73&lt;/rec-number&gt;&lt;foreign-keys&gt;&lt;key app="EN" db-id="eeaavdvxvv5azseddsrxz2d0vpf5v0xr9ea5" timestamp="1661346475"&gt;7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periodical&gt;&lt;pages&gt;81-89&lt;/pages&gt;&lt;volume&gt;35&lt;/volume&gt;&lt;number&gt;1&lt;/number&gt;&lt;dates&gt;&lt;year&gt;2017&lt;/year&gt;&lt;/dates&gt;&lt;isbn&gt;1546-1696&lt;/isbn&gt;&lt;urls&gt;&lt;/urls&gt;&lt;/record&gt;&lt;/Cite&gt;&lt;/EndNote&gt;</w:instrText>
            </w:r>
            <w:r>
              <w:fldChar w:fldCharType="separate"/>
            </w:r>
            <w:r>
              <w:rPr>
                <w:noProof/>
              </w:rPr>
              <w:t>(Magnúsdóttir et al., 2017)</w:t>
            </w:r>
            <w:r>
              <w:fldChar w:fldCharType="end"/>
            </w:r>
          </w:p>
        </w:tc>
        <w:tc>
          <w:tcPr>
            <w:tcW w:w="2785" w:type="dxa"/>
          </w:tcPr>
          <w:p w14:paraId="6864AC0A" w14:textId="65DEC745" w:rsidR="00632A24" w:rsidRPr="00AC26F8" w:rsidRDefault="00632A24" w:rsidP="00632A24">
            <w:pPr>
              <w:pStyle w:val="Acknowledgement"/>
              <w:ind w:left="0" w:firstLine="0"/>
              <w:rPr>
                <w:bCs/>
                <w:lang w:eastAsia="zh-CN"/>
              </w:rPr>
            </w:pPr>
            <w:r w:rsidRPr="0092508A">
              <w:t>https://www.vmh.life</w:t>
            </w:r>
          </w:p>
        </w:tc>
      </w:tr>
      <w:tr w:rsidR="00632A24" w:rsidRPr="00AC26F8" w14:paraId="1F0B01E5" w14:textId="77777777" w:rsidTr="00135D36">
        <w:tc>
          <w:tcPr>
            <w:tcW w:w="9350" w:type="dxa"/>
            <w:gridSpan w:val="3"/>
          </w:tcPr>
          <w:p w14:paraId="62B3993F" w14:textId="6847FBCA" w:rsidR="00632A24" w:rsidRPr="00AC26F8" w:rsidRDefault="00632A24" w:rsidP="00632A24">
            <w:pPr>
              <w:pStyle w:val="Acknowledgement"/>
              <w:ind w:left="0" w:firstLine="0"/>
              <w:rPr>
                <w:b/>
                <w:lang w:eastAsia="zh-CN"/>
              </w:rPr>
            </w:pPr>
            <w:proofErr w:type="spellStart"/>
            <w:r w:rsidRPr="00AC26F8">
              <w:rPr>
                <w:b/>
                <w:lang w:eastAsia="zh-CN"/>
              </w:rPr>
              <w:t>Softwares</w:t>
            </w:r>
            <w:proofErr w:type="spellEnd"/>
          </w:p>
        </w:tc>
      </w:tr>
      <w:tr w:rsidR="00632A24" w:rsidRPr="00AC26F8" w14:paraId="0274F4B6" w14:textId="77777777" w:rsidTr="0070343A">
        <w:tc>
          <w:tcPr>
            <w:tcW w:w="3235" w:type="dxa"/>
          </w:tcPr>
          <w:p w14:paraId="20D7EE18" w14:textId="00480EB8" w:rsidR="00632A24" w:rsidRPr="00AC26F8" w:rsidRDefault="00632A24" w:rsidP="00632A24">
            <w:pPr>
              <w:rPr>
                <w:bCs/>
              </w:rPr>
            </w:pPr>
            <w:r w:rsidRPr="00AC26F8">
              <w:rPr>
                <w:bCs/>
              </w:rPr>
              <w:t xml:space="preserve">Python </w:t>
            </w:r>
            <w:r>
              <w:rPr>
                <w:bCs/>
              </w:rPr>
              <w:t xml:space="preserve">v3.9.9, </w:t>
            </w:r>
            <w:r w:rsidRPr="00AC26F8">
              <w:rPr>
                <w:bCs/>
              </w:rPr>
              <w:t>v3.7.9</w:t>
            </w:r>
          </w:p>
        </w:tc>
        <w:tc>
          <w:tcPr>
            <w:tcW w:w="3330" w:type="dxa"/>
          </w:tcPr>
          <w:p w14:paraId="16D5DA79" w14:textId="6151C202" w:rsidR="00632A24" w:rsidRPr="00AC26F8" w:rsidRDefault="00632A24" w:rsidP="00632A24">
            <w:pPr>
              <w:rPr>
                <w:bCs/>
              </w:rPr>
            </w:pPr>
            <w:r w:rsidRPr="00AC26F8">
              <w:rPr>
                <w:bCs/>
              </w:rPr>
              <w:t>Python</w:t>
            </w:r>
          </w:p>
        </w:tc>
        <w:tc>
          <w:tcPr>
            <w:tcW w:w="2785" w:type="dxa"/>
          </w:tcPr>
          <w:p w14:paraId="252B1FF0" w14:textId="6EBD5000" w:rsidR="00632A24" w:rsidRPr="00AC26F8" w:rsidRDefault="00632A24" w:rsidP="00632A24">
            <w:pPr>
              <w:rPr>
                <w:bCs/>
              </w:rPr>
            </w:pPr>
            <w:r w:rsidRPr="00AC26F8">
              <w:rPr>
                <w:bCs/>
              </w:rPr>
              <w:t>python.org</w:t>
            </w:r>
          </w:p>
        </w:tc>
      </w:tr>
      <w:tr w:rsidR="00632A24" w:rsidRPr="00AC26F8" w14:paraId="3AF3A7A6" w14:textId="77777777" w:rsidTr="0070343A">
        <w:tc>
          <w:tcPr>
            <w:tcW w:w="3235" w:type="dxa"/>
          </w:tcPr>
          <w:p w14:paraId="6C6151D0" w14:textId="4A4E4F98" w:rsidR="00632A24" w:rsidRPr="00AC26F8" w:rsidRDefault="00632A24" w:rsidP="00632A24">
            <w:pPr>
              <w:rPr>
                <w:bCs/>
              </w:rPr>
            </w:pPr>
            <w:r w:rsidRPr="00AC26F8">
              <w:rPr>
                <w:bCs/>
              </w:rPr>
              <w:t>Scikit learn v0.24.0</w:t>
            </w:r>
          </w:p>
        </w:tc>
        <w:tc>
          <w:tcPr>
            <w:tcW w:w="3330" w:type="dxa"/>
          </w:tcPr>
          <w:p w14:paraId="6C8C9ADC" w14:textId="10066962" w:rsidR="00632A24" w:rsidRPr="00AC26F8" w:rsidRDefault="00632A24" w:rsidP="00632A24">
            <w:pPr>
              <w:pStyle w:val="Acknowledgement"/>
              <w:ind w:left="0" w:firstLine="0"/>
              <w:rPr>
                <w:bCs/>
                <w:lang w:eastAsia="zh-CN"/>
              </w:rPr>
            </w:pPr>
            <w:r>
              <w:rPr>
                <w:bCs/>
                <w:lang w:eastAsia="zh-CN"/>
              </w:rPr>
              <w:fldChar w:fldCharType="begin"/>
            </w:r>
            <w:r>
              <w:rPr>
                <w:bCs/>
                <w:lang w:eastAsia="zh-CN"/>
              </w:rPr>
              <w:instrText xml:space="preserve"> ADDIN EN.CITE &lt;EndNote&gt;&lt;Cite&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bCs/>
                <w:lang w:eastAsia="zh-CN"/>
              </w:rPr>
              <w:fldChar w:fldCharType="separate"/>
            </w:r>
            <w:r>
              <w:rPr>
                <w:bCs/>
                <w:noProof/>
                <w:lang w:eastAsia="zh-CN"/>
              </w:rPr>
              <w:t>(Pedregosa et al., 2011)</w:t>
            </w:r>
            <w:r>
              <w:rPr>
                <w:bCs/>
                <w:lang w:eastAsia="zh-CN"/>
              </w:rPr>
              <w:fldChar w:fldCharType="end"/>
            </w:r>
          </w:p>
        </w:tc>
        <w:tc>
          <w:tcPr>
            <w:tcW w:w="2785" w:type="dxa"/>
          </w:tcPr>
          <w:p w14:paraId="691DE554" w14:textId="62F6DB7C" w:rsidR="00632A24" w:rsidRPr="00AC26F8" w:rsidRDefault="00632A24" w:rsidP="00632A24">
            <w:pPr>
              <w:pStyle w:val="Acknowledgement"/>
              <w:ind w:left="0" w:firstLine="0"/>
              <w:rPr>
                <w:bCs/>
                <w:lang w:eastAsia="zh-CN"/>
              </w:rPr>
            </w:pPr>
            <w:r w:rsidRPr="00AC26F8">
              <w:rPr>
                <w:bCs/>
                <w:lang w:eastAsia="zh-CN"/>
              </w:rPr>
              <w:t>scikit-learn.org</w:t>
            </w:r>
          </w:p>
        </w:tc>
      </w:tr>
      <w:tr w:rsidR="00632A24" w:rsidRPr="00AC26F8" w14:paraId="4C3D4634" w14:textId="77777777" w:rsidTr="0070343A">
        <w:tc>
          <w:tcPr>
            <w:tcW w:w="3235" w:type="dxa"/>
          </w:tcPr>
          <w:p w14:paraId="61F1F97F" w14:textId="41792B76" w:rsidR="00632A24" w:rsidRPr="00AC26F8" w:rsidRDefault="00632A24" w:rsidP="00632A24">
            <w:pPr>
              <w:rPr>
                <w:bCs/>
              </w:rPr>
            </w:pPr>
            <w:r w:rsidRPr="00AC26F8">
              <w:rPr>
                <w:bCs/>
              </w:rPr>
              <w:lastRenderedPageBreak/>
              <w:t>t-distributed stochastic neighbor embedding</w:t>
            </w:r>
          </w:p>
        </w:tc>
        <w:tc>
          <w:tcPr>
            <w:tcW w:w="3330" w:type="dxa"/>
          </w:tcPr>
          <w:p w14:paraId="1AFD66B7" w14:textId="71C682EA" w:rsidR="00632A24" w:rsidRPr="00AC26F8" w:rsidRDefault="00632A24" w:rsidP="00632A24">
            <w:pPr>
              <w:pStyle w:val="Acknowledgement"/>
              <w:ind w:left="0" w:firstLine="0"/>
              <w:rPr>
                <w:bCs/>
                <w:lang w:eastAsia="zh-CN"/>
              </w:rPr>
            </w:pPr>
            <w:r>
              <w:rPr>
                <w:bCs/>
                <w:lang w:eastAsia="zh-CN"/>
              </w:rPr>
              <w:fldChar w:fldCharType="begin"/>
            </w:r>
            <w:r>
              <w:rPr>
                <w:bCs/>
                <w:lang w:eastAsia="zh-CN"/>
              </w:rPr>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Pr>
                <w:bCs/>
                <w:lang w:eastAsia="zh-CN"/>
              </w:rPr>
              <w:fldChar w:fldCharType="separate"/>
            </w:r>
            <w:r>
              <w:rPr>
                <w:bCs/>
                <w:noProof/>
                <w:lang w:eastAsia="zh-CN"/>
              </w:rPr>
              <w:t>(Van der Maaten and Hinton, 2008)</w:t>
            </w:r>
            <w:r>
              <w:rPr>
                <w:bCs/>
                <w:lang w:eastAsia="zh-CN"/>
              </w:rPr>
              <w:fldChar w:fldCharType="end"/>
            </w:r>
          </w:p>
        </w:tc>
        <w:tc>
          <w:tcPr>
            <w:tcW w:w="2785" w:type="dxa"/>
          </w:tcPr>
          <w:p w14:paraId="065A2B56" w14:textId="39EB0B9C" w:rsidR="00632A24" w:rsidRPr="00AC26F8" w:rsidRDefault="00632A24" w:rsidP="00632A24">
            <w:pPr>
              <w:pStyle w:val="Acknowledgement"/>
              <w:ind w:left="0" w:firstLine="0"/>
              <w:rPr>
                <w:bCs/>
                <w:lang w:eastAsia="zh-CN"/>
              </w:rPr>
            </w:pPr>
            <w:r w:rsidRPr="00AC26F8">
              <w:rPr>
                <w:bCs/>
                <w:lang w:eastAsia="zh-CN"/>
              </w:rPr>
              <w:t>scikit-learn.org</w:t>
            </w:r>
          </w:p>
        </w:tc>
      </w:tr>
      <w:tr w:rsidR="00632A24" w:rsidRPr="00AC26F8" w14:paraId="3BD54F0C" w14:textId="77777777" w:rsidTr="0070343A">
        <w:tc>
          <w:tcPr>
            <w:tcW w:w="3235" w:type="dxa"/>
          </w:tcPr>
          <w:p w14:paraId="7AA8E549" w14:textId="61D0AAEB" w:rsidR="00632A24" w:rsidRPr="00AC26F8" w:rsidRDefault="00632A24" w:rsidP="00632A24">
            <w:pPr>
              <w:rPr>
                <w:bCs/>
              </w:rPr>
            </w:pPr>
            <w:r w:rsidRPr="00AC26F8">
              <w:rPr>
                <w:bCs/>
              </w:rPr>
              <w:t>Lifelines v0.25.6</w:t>
            </w:r>
          </w:p>
        </w:tc>
        <w:tc>
          <w:tcPr>
            <w:tcW w:w="3330" w:type="dxa"/>
          </w:tcPr>
          <w:p w14:paraId="3C712924" w14:textId="0D9595EF" w:rsidR="00632A24" w:rsidRPr="00AC26F8" w:rsidRDefault="00632A24" w:rsidP="00632A24">
            <w:pPr>
              <w:rPr>
                <w:bCs/>
              </w:rPr>
            </w:pPr>
            <w:r w:rsidRPr="00AC26F8">
              <w:rPr>
                <w:bCs/>
              </w:rPr>
              <w:fldChar w:fldCharType="begin"/>
            </w:r>
            <w:r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Pr="00AC26F8">
              <w:rPr>
                <w:bCs/>
              </w:rPr>
              <w:fldChar w:fldCharType="separate"/>
            </w:r>
            <w:r w:rsidRPr="00AC26F8">
              <w:rPr>
                <w:noProof/>
              </w:rPr>
              <w:t>Davidson-Pilon, 2019</w:t>
            </w:r>
            <w:r w:rsidRPr="00AC26F8">
              <w:rPr>
                <w:bCs/>
              </w:rPr>
              <w:t xml:space="preserve"> </w:t>
            </w:r>
            <w:r w:rsidRPr="00AC26F8">
              <w:rPr>
                <w:bCs/>
              </w:rPr>
              <w:fldChar w:fldCharType="end"/>
            </w:r>
          </w:p>
        </w:tc>
        <w:tc>
          <w:tcPr>
            <w:tcW w:w="2785" w:type="dxa"/>
          </w:tcPr>
          <w:p w14:paraId="5C441B39" w14:textId="3D6D58EA" w:rsidR="00632A24" w:rsidRPr="00AC26F8" w:rsidRDefault="00632A24" w:rsidP="00632A24">
            <w:pPr>
              <w:rPr>
                <w:bCs/>
              </w:rPr>
            </w:pPr>
            <w:r w:rsidRPr="00AC26F8">
              <w:rPr>
                <w:bCs/>
              </w:rPr>
              <w:t>github.com/</w:t>
            </w:r>
            <w:proofErr w:type="spellStart"/>
            <w:r w:rsidRPr="00AC26F8">
              <w:rPr>
                <w:bCs/>
              </w:rPr>
              <w:t>CamDavidsonPilon</w:t>
            </w:r>
            <w:proofErr w:type="spellEnd"/>
            <w:r w:rsidRPr="00AC26F8">
              <w:rPr>
                <w:bCs/>
              </w:rPr>
              <w:t>/lifelines</w:t>
            </w:r>
          </w:p>
        </w:tc>
      </w:tr>
      <w:tr w:rsidR="00632A24" w:rsidRPr="00AC26F8" w14:paraId="61235B4C" w14:textId="77777777" w:rsidTr="0070343A">
        <w:tc>
          <w:tcPr>
            <w:tcW w:w="3235" w:type="dxa"/>
          </w:tcPr>
          <w:p w14:paraId="00802D9E" w14:textId="5DF02EC5" w:rsidR="00632A24" w:rsidRPr="00AC26F8" w:rsidRDefault="00632A24" w:rsidP="00632A24">
            <w:pPr>
              <w:rPr>
                <w:bCs/>
              </w:rPr>
            </w:pPr>
            <w:proofErr w:type="spellStart"/>
            <w:r w:rsidRPr="00AC26F8">
              <w:rPr>
                <w:bCs/>
              </w:rPr>
              <w:t>iRep</w:t>
            </w:r>
            <w:proofErr w:type="spellEnd"/>
          </w:p>
        </w:tc>
        <w:tc>
          <w:tcPr>
            <w:tcW w:w="3330" w:type="dxa"/>
          </w:tcPr>
          <w:p w14:paraId="5062AABD" w14:textId="71C96874" w:rsidR="00632A24" w:rsidRPr="00AC26F8" w:rsidRDefault="00632A24" w:rsidP="00632A24">
            <w:pPr>
              <w:pStyle w:val="Acknowledgement"/>
              <w:ind w:left="0" w:firstLine="0"/>
              <w:rPr>
                <w:bCs/>
                <w:lang w:eastAsia="zh-CN"/>
              </w:rPr>
            </w:pPr>
            <w:r>
              <w:rPr>
                <w:bCs/>
                <w:lang w:eastAsia="zh-CN"/>
              </w:rPr>
              <w:fldChar w:fldCharType="begin"/>
            </w:r>
            <w:r>
              <w:rPr>
                <w:bCs/>
                <w:lang w:eastAsia="zh-CN"/>
              </w:rPr>
              <w:instrText xml:space="preserve"> ADDIN EN.CITE &lt;EndNote&gt;&lt;Cite&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Pr>
                <w:bCs/>
                <w:lang w:eastAsia="zh-CN"/>
              </w:rPr>
              <w:fldChar w:fldCharType="separate"/>
            </w:r>
            <w:r>
              <w:rPr>
                <w:bCs/>
                <w:noProof/>
                <w:lang w:eastAsia="zh-CN"/>
              </w:rPr>
              <w:t>(Brown et al., 2016)</w:t>
            </w:r>
            <w:r>
              <w:rPr>
                <w:bCs/>
                <w:lang w:eastAsia="zh-CN"/>
              </w:rPr>
              <w:fldChar w:fldCharType="end"/>
            </w:r>
          </w:p>
        </w:tc>
        <w:tc>
          <w:tcPr>
            <w:tcW w:w="2785" w:type="dxa"/>
          </w:tcPr>
          <w:p w14:paraId="743CF22B" w14:textId="1400B23B" w:rsidR="00632A24" w:rsidRPr="00AC26F8" w:rsidRDefault="00632A24" w:rsidP="00632A24">
            <w:pPr>
              <w:pStyle w:val="Acknowledgement"/>
              <w:ind w:left="0" w:firstLine="0"/>
              <w:rPr>
                <w:bCs/>
                <w:lang w:eastAsia="zh-CN"/>
              </w:rPr>
            </w:pPr>
            <w:r w:rsidRPr="00AC26F8">
              <w:rPr>
                <w:bCs/>
                <w:lang w:eastAsia="zh-CN"/>
              </w:rPr>
              <w:t>github.com/</w:t>
            </w:r>
            <w:proofErr w:type="spellStart"/>
            <w:r w:rsidRPr="00AC26F8">
              <w:rPr>
                <w:bCs/>
                <w:lang w:eastAsia="zh-CN"/>
              </w:rPr>
              <w:t>christophertbrown</w:t>
            </w:r>
            <w:proofErr w:type="spellEnd"/>
            <w:r w:rsidRPr="00AC26F8">
              <w:rPr>
                <w:bCs/>
                <w:lang w:eastAsia="zh-CN"/>
              </w:rPr>
              <w:t>/</w:t>
            </w:r>
            <w:proofErr w:type="spellStart"/>
            <w:r w:rsidRPr="00AC26F8">
              <w:rPr>
                <w:bCs/>
                <w:lang w:eastAsia="zh-CN"/>
              </w:rPr>
              <w:t>iRep</w:t>
            </w:r>
            <w:proofErr w:type="spellEnd"/>
          </w:p>
        </w:tc>
      </w:tr>
      <w:tr w:rsidR="00632A24" w:rsidRPr="00AC26F8" w14:paraId="35323D12" w14:textId="77777777" w:rsidTr="0070343A">
        <w:tc>
          <w:tcPr>
            <w:tcW w:w="3235" w:type="dxa"/>
          </w:tcPr>
          <w:p w14:paraId="3EB8F2E3" w14:textId="0F3C2FF5" w:rsidR="00632A24" w:rsidRPr="00AC26F8" w:rsidRDefault="00632A24" w:rsidP="00632A24">
            <w:pPr>
              <w:rPr>
                <w:bCs/>
              </w:rPr>
            </w:pPr>
            <w:r w:rsidRPr="00AC26F8">
              <w:t xml:space="preserve">Naive Bayesian classifier </w:t>
            </w:r>
          </w:p>
        </w:tc>
        <w:tc>
          <w:tcPr>
            <w:tcW w:w="3330" w:type="dxa"/>
          </w:tcPr>
          <w:p w14:paraId="584AC648" w14:textId="543361F5" w:rsidR="00632A24" w:rsidRPr="00AC26F8" w:rsidRDefault="00632A24" w:rsidP="00632A24">
            <w:pPr>
              <w:pStyle w:val="Acknowledgement"/>
              <w:ind w:left="0" w:firstLine="0"/>
              <w:rPr>
                <w:bCs/>
                <w:lang w:eastAsia="zh-CN"/>
              </w:rPr>
            </w:pPr>
            <w:r w:rsidRPr="00AC26F8">
              <w:fldChar w:fldCharType="begin"/>
            </w:r>
            <w:r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Pr="00AC26F8">
              <w:t>Wang et al., 2007</w:t>
            </w:r>
            <w:r w:rsidRPr="00AC26F8">
              <w:fldChar w:fldCharType="end"/>
            </w:r>
          </w:p>
        </w:tc>
        <w:tc>
          <w:tcPr>
            <w:tcW w:w="2785" w:type="dxa"/>
          </w:tcPr>
          <w:p w14:paraId="47A58D80" w14:textId="0DEE3E77" w:rsidR="00632A24" w:rsidRPr="00AC26F8" w:rsidRDefault="00632A24" w:rsidP="00632A24">
            <w:pPr>
              <w:pStyle w:val="Acknowledgement"/>
              <w:ind w:left="0" w:firstLine="0"/>
              <w:rPr>
                <w:bCs/>
                <w:lang w:eastAsia="zh-CN"/>
              </w:rPr>
            </w:pPr>
            <w:r w:rsidRPr="00AC26F8">
              <w:rPr>
                <w:bCs/>
                <w:lang w:eastAsia="zh-CN"/>
              </w:rPr>
              <w:t>rdp.cme.msu.edu</w:t>
            </w:r>
          </w:p>
        </w:tc>
      </w:tr>
      <w:tr w:rsidR="00632A24" w:rsidRPr="00AC26F8" w14:paraId="161E0419" w14:textId="77777777" w:rsidTr="0070343A">
        <w:tc>
          <w:tcPr>
            <w:tcW w:w="3235" w:type="dxa"/>
          </w:tcPr>
          <w:p w14:paraId="36DF067D" w14:textId="5F86963F" w:rsidR="00632A24" w:rsidRPr="00AC26F8" w:rsidRDefault="00632A24" w:rsidP="00632A24">
            <w:pPr>
              <w:rPr>
                <w:bCs/>
              </w:rPr>
            </w:pPr>
            <w:r w:rsidRPr="00AC26F8">
              <w:rPr>
                <w:bCs/>
              </w:rPr>
              <w:t>DADA2</w:t>
            </w:r>
          </w:p>
        </w:tc>
        <w:tc>
          <w:tcPr>
            <w:tcW w:w="3330" w:type="dxa"/>
          </w:tcPr>
          <w:p w14:paraId="2508AA9A" w14:textId="1EF7B60C" w:rsidR="00632A24" w:rsidRPr="00AC26F8" w:rsidRDefault="00632A24" w:rsidP="00632A24">
            <w:pPr>
              <w:pStyle w:val="Acknowledgement"/>
              <w:ind w:left="0" w:firstLine="0"/>
              <w:rPr>
                <w:bCs/>
                <w:lang w:eastAsia="zh-CN"/>
              </w:rPr>
            </w:pPr>
            <w:r>
              <w:rPr>
                <w:bCs/>
                <w:lang w:eastAsia="zh-CN"/>
              </w:rPr>
              <w:fldChar w:fldCharType="begin"/>
            </w:r>
            <w:r>
              <w:rPr>
                <w:bCs/>
                <w:lang w:eastAsia="zh-CN"/>
              </w:rPr>
              <w:instrText xml:space="preserve"> ADDIN EN.CITE &lt;EndNote&gt;&lt;Cite&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Pr>
                <w:bCs/>
                <w:lang w:eastAsia="zh-CN"/>
              </w:rPr>
              <w:fldChar w:fldCharType="separate"/>
            </w:r>
            <w:r>
              <w:rPr>
                <w:bCs/>
                <w:noProof/>
                <w:lang w:eastAsia="zh-CN"/>
              </w:rPr>
              <w:t>(Callahan et al., 2016)</w:t>
            </w:r>
            <w:r>
              <w:rPr>
                <w:bCs/>
                <w:lang w:eastAsia="zh-CN"/>
              </w:rPr>
              <w:fldChar w:fldCharType="end"/>
            </w:r>
          </w:p>
        </w:tc>
        <w:tc>
          <w:tcPr>
            <w:tcW w:w="2785" w:type="dxa"/>
          </w:tcPr>
          <w:p w14:paraId="58858A78" w14:textId="7AE4456C" w:rsidR="00632A24" w:rsidRPr="00AC26F8" w:rsidRDefault="00632A24" w:rsidP="00632A24">
            <w:pPr>
              <w:pStyle w:val="Acknowledgement"/>
              <w:ind w:left="0" w:firstLine="0"/>
              <w:rPr>
                <w:bCs/>
                <w:lang w:eastAsia="zh-CN"/>
              </w:rPr>
            </w:pPr>
            <w:r w:rsidRPr="00AC26F8">
              <w:rPr>
                <w:bCs/>
                <w:lang w:eastAsia="zh-CN"/>
              </w:rPr>
              <w:t>benjjneb.github.io/data2</w:t>
            </w:r>
          </w:p>
        </w:tc>
      </w:tr>
      <w:tr w:rsidR="00632A24" w:rsidRPr="00AC26F8" w14:paraId="5C244E40" w14:textId="77777777" w:rsidTr="0070343A">
        <w:tc>
          <w:tcPr>
            <w:tcW w:w="3235" w:type="dxa"/>
          </w:tcPr>
          <w:p w14:paraId="513CF0CD" w14:textId="24B554C7" w:rsidR="00632A24" w:rsidRPr="00AC26F8" w:rsidRDefault="00632A24" w:rsidP="00632A24">
            <w:pPr>
              <w:rPr>
                <w:bCs/>
              </w:rPr>
            </w:pPr>
            <w:r w:rsidRPr="00AC26F8">
              <w:rPr>
                <w:bCs/>
              </w:rPr>
              <w:t>Bhatt lab workflow</w:t>
            </w:r>
          </w:p>
        </w:tc>
        <w:tc>
          <w:tcPr>
            <w:tcW w:w="3330" w:type="dxa"/>
          </w:tcPr>
          <w:p w14:paraId="29EEC769" w14:textId="5981B0F7" w:rsidR="00632A24" w:rsidRPr="00AC26F8" w:rsidRDefault="00632A24" w:rsidP="00632A24">
            <w:pPr>
              <w:pStyle w:val="Acknowledgement"/>
              <w:ind w:left="0" w:firstLine="0"/>
              <w:rPr>
                <w:bCs/>
                <w:lang w:eastAsia="zh-CN"/>
              </w:rPr>
            </w:pPr>
            <w:r>
              <w:rPr>
                <w:bCs/>
                <w:lang w:eastAsia="zh-CN"/>
              </w:rPr>
              <w:fldChar w:fldCharType="begin"/>
            </w:r>
            <w:r>
              <w:rPr>
                <w:bCs/>
                <w:lang w:eastAsia="zh-CN"/>
              </w:rPr>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Pr>
                <w:bCs/>
                <w:lang w:eastAsia="zh-CN"/>
              </w:rPr>
              <w:fldChar w:fldCharType="separate"/>
            </w:r>
            <w:r>
              <w:rPr>
                <w:bCs/>
                <w:noProof/>
                <w:lang w:eastAsia="zh-CN"/>
              </w:rPr>
              <w:t>(Siranosian et al., 2022)</w:t>
            </w:r>
            <w:r>
              <w:rPr>
                <w:bCs/>
                <w:lang w:eastAsia="zh-CN"/>
              </w:rPr>
              <w:fldChar w:fldCharType="end"/>
            </w:r>
          </w:p>
        </w:tc>
        <w:tc>
          <w:tcPr>
            <w:tcW w:w="2785" w:type="dxa"/>
          </w:tcPr>
          <w:p w14:paraId="4864BFF1" w14:textId="7198727A" w:rsidR="00632A24" w:rsidRPr="00AC26F8" w:rsidRDefault="00632A24" w:rsidP="00632A24">
            <w:pPr>
              <w:rPr>
                <w:bCs/>
              </w:rPr>
            </w:pPr>
            <w:r w:rsidRPr="00AC26F8">
              <w:rPr>
                <w:bCs/>
              </w:rPr>
              <w:t>github.com/</w:t>
            </w:r>
            <w:proofErr w:type="spellStart"/>
            <w:r w:rsidRPr="00AC26F8">
              <w:rPr>
                <w:bCs/>
              </w:rPr>
              <w:t>bhattlab</w:t>
            </w:r>
            <w:proofErr w:type="spellEnd"/>
            <w:r w:rsidRPr="00AC26F8">
              <w:rPr>
                <w:bCs/>
              </w:rPr>
              <w:t>/</w:t>
            </w:r>
            <w:proofErr w:type="spellStart"/>
            <w:r w:rsidRPr="00AC26F8">
              <w:rPr>
                <w:bCs/>
              </w:rPr>
              <w:t>bhattlab_workflows</w:t>
            </w:r>
            <w:proofErr w:type="spellEnd"/>
          </w:p>
        </w:tc>
      </w:tr>
      <w:tr w:rsidR="00632A24" w:rsidRPr="00AC26F8" w14:paraId="76091439" w14:textId="77777777" w:rsidTr="0070343A">
        <w:tc>
          <w:tcPr>
            <w:tcW w:w="3235" w:type="dxa"/>
          </w:tcPr>
          <w:p w14:paraId="72F4BD0B" w14:textId="65E08FEE" w:rsidR="00632A24" w:rsidRPr="00AC26F8" w:rsidRDefault="00632A24" w:rsidP="00632A24">
            <w:pPr>
              <w:rPr>
                <w:bCs/>
              </w:rPr>
            </w:pPr>
            <w:r w:rsidRPr="00AC26F8">
              <w:t>MEGAHIT</w:t>
            </w:r>
          </w:p>
        </w:tc>
        <w:tc>
          <w:tcPr>
            <w:tcW w:w="3330" w:type="dxa"/>
          </w:tcPr>
          <w:p w14:paraId="320553B2" w14:textId="455EEAD6" w:rsidR="00632A24" w:rsidRPr="00AC26F8" w:rsidRDefault="00632A24" w:rsidP="00632A24">
            <w:pPr>
              <w:pStyle w:val="Acknowledgement"/>
              <w:ind w:left="0" w:firstLine="0"/>
              <w:rPr>
                <w:bCs/>
                <w:lang w:eastAsia="zh-CN"/>
              </w:rPr>
            </w:pPr>
            <w:r>
              <w:rPr>
                <w:bCs/>
                <w:lang w:eastAsia="zh-CN"/>
              </w:rPr>
              <w:fldChar w:fldCharType="begin"/>
            </w:r>
            <w:r>
              <w:rPr>
                <w:bCs/>
                <w:lang w:eastAsia="zh-CN"/>
              </w:rPr>
              <w:instrText xml:space="preserve"> ADDIN EN.CITE &lt;EndNote&gt;&lt;Cite&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Pr>
                <w:bCs/>
                <w:lang w:eastAsia="zh-CN"/>
              </w:rPr>
              <w:fldChar w:fldCharType="separate"/>
            </w:r>
            <w:r>
              <w:rPr>
                <w:bCs/>
                <w:noProof/>
                <w:lang w:eastAsia="zh-CN"/>
              </w:rPr>
              <w:t>(Li et al., 2015)</w:t>
            </w:r>
            <w:r>
              <w:rPr>
                <w:bCs/>
                <w:lang w:eastAsia="zh-CN"/>
              </w:rPr>
              <w:fldChar w:fldCharType="end"/>
            </w:r>
          </w:p>
        </w:tc>
        <w:tc>
          <w:tcPr>
            <w:tcW w:w="2785" w:type="dxa"/>
          </w:tcPr>
          <w:p w14:paraId="1168A185" w14:textId="63635A82" w:rsidR="00632A24" w:rsidRPr="00AC26F8" w:rsidRDefault="00632A24" w:rsidP="00632A24">
            <w:pPr>
              <w:rPr>
                <w:bCs/>
              </w:rPr>
            </w:pPr>
            <w:r w:rsidRPr="00AC26F8">
              <w:rPr>
                <w:bCs/>
              </w:rPr>
              <w:t>github.com/</w:t>
            </w:r>
            <w:proofErr w:type="spellStart"/>
            <w:r w:rsidRPr="00AC26F8">
              <w:rPr>
                <w:bCs/>
              </w:rPr>
              <w:t>voutcn</w:t>
            </w:r>
            <w:proofErr w:type="spellEnd"/>
            <w:r w:rsidRPr="00AC26F8">
              <w:rPr>
                <w:bCs/>
              </w:rPr>
              <w:t>/megahit</w:t>
            </w:r>
          </w:p>
        </w:tc>
      </w:tr>
      <w:tr w:rsidR="00632A24" w:rsidRPr="00AC26F8" w14:paraId="28265EAA" w14:textId="77777777" w:rsidTr="0070343A">
        <w:tc>
          <w:tcPr>
            <w:tcW w:w="3235" w:type="dxa"/>
          </w:tcPr>
          <w:p w14:paraId="109EF129" w14:textId="41C3189A" w:rsidR="00632A24" w:rsidRPr="00AC26F8" w:rsidRDefault="00632A24" w:rsidP="00632A24">
            <w:proofErr w:type="spellStart"/>
            <w:r w:rsidRPr="00AC26F8">
              <w:t>MetaBAT</w:t>
            </w:r>
            <w:proofErr w:type="spellEnd"/>
            <w:r w:rsidRPr="00AC26F8">
              <w:t xml:space="preserve"> 2</w:t>
            </w:r>
          </w:p>
        </w:tc>
        <w:tc>
          <w:tcPr>
            <w:tcW w:w="3330" w:type="dxa"/>
          </w:tcPr>
          <w:p w14:paraId="3C967BD9" w14:textId="7ABE5452" w:rsidR="00632A24" w:rsidRPr="00AC26F8" w:rsidRDefault="00632A24" w:rsidP="00632A24">
            <w:pPr>
              <w:pStyle w:val="Acknowledgement"/>
              <w:ind w:left="0" w:firstLine="0"/>
            </w:pPr>
            <w:r>
              <w:fldChar w:fldCharType="begin"/>
            </w:r>
            <w:r>
              <w:instrText xml:space="preserve"> ADDIN EN.CITE &lt;EndNote&gt;&lt;Cite&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fldChar w:fldCharType="separate"/>
            </w:r>
            <w:r>
              <w:rPr>
                <w:noProof/>
              </w:rPr>
              <w:t>(Kang et al., 2019)</w:t>
            </w:r>
            <w:r>
              <w:fldChar w:fldCharType="end"/>
            </w:r>
          </w:p>
        </w:tc>
        <w:tc>
          <w:tcPr>
            <w:tcW w:w="2785" w:type="dxa"/>
          </w:tcPr>
          <w:p w14:paraId="741A1862" w14:textId="35B107ED" w:rsidR="00632A24" w:rsidRPr="00AC26F8" w:rsidRDefault="00632A24" w:rsidP="00632A24">
            <w:pPr>
              <w:rPr>
                <w:bCs/>
              </w:rPr>
            </w:pPr>
            <w:r w:rsidRPr="00AC26F8">
              <w:rPr>
                <w:bCs/>
              </w:rPr>
              <w:t>bitbucket.org/</w:t>
            </w:r>
            <w:proofErr w:type="spellStart"/>
            <w:r w:rsidRPr="00AC26F8">
              <w:rPr>
                <w:bCs/>
              </w:rPr>
              <w:t>berkeleylab</w:t>
            </w:r>
            <w:proofErr w:type="spellEnd"/>
            <w:r w:rsidRPr="00AC26F8">
              <w:rPr>
                <w:bCs/>
              </w:rPr>
              <w:t>/</w:t>
            </w:r>
            <w:proofErr w:type="spellStart"/>
            <w:r w:rsidRPr="00AC26F8">
              <w:rPr>
                <w:bCs/>
              </w:rPr>
              <w:t>metabat</w:t>
            </w:r>
            <w:proofErr w:type="spellEnd"/>
            <w:r w:rsidRPr="00AC26F8">
              <w:rPr>
                <w:bCs/>
              </w:rPr>
              <w:t>/</w:t>
            </w:r>
            <w:proofErr w:type="spellStart"/>
            <w:r w:rsidRPr="00AC26F8">
              <w:rPr>
                <w:bCs/>
              </w:rPr>
              <w:t>src</w:t>
            </w:r>
            <w:proofErr w:type="spellEnd"/>
            <w:r w:rsidRPr="00AC26F8">
              <w:rPr>
                <w:bCs/>
              </w:rPr>
              <w:t>/master/</w:t>
            </w:r>
          </w:p>
        </w:tc>
      </w:tr>
      <w:tr w:rsidR="00632A24" w:rsidRPr="00AC26F8" w14:paraId="6209FACF" w14:textId="77777777" w:rsidTr="0070343A">
        <w:tc>
          <w:tcPr>
            <w:tcW w:w="3235" w:type="dxa"/>
          </w:tcPr>
          <w:p w14:paraId="38AEA8AB" w14:textId="572E53C2" w:rsidR="00632A24" w:rsidRPr="00AC26F8" w:rsidRDefault="00632A24" w:rsidP="00632A24">
            <w:r w:rsidRPr="00AC26F8">
              <w:t>CONCOCT</w:t>
            </w:r>
          </w:p>
        </w:tc>
        <w:tc>
          <w:tcPr>
            <w:tcW w:w="3330" w:type="dxa"/>
          </w:tcPr>
          <w:p w14:paraId="1F898BB4" w14:textId="74AAF871" w:rsidR="00632A24" w:rsidRPr="00AC26F8" w:rsidRDefault="00632A24" w:rsidP="00632A24">
            <w:pPr>
              <w:pStyle w:val="Acknowledgement"/>
              <w:ind w:left="0" w:firstLine="0"/>
            </w:pPr>
            <w:r>
              <w:fldChar w:fldCharType="begin"/>
            </w:r>
            <w:r>
              <w:instrText xml:space="preserve"> ADDIN EN.CITE &lt;EndNote&gt;&lt;Cite&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fldChar w:fldCharType="separate"/>
            </w:r>
            <w:r>
              <w:rPr>
                <w:noProof/>
              </w:rPr>
              <w:t>(Alneberg et al., 2014)</w:t>
            </w:r>
            <w:r>
              <w:fldChar w:fldCharType="end"/>
            </w:r>
          </w:p>
        </w:tc>
        <w:tc>
          <w:tcPr>
            <w:tcW w:w="2785" w:type="dxa"/>
          </w:tcPr>
          <w:p w14:paraId="7AC13B39" w14:textId="2580E56C" w:rsidR="00632A24" w:rsidRPr="00AC26F8" w:rsidRDefault="00632A24" w:rsidP="00632A24">
            <w:pPr>
              <w:rPr>
                <w:bCs/>
              </w:rPr>
            </w:pPr>
            <w:r w:rsidRPr="00AC26F8">
              <w:rPr>
                <w:bCs/>
              </w:rPr>
              <w:t>github.com/</w:t>
            </w:r>
            <w:proofErr w:type="spellStart"/>
            <w:r w:rsidRPr="00AC26F8">
              <w:rPr>
                <w:bCs/>
              </w:rPr>
              <w:t>BinPro</w:t>
            </w:r>
            <w:proofErr w:type="spellEnd"/>
            <w:r w:rsidRPr="00AC26F8">
              <w:rPr>
                <w:bCs/>
              </w:rPr>
              <w:t>/CONCOCT</w:t>
            </w:r>
          </w:p>
        </w:tc>
      </w:tr>
      <w:tr w:rsidR="00632A24" w:rsidRPr="00AC26F8" w14:paraId="4B21E0B0" w14:textId="77777777" w:rsidTr="0070343A">
        <w:tc>
          <w:tcPr>
            <w:tcW w:w="3235" w:type="dxa"/>
          </w:tcPr>
          <w:p w14:paraId="6A1AA491" w14:textId="65FA3290" w:rsidR="00632A24" w:rsidRPr="00AC26F8" w:rsidRDefault="00632A24" w:rsidP="00632A24">
            <w:r w:rsidRPr="00AC26F8">
              <w:t>DAS Tool</w:t>
            </w:r>
          </w:p>
        </w:tc>
        <w:tc>
          <w:tcPr>
            <w:tcW w:w="3330" w:type="dxa"/>
          </w:tcPr>
          <w:p w14:paraId="1B284C09" w14:textId="5744A652" w:rsidR="00632A24" w:rsidRPr="00AC26F8" w:rsidRDefault="00632A24" w:rsidP="00632A24">
            <w:pPr>
              <w:pStyle w:val="Acknowledgement"/>
              <w:ind w:left="0" w:firstLine="0"/>
            </w:pPr>
            <w:r>
              <w:fldChar w:fldCharType="begin"/>
            </w:r>
            <w:r>
              <w:instrText xml:space="preserve"> ADDIN EN.CITE &lt;EndNote&gt;&lt;Cite&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fldChar w:fldCharType="separate"/>
            </w:r>
            <w:r>
              <w:rPr>
                <w:noProof/>
              </w:rPr>
              <w:t>(Sieber et al., 2018)</w:t>
            </w:r>
            <w:r>
              <w:fldChar w:fldCharType="end"/>
            </w:r>
          </w:p>
        </w:tc>
        <w:tc>
          <w:tcPr>
            <w:tcW w:w="2785" w:type="dxa"/>
          </w:tcPr>
          <w:p w14:paraId="73F9A452" w14:textId="6201BA44" w:rsidR="00632A24" w:rsidRPr="00AC26F8" w:rsidRDefault="00632A24" w:rsidP="00632A24">
            <w:pPr>
              <w:rPr>
                <w:bCs/>
              </w:rPr>
            </w:pPr>
            <w:r w:rsidRPr="00AC26F8">
              <w:t>github.com/</w:t>
            </w:r>
            <w:proofErr w:type="spellStart"/>
            <w:r w:rsidRPr="00AC26F8">
              <w:t>cmks</w:t>
            </w:r>
            <w:proofErr w:type="spellEnd"/>
            <w:r w:rsidRPr="00AC26F8">
              <w:t>/</w:t>
            </w:r>
            <w:proofErr w:type="spellStart"/>
            <w:r w:rsidRPr="00AC26F8">
              <w:t>DAS_Tool</w:t>
            </w:r>
            <w:proofErr w:type="spellEnd"/>
          </w:p>
        </w:tc>
      </w:tr>
      <w:tr w:rsidR="00632A24" w:rsidRPr="00AC26F8" w14:paraId="66A5B552" w14:textId="77777777" w:rsidTr="0070343A">
        <w:tc>
          <w:tcPr>
            <w:tcW w:w="3235" w:type="dxa"/>
          </w:tcPr>
          <w:p w14:paraId="5881CCD4" w14:textId="50740638" w:rsidR="00632A24" w:rsidRPr="00AC26F8" w:rsidRDefault="00632A24" w:rsidP="00632A24">
            <w:r w:rsidRPr="00AC26F8">
              <w:t>Kraken2</w:t>
            </w:r>
            <w:r>
              <w:t xml:space="preserve"> (</w:t>
            </w:r>
            <w:r>
              <w:rPr>
                <w:rFonts w:hint="eastAsia"/>
              </w:rPr>
              <w:t>v</w:t>
            </w:r>
            <w:r>
              <w:t>)</w:t>
            </w:r>
          </w:p>
        </w:tc>
        <w:tc>
          <w:tcPr>
            <w:tcW w:w="3330" w:type="dxa"/>
          </w:tcPr>
          <w:p w14:paraId="069BB876" w14:textId="51A23D78" w:rsidR="00632A24" w:rsidRPr="00AC26F8" w:rsidRDefault="00632A24" w:rsidP="00632A24">
            <w:pPr>
              <w:pStyle w:val="Acknowledgement"/>
              <w:ind w:left="0" w:firstLine="0"/>
            </w:pPr>
            <w:r>
              <w:fldChar w:fldCharType="begin"/>
            </w:r>
            <w:r>
              <w:instrText xml:space="preserve"> ADDIN EN.CITE &lt;EndNote&gt;&lt;Cite&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fldChar w:fldCharType="separate"/>
            </w:r>
            <w:r>
              <w:rPr>
                <w:noProof/>
              </w:rPr>
              <w:t>(Wood et al., 2019)</w:t>
            </w:r>
            <w:r>
              <w:fldChar w:fldCharType="end"/>
            </w:r>
          </w:p>
        </w:tc>
        <w:tc>
          <w:tcPr>
            <w:tcW w:w="2785" w:type="dxa"/>
          </w:tcPr>
          <w:p w14:paraId="1F00395F" w14:textId="43716525" w:rsidR="00632A24" w:rsidRPr="00AC26F8" w:rsidRDefault="00632A24" w:rsidP="00632A24">
            <w:pPr>
              <w:rPr>
                <w:bCs/>
              </w:rPr>
            </w:pPr>
            <w:r w:rsidRPr="00AC26F8">
              <w:rPr>
                <w:bCs/>
              </w:rPr>
              <w:t>github.com/</w:t>
            </w:r>
            <w:proofErr w:type="spellStart"/>
            <w:r w:rsidRPr="00AC26F8">
              <w:rPr>
                <w:bCs/>
              </w:rPr>
              <w:t>DerrickWood</w:t>
            </w:r>
            <w:proofErr w:type="spellEnd"/>
            <w:r w:rsidRPr="00AC26F8">
              <w:rPr>
                <w:bCs/>
              </w:rPr>
              <w:t>/kraken2</w:t>
            </w:r>
          </w:p>
        </w:tc>
      </w:tr>
      <w:tr w:rsidR="00632A24" w:rsidRPr="00AC26F8" w14:paraId="7BCB4429" w14:textId="77777777" w:rsidTr="0070343A">
        <w:tc>
          <w:tcPr>
            <w:tcW w:w="3235" w:type="dxa"/>
          </w:tcPr>
          <w:p w14:paraId="4AEEC800" w14:textId="1E37C182" w:rsidR="00632A24" w:rsidRPr="00AC26F8" w:rsidRDefault="00632A24" w:rsidP="00632A24">
            <w:r>
              <w:rPr>
                <w:rFonts w:hint="eastAsia"/>
              </w:rPr>
              <w:t>QIIME</w:t>
            </w:r>
            <w:r>
              <w:t>2 (</w:t>
            </w:r>
            <w:r>
              <w:rPr>
                <w:rFonts w:hint="eastAsia"/>
              </w:rPr>
              <w:t>v</w:t>
            </w:r>
            <w:r>
              <w:t>2021.8, v2021.11)</w:t>
            </w:r>
          </w:p>
        </w:tc>
        <w:tc>
          <w:tcPr>
            <w:tcW w:w="3330" w:type="dxa"/>
          </w:tcPr>
          <w:p w14:paraId="457B7EC4" w14:textId="75060736" w:rsidR="00632A24" w:rsidRPr="00AC26F8" w:rsidRDefault="00632A24" w:rsidP="00632A24">
            <w:pPr>
              <w:pStyle w:val="Acknowledgement"/>
              <w:ind w:left="0" w:firstLine="0"/>
            </w:pPr>
            <w:r>
              <w:fldChar w:fldCharType="begin"/>
            </w:r>
            <w:r>
              <w:instrText xml:space="preserve"> ADDIN EN.CITE &lt;EndNote&gt;&lt;Cite&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fldChar w:fldCharType="separate"/>
            </w:r>
            <w:r>
              <w:rPr>
                <w:noProof/>
              </w:rPr>
              <w:t>(Bolyen et al., 2019)</w:t>
            </w:r>
            <w:r>
              <w:fldChar w:fldCharType="end"/>
            </w:r>
          </w:p>
        </w:tc>
        <w:tc>
          <w:tcPr>
            <w:tcW w:w="2785" w:type="dxa"/>
          </w:tcPr>
          <w:p w14:paraId="2DBB0C15" w14:textId="1CA1B556" w:rsidR="00632A24" w:rsidRPr="00F65182" w:rsidRDefault="00632A24" w:rsidP="00632A24">
            <w:pPr>
              <w:pStyle w:val="NormalWeb"/>
              <w:shd w:val="clear" w:color="auto" w:fill="FFFFFF"/>
            </w:pPr>
            <w:r w:rsidRPr="00F65182">
              <w:t xml:space="preserve">qiime2.org </w:t>
            </w:r>
          </w:p>
        </w:tc>
      </w:tr>
      <w:tr w:rsidR="00632A24" w:rsidRPr="00AC26F8" w14:paraId="39A5864A" w14:textId="77777777" w:rsidTr="0070343A">
        <w:tc>
          <w:tcPr>
            <w:tcW w:w="3235" w:type="dxa"/>
          </w:tcPr>
          <w:p w14:paraId="2E18FB8E" w14:textId="47F78B2A" w:rsidR="00632A24" w:rsidRDefault="00632A24" w:rsidP="00632A24">
            <w:pPr>
              <w:rPr>
                <w:rFonts w:hint="eastAsia"/>
              </w:rPr>
            </w:pPr>
            <w:r>
              <w:t>IBM CPLEX</w:t>
            </w:r>
          </w:p>
        </w:tc>
        <w:tc>
          <w:tcPr>
            <w:tcW w:w="3330" w:type="dxa"/>
          </w:tcPr>
          <w:p w14:paraId="0F773B4C" w14:textId="5C26745E" w:rsidR="00632A24" w:rsidRDefault="00632A24" w:rsidP="00632A24">
            <w:pPr>
              <w:pStyle w:val="Acknowledgement"/>
              <w:ind w:left="0" w:firstLine="0"/>
            </w:pPr>
            <w:r>
              <w:t>NA</w:t>
            </w:r>
          </w:p>
        </w:tc>
        <w:tc>
          <w:tcPr>
            <w:tcW w:w="2785" w:type="dxa"/>
          </w:tcPr>
          <w:p w14:paraId="6C2A9BBD" w14:textId="3AE7AA8F" w:rsidR="00632A24" w:rsidRPr="00F65182" w:rsidRDefault="00632A24" w:rsidP="00632A24">
            <w:pPr>
              <w:pStyle w:val="NormalWeb"/>
              <w:shd w:val="clear" w:color="auto" w:fill="FFFFFF"/>
            </w:pPr>
            <w:r>
              <w:t>cplex.org</w:t>
            </w:r>
          </w:p>
        </w:tc>
      </w:tr>
    </w:tbl>
    <w:p w14:paraId="14F4A11E" w14:textId="5A0281B9" w:rsidR="00F61501" w:rsidRPr="00AC26F8" w:rsidRDefault="00F61501" w:rsidP="000A48DA">
      <w:pPr>
        <w:pStyle w:val="Acknowledgement"/>
        <w:ind w:left="0" w:firstLine="0"/>
        <w:rPr>
          <w:bCs/>
          <w:sz w:val="20"/>
          <w:szCs w:val="20"/>
          <w:lang w:eastAsia="zh-CN"/>
        </w:rPr>
      </w:pPr>
    </w:p>
    <w:p w14:paraId="64FCB136" w14:textId="3BF8D6CE" w:rsidR="000371AA" w:rsidRPr="00AC26F8" w:rsidRDefault="000371AA" w:rsidP="000A48DA">
      <w:pPr>
        <w:pStyle w:val="Acknowledgement"/>
        <w:ind w:left="0" w:firstLine="0"/>
        <w:rPr>
          <w:b/>
        </w:rPr>
      </w:pPr>
      <w:r w:rsidRPr="00AC26F8">
        <w:rPr>
          <w:b/>
        </w:rPr>
        <w:t>RESOURCE AVAILABILITY</w:t>
      </w:r>
    </w:p>
    <w:p w14:paraId="048439E1" w14:textId="32A947DF" w:rsidR="00AA35BA" w:rsidRPr="00AC26F8" w:rsidRDefault="00ED2A5A" w:rsidP="000A48DA">
      <w:pPr>
        <w:pStyle w:val="Acknowledgement"/>
        <w:ind w:left="0" w:firstLine="0"/>
        <w:rPr>
          <w:b/>
        </w:rPr>
      </w:pPr>
      <w:r w:rsidRPr="00AC26F8">
        <w:rPr>
          <w:b/>
        </w:rPr>
        <w:t xml:space="preserve"> </w:t>
      </w:r>
    </w:p>
    <w:p w14:paraId="0FA628C0" w14:textId="72F38D64" w:rsidR="000371AA" w:rsidRPr="00AC26F8" w:rsidRDefault="000371AA" w:rsidP="000A48DA">
      <w:pPr>
        <w:pStyle w:val="Acknowledgement"/>
        <w:ind w:left="0" w:firstLine="0"/>
        <w:rPr>
          <w:b/>
        </w:rPr>
      </w:pPr>
      <w:r w:rsidRPr="00AC26F8">
        <w:rPr>
          <w:b/>
        </w:rPr>
        <w:t>Lead contact</w:t>
      </w:r>
    </w:p>
    <w:p w14:paraId="62F799C6" w14:textId="76D5B98A" w:rsidR="009D14AD" w:rsidRPr="00AC26F8" w:rsidRDefault="009D14AD" w:rsidP="000A48DA">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0A48DA">
      <w:pPr>
        <w:pStyle w:val="Acknowledgement"/>
        <w:ind w:left="0" w:firstLine="0"/>
        <w:rPr>
          <w:b/>
        </w:rPr>
      </w:pPr>
    </w:p>
    <w:p w14:paraId="7F8AD4A7" w14:textId="78DDA0BF" w:rsidR="00424601" w:rsidRPr="00AC26F8" w:rsidRDefault="00424601" w:rsidP="000A48DA">
      <w:pPr>
        <w:pStyle w:val="Acknowledgement"/>
        <w:ind w:left="0" w:firstLine="0"/>
        <w:rPr>
          <w:b/>
        </w:rPr>
      </w:pPr>
      <w:r w:rsidRPr="00AC26F8">
        <w:rPr>
          <w:b/>
        </w:rPr>
        <w:t>Materials Availability</w:t>
      </w:r>
    </w:p>
    <w:p w14:paraId="696CB9BE" w14:textId="631E66E7" w:rsidR="00B91C5E" w:rsidRPr="00AC26F8" w:rsidRDefault="00B91C5E" w:rsidP="000A48DA">
      <w:pPr>
        <w:pStyle w:val="Acknowledgement"/>
        <w:ind w:left="0" w:firstLine="0"/>
        <w:rPr>
          <w:bCs/>
        </w:rPr>
      </w:pPr>
      <w:r w:rsidRPr="00AC26F8">
        <w:rPr>
          <w:bCs/>
        </w:rPr>
        <w:t>This study did not generate new unique reagents.</w:t>
      </w:r>
    </w:p>
    <w:p w14:paraId="0CC4DDB5" w14:textId="1D9B97AA" w:rsidR="00424601" w:rsidRPr="00AC26F8" w:rsidRDefault="00424601" w:rsidP="000A48DA">
      <w:pPr>
        <w:pStyle w:val="Acknowledgement"/>
        <w:ind w:left="0" w:firstLine="0"/>
        <w:rPr>
          <w:b/>
        </w:rPr>
      </w:pPr>
    </w:p>
    <w:p w14:paraId="751628F9" w14:textId="3CBAED31" w:rsidR="00424601" w:rsidRPr="00AC26F8" w:rsidRDefault="00424601" w:rsidP="000A48DA">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0A48DA">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0A48DA">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0300A376" w14:textId="59B3921D" w:rsidR="00C96E9D" w:rsidRDefault="00DB5930" w:rsidP="001F0821">
      <w:pPr>
        <w:pStyle w:val="Acknowledgement"/>
        <w:numPr>
          <w:ilvl w:val="0"/>
          <w:numId w:val="14"/>
        </w:numPr>
        <w:rPr>
          <w:color w:val="000000" w:themeColor="text1"/>
        </w:rPr>
      </w:pPr>
      <w:r w:rsidRPr="00AC26F8">
        <w:rPr>
          <w:color w:val="000000" w:themeColor="text1"/>
        </w:rPr>
        <w:t xml:space="preserve">Customized Python scripts for all analyses included in this study are available on </w:t>
      </w:r>
      <w:proofErr w:type="spellStart"/>
      <w:r w:rsidRPr="00AC26F8">
        <w:rPr>
          <w:color w:val="000000" w:themeColor="text1"/>
        </w:rPr>
        <w:t>Github</w:t>
      </w:r>
      <w:proofErr w:type="spellEnd"/>
      <w:r w:rsidRPr="00AC26F8">
        <w:rPr>
          <w:color w:val="000000" w:themeColor="text1"/>
        </w:rPr>
        <w:t xml:space="preserve"> (</w:t>
      </w:r>
      <w:hyperlink r:id="rId19" w:history="1">
        <w:r w:rsidR="001F0821" w:rsidRPr="00DB0675">
          <w:rPr>
            <w:rStyle w:val="Hyperlink"/>
          </w:rPr>
          <w:t>https://github.com/liaochen1988/marker_hypothesis</w:t>
        </w:r>
      </w:hyperlink>
      <w:r w:rsidRPr="00AC26F8">
        <w:rPr>
          <w:color w:val="000000" w:themeColor="text1"/>
        </w:rPr>
        <w:t>).</w:t>
      </w:r>
    </w:p>
    <w:p w14:paraId="427ECB8B" w14:textId="77777777" w:rsidR="001F0821" w:rsidRPr="001F0821" w:rsidRDefault="001F0821" w:rsidP="001F0821">
      <w:pPr>
        <w:pStyle w:val="Acknowledgement"/>
        <w:rPr>
          <w:color w:val="000000" w:themeColor="text1"/>
        </w:rPr>
      </w:pPr>
    </w:p>
    <w:p w14:paraId="7E11DBAE" w14:textId="6988E531" w:rsidR="00770908" w:rsidRPr="00AC26F8" w:rsidRDefault="00B132B8" w:rsidP="000A48DA">
      <w:pPr>
        <w:pStyle w:val="SMHeading"/>
      </w:pPr>
      <w:r w:rsidRPr="00AC26F8">
        <w:t>METHOD DETAILS</w:t>
      </w:r>
    </w:p>
    <w:p w14:paraId="21B62111" w14:textId="4A845F04" w:rsidR="00770908" w:rsidRDefault="00770908" w:rsidP="000A48DA"/>
    <w:p w14:paraId="6A3863F8" w14:textId="4B908712" w:rsidR="00AC7FD0" w:rsidRPr="00A37470" w:rsidRDefault="00AC7FD0" w:rsidP="00AC7FD0">
      <w:pPr>
        <w:rPr>
          <w:b/>
        </w:rPr>
      </w:pPr>
      <w:r w:rsidRPr="00A37470">
        <w:rPr>
          <w:b/>
        </w:rPr>
        <w:t>Mouse experiment setup</w:t>
      </w:r>
    </w:p>
    <w:p w14:paraId="10601E87" w14:textId="6C010E0C" w:rsidR="00AC7FD0" w:rsidRDefault="00624E10" w:rsidP="00AC7FD0">
      <w:r>
        <w:rPr>
          <w:rFonts w:hint="eastAsia"/>
        </w:rPr>
        <w:t>W</w:t>
      </w:r>
      <w:r w:rsidR="00AC7FD0">
        <w:t xml:space="preserve">e treated </w:t>
      </w:r>
      <w:r w:rsidR="00AC7FD0" w:rsidRPr="00A37470">
        <w:t>C57BL/6J</w:t>
      </w:r>
      <w:r w:rsidR="00AC7FD0">
        <w:t xml:space="preserve"> female mice with cocktail of ampicillin (0.5g/l), vancomycin (0.5g/l) and neomycin (1g/l) for one week in drinking water. Antibiotics were changed once </w:t>
      </w:r>
      <w:proofErr w:type="gramStart"/>
      <w:r w:rsidR="00AC7FD0">
        <w:t>during the course of</w:t>
      </w:r>
      <w:proofErr w:type="gramEnd"/>
      <w:r w:rsidR="00AC7FD0">
        <w:t xml:space="preserve"> the treatment. Animals were </w:t>
      </w:r>
      <w:proofErr w:type="gramStart"/>
      <w:r w:rsidR="00AC7FD0">
        <w:t>single-housed</w:t>
      </w:r>
      <w:proofErr w:type="gramEnd"/>
      <w:r w:rsidR="00AC7FD0">
        <w:t xml:space="preserve"> in autoclaved cages. Autoclaved water supplemented with antibiotics and 5053 irradiated food was provided </w:t>
      </w:r>
      <w:r w:rsidR="00AC7FD0" w:rsidRPr="00A37470">
        <w:rPr>
          <w:i/>
        </w:rPr>
        <w:t>ad libitum</w:t>
      </w:r>
      <w:r w:rsidR="00AC7FD0">
        <w:t xml:space="preserve">. Fecal pellets were collected immediately before and one week after the initiation of antibiotic treatment. Oral swabs were collected as per </w:t>
      </w:r>
      <w:r w:rsidR="00485D65">
        <w:fldChar w:fldCharType="begin"/>
      </w:r>
      <w:r w:rsidR="00485D65">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fldChar w:fldCharType="separate"/>
      </w:r>
      <w:r w:rsidR="00485D65">
        <w:rPr>
          <w:noProof/>
        </w:rPr>
        <w:t>(Abusleme et al., 2017)</w:t>
      </w:r>
      <w:r w:rsidR="00485D65">
        <w:fldChar w:fldCharType="end"/>
      </w:r>
      <w:r w:rsidR="00AC7FD0">
        <w:t xml:space="preserve"> before the treatment was started. Briefly, mice were hand</w:t>
      </w:r>
      <w:r w:rsidR="00B00C40">
        <w:t>-</w:t>
      </w:r>
      <w:r w:rsidR="00AC7FD0">
        <w:t xml:space="preserve">held while sterile swab was introduced into mouth and swiped for at least 30 seconds. After, the swab was put into 150ul of TE, the tip was cut off so that the </w:t>
      </w:r>
      <w:proofErr w:type="spellStart"/>
      <w:r w:rsidR="00477C8D">
        <w:t>e</w:t>
      </w:r>
      <w:r w:rsidR="00AC7FD0">
        <w:t>ppendorf</w:t>
      </w:r>
      <w:proofErr w:type="spellEnd"/>
      <w:r w:rsidR="00AC7FD0">
        <w:t xml:space="preserve"> can 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Default="00477C8D" w:rsidP="00AC7FD0"/>
    <w:p w14:paraId="2F69F0D5" w14:textId="4E29CFC0" w:rsidR="00176CAB" w:rsidRDefault="00176CAB" w:rsidP="00AC7FD0">
      <w:r>
        <w:rPr>
          <w:b/>
        </w:rPr>
        <w:t>DNA extraction and sequencing</w:t>
      </w:r>
    </w:p>
    <w:p w14:paraId="2BB9F4A3" w14:textId="51DB7CC0" w:rsidR="00477C8D" w:rsidRDefault="00AC7FD0" w:rsidP="00AC7FD0">
      <w:r>
        <w:t xml:space="preserve">Fecal DNA was extracted and 16S rRNA gene was amplified using the previously described protocol </w:t>
      </w:r>
      <w:r w:rsidR="00D10829">
        <w:fldChar w:fldCharType="begin"/>
      </w:r>
      <w:r w:rsidR="00D10829">
        <w:instrText xml:space="preserve"> ADDIN EN.CITE &lt;EndNote&gt;&lt;Cite&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fldChar w:fldCharType="separate"/>
      </w:r>
      <w:r w:rsidR="00D10829">
        <w:rPr>
          <w:noProof/>
        </w:rPr>
        <w:t>(Taur et al., 2018)</w:t>
      </w:r>
      <w:r w:rsidR="00D10829">
        <w:fldChar w:fldCharType="end"/>
      </w:r>
      <w:r>
        <w:t xml:space="preserve">. </w:t>
      </w:r>
      <w:r w:rsidRPr="00BB41F3">
        <w:t xml:space="preserve">Illumina </w:t>
      </w:r>
      <w:proofErr w:type="spellStart"/>
      <w:r w:rsidRPr="00BB41F3">
        <w:t>TruSeq</w:t>
      </w:r>
      <w:proofErr w:type="spellEnd"/>
      <w:r w:rsidRPr="00BB41F3">
        <w:t xml:space="preserve"> Sample Preparation protocol</w:t>
      </w:r>
      <w:r>
        <w:t xml:space="preserve"> was used for generating libraries, that were later quantified, </w:t>
      </w:r>
      <w:r w:rsidR="00347358">
        <w:t>normalized,</w:t>
      </w:r>
      <w:r>
        <w:t xml:space="preserve"> and sequenced using </w:t>
      </w:r>
      <w:proofErr w:type="spellStart"/>
      <w:r w:rsidRPr="00BB41F3">
        <w:rPr>
          <w:color w:val="000000"/>
        </w:rPr>
        <w:t>MiSeq</w:t>
      </w:r>
      <w:proofErr w:type="spellEnd"/>
      <w:r w:rsidRPr="00BB41F3">
        <w:rPr>
          <w:color w:val="000000"/>
        </w:rPr>
        <w:t xml:space="preserve"> Reagent Kit V3</w:t>
      </w:r>
      <w:r>
        <w:rPr>
          <w:color w:val="000000"/>
        </w:rPr>
        <w:t xml:space="preserve">. Oral DNA was extracted by using modified </w:t>
      </w:r>
      <w:proofErr w:type="spellStart"/>
      <w:r>
        <w:rPr>
          <w:color w:val="000000"/>
        </w:rPr>
        <w:t>DNeasy</w:t>
      </w:r>
      <w:proofErr w:type="spellEnd"/>
      <w:r>
        <w:rPr>
          <w:color w:val="000000"/>
        </w:rPr>
        <w:t xml:space="preserve"> Blood and Tissue Kit protocol as described in </w:t>
      </w:r>
      <w:r w:rsidR="00347358">
        <w:fldChar w:fldCharType="begin"/>
      </w:r>
      <w:r w:rsidR="00347358">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fldChar w:fldCharType="separate"/>
      </w:r>
      <w:r w:rsidR="00347358">
        <w:rPr>
          <w:noProof/>
        </w:rPr>
        <w:t>(Abusleme</w:t>
      </w:r>
      <w:r w:rsidR="00347358" w:rsidRPr="007730D2">
        <w:rPr>
          <w:iCs/>
          <w:noProof/>
        </w:rPr>
        <w:t xml:space="preserve"> et al.</w:t>
      </w:r>
      <w:r w:rsidR="00347358">
        <w:rPr>
          <w:noProof/>
        </w:rPr>
        <w:t>, 2017)</w:t>
      </w:r>
      <w:r w:rsidR="00347358">
        <w:fldChar w:fldCharType="end"/>
      </w:r>
      <w:r>
        <w:t>. After extraction 16S rRNA gene was amplified and KAPA LTP Library Preparation Kit was used to generate sequencing libraries</w:t>
      </w:r>
      <w:r w:rsidRPr="00BB41F3">
        <w:t xml:space="preserve"> </w:t>
      </w:r>
      <w:r>
        <w:t xml:space="preserve">that were later quantified, </w:t>
      </w:r>
      <w:proofErr w:type="gramStart"/>
      <w:r>
        <w:t>normalized</w:t>
      </w:r>
      <w:proofErr w:type="gramEnd"/>
      <w:r>
        <w:t xml:space="preserve"> and sequenced using </w:t>
      </w:r>
      <w:proofErr w:type="spellStart"/>
      <w:r w:rsidRPr="00BB41F3">
        <w:rPr>
          <w:color w:val="000000"/>
        </w:rPr>
        <w:t>MiSeq</w:t>
      </w:r>
      <w:proofErr w:type="spellEnd"/>
      <w:r w:rsidRPr="00BB41F3">
        <w:rPr>
          <w:color w:val="000000"/>
        </w:rPr>
        <w:t xml:space="preserve"> Reagent Kit V3</w:t>
      </w:r>
      <w:r>
        <w:t>.</w:t>
      </w:r>
    </w:p>
    <w:p w14:paraId="37059ED4" w14:textId="77777777" w:rsidR="0064091A" w:rsidRPr="0064091A" w:rsidRDefault="0064091A" w:rsidP="00AC7FD0"/>
    <w:p w14:paraId="49ADAA95" w14:textId="7C9CF041" w:rsidR="00AC7FD0" w:rsidRPr="00FB3772" w:rsidRDefault="00AC7FD0" w:rsidP="00AC7FD0">
      <w:pPr>
        <w:rPr>
          <w:b/>
          <w:sz w:val="20"/>
          <w:szCs w:val="20"/>
        </w:rPr>
      </w:pPr>
      <w:r w:rsidRPr="00FB3772">
        <w:rPr>
          <w:b/>
        </w:rPr>
        <w:t>Quantitative PCR</w:t>
      </w:r>
      <w:r>
        <w:rPr>
          <w:b/>
        </w:rPr>
        <w:t xml:space="preserve"> (qPCR)</w:t>
      </w:r>
      <w:r w:rsidRPr="00FB3772">
        <w:rPr>
          <w:b/>
        </w:rPr>
        <w:t xml:space="preserve"> for determining bacterial load</w:t>
      </w:r>
    </w:p>
    <w:p w14:paraId="2675F118" w14:textId="4BA7C16C" w:rsidR="00AC7FD0" w:rsidRDefault="00AC7FD0" w:rsidP="00AC7FD0">
      <w:r>
        <w:t xml:space="preserve">For assessing the bacterial load in fecal and oral samples, qPCR against standard curve was used to determine 16S rRNA copy number. </w:t>
      </w:r>
      <w:r w:rsidRPr="00FB3772">
        <w:t xml:space="preserve">For this purpose, the </w:t>
      </w:r>
      <w:proofErr w:type="spellStart"/>
      <w:r>
        <w:t>PowerUP</w:t>
      </w:r>
      <w:proofErr w:type="spellEnd"/>
      <w:r w:rsidRPr="00FB3772">
        <w:t xml:space="preserve"> qPCR Kit was used.</w:t>
      </w:r>
      <w:r w:rsidR="00367546">
        <w:t xml:space="preserve"> </w:t>
      </w:r>
      <w:r w:rsidRPr="00FB3772">
        <w:t xml:space="preserve">Briefly, for each sample, 20μl PCR </w:t>
      </w:r>
      <w:r>
        <w:t>triplicates</w:t>
      </w:r>
      <w:r w:rsidRPr="00FB3772">
        <w:t xml:space="preserve"> were prepared with each containing 2μl of</w:t>
      </w:r>
      <w:r>
        <w:t xml:space="preserve"> </w:t>
      </w:r>
      <w:r w:rsidRPr="00FB3772">
        <w:t>the DNA used as template, 10μl of mix provided by the</w:t>
      </w:r>
      <w:r>
        <w:t xml:space="preserve"> manufacturer, and 1</w:t>
      </w:r>
      <w:r w:rsidRPr="00FB3772">
        <w:t>μl of forward and reverse primers a</w:t>
      </w:r>
      <w:r>
        <w:t>t the final concentration of 0.5</w:t>
      </w:r>
      <w:r w:rsidRPr="00FB3772">
        <w:t>μM</w:t>
      </w:r>
      <w:r>
        <w:t xml:space="preserve"> (F- </w:t>
      </w:r>
      <w:r w:rsidRPr="00091860">
        <w:t>AGAGTTTGATCMTGGCTCAG</w:t>
      </w:r>
      <w:r>
        <w:t>; R- TGCTGCCTCCCGTAGGAGT).</w:t>
      </w:r>
      <w:r w:rsidRPr="00FB3772">
        <w:t xml:space="preserve"> </w:t>
      </w:r>
      <w:proofErr w:type="gramStart"/>
      <w:r w:rsidRPr="00FB3772">
        <w:t>In order to</w:t>
      </w:r>
      <w:proofErr w:type="gramEnd"/>
      <w:r w:rsidRPr="00FB3772">
        <w:t xml:space="preserve"> complete</w:t>
      </w:r>
      <w:r>
        <w:t xml:space="preserve"> the volume of the reaction, 6</w:t>
      </w:r>
      <w:r w:rsidRPr="00FB3772">
        <w:t>μl of water was</w:t>
      </w:r>
      <w:r>
        <w:t xml:space="preserve"> </w:t>
      </w:r>
      <w:r w:rsidRPr="00FB3772">
        <w:t>added.</w:t>
      </w:r>
      <w:r>
        <w:t xml:space="preserve"> A PCR product of the 16S</w:t>
      </w:r>
      <w:r w:rsidRPr="00091860">
        <w:t xml:space="preserve"> rRNA gene from </w:t>
      </w:r>
      <w:r w:rsidRPr="00091860">
        <w:rPr>
          <w:i/>
        </w:rPr>
        <w:t>Enterococcus faecium</w:t>
      </w:r>
      <w:r w:rsidRPr="00091860">
        <w:t xml:space="preserve"> </w:t>
      </w:r>
      <w:r>
        <w:t>ATCC 700221</w:t>
      </w:r>
      <w:r w:rsidRPr="00091860">
        <w:t xml:space="preserve"> strain</w:t>
      </w:r>
      <w:r>
        <w:t xml:space="preserve"> </w:t>
      </w:r>
      <w:r w:rsidRPr="00091860">
        <w:t>was used for obtaining a standard curve</w:t>
      </w:r>
      <w:r>
        <w:t xml:space="preserve"> by amplifying its 16S rRNA gene and purifying the product</w:t>
      </w:r>
      <w:r w:rsidRPr="00091860">
        <w:t xml:space="preserve">. </w:t>
      </w:r>
      <w:r>
        <w:t xml:space="preserve">The copy number of the PCR product was determined based on its concentration and 16S rRNA sequence. A standard curve was obtained by using 10-fold dilutions. </w:t>
      </w:r>
    </w:p>
    <w:p w14:paraId="4D88AA61" w14:textId="53DE95AD" w:rsidR="00477C8D" w:rsidRPr="002E5580" w:rsidRDefault="00AC7FD0" w:rsidP="000A48DA">
      <w:pPr>
        <w:rPr>
          <w:b/>
        </w:rPr>
      </w:pPr>
      <w:r w:rsidRPr="00091860">
        <w:t xml:space="preserve">Cycling conditions of the qPCR were </w:t>
      </w:r>
      <w:r>
        <w:t xml:space="preserve">50ºC for 2 </w:t>
      </w:r>
      <w:r w:rsidRPr="00091860">
        <w:t>minutes</w:t>
      </w:r>
      <w:r>
        <w:t>, 95º</w:t>
      </w:r>
      <w:r w:rsidRPr="00091860">
        <w:t>C for</w:t>
      </w:r>
      <w:r>
        <w:t xml:space="preserve"> 2 minutes, and 40 cycles of 95º</w:t>
      </w:r>
      <w:r w:rsidRPr="00091860">
        <w:t>C</w:t>
      </w:r>
      <w:r>
        <w:t xml:space="preserve"> </w:t>
      </w:r>
      <w:r w:rsidRPr="00091860">
        <w:t xml:space="preserve">for </w:t>
      </w:r>
      <w:r>
        <w:t>15 seconds, 56º</w:t>
      </w:r>
      <w:r w:rsidRPr="00091860">
        <w:t xml:space="preserve">C for </w:t>
      </w:r>
      <w:r>
        <w:t>15</w:t>
      </w:r>
      <w:r w:rsidRPr="00091860">
        <w:t xml:space="preserve"> seconds</w:t>
      </w:r>
      <w:r>
        <w:t xml:space="preserve"> and 72ºC for 60 seconds</w:t>
      </w:r>
      <w:r w:rsidRPr="00091860">
        <w:t>. By extrapolati</w:t>
      </w:r>
      <w:r>
        <w:t>ng</w:t>
      </w:r>
      <w:r w:rsidRPr="00091860">
        <w:t xml:space="preserve"> results </w:t>
      </w:r>
      <w:r>
        <w:t>by looking</w:t>
      </w:r>
      <w:r w:rsidRPr="00091860">
        <w:t xml:space="preserve"> the ones obtained </w:t>
      </w:r>
      <w:r>
        <w:t xml:space="preserve">from </w:t>
      </w:r>
      <w:r w:rsidRPr="00091860">
        <w:t>s</w:t>
      </w:r>
      <w:r>
        <w:t>tandard curve samples, the number of 16S</w:t>
      </w:r>
      <w:r w:rsidRPr="00091860">
        <w:t xml:space="preserve"> rRNA genes was determined for each sample. The</w:t>
      </w:r>
      <w:r>
        <w:t xml:space="preserve"> final number of 16S</w:t>
      </w:r>
      <w:r w:rsidRPr="00091860">
        <w:t xml:space="preserve"> rRNA genes per 1g of fecal sample was calculated by </w:t>
      </w:r>
      <w:r>
        <w:t xml:space="preserve">multiplying the number of 16S rRNA molecules obtained by qPCR with DNA elution volume after DNA </w:t>
      </w:r>
      <w:r w:rsidR="002E5580">
        <w:t>extraction and</w:t>
      </w:r>
      <w:r>
        <w:t xml:space="preserve"> dividing this number with the weight of the fecal pellet from which DNA extraction was performed.</w:t>
      </w:r>
      <w:r w:rsidR="00386422">
        <w:rPr>
          <w:b/>
        </w:rPr>
        <w:tab/>
      </w:r>
    </w:p>
    <w:p w14:paraId="2E8AFE39" w14:textId="77777777" w:rsidR="00D015BF" w:rsidRPr="00AC26F8" w:rsidRDefault="00D015BF" w:rsidP="00D015BF">
      <w:pPr>
        <w:rPr>
          <w:b/>
        </w:rPr>
      </w:pPr>
    </w:p>
    <w:p w14:paraId="25478EE6" w14:textId="286B1A78" w:rsidR="00D015BF" w:rsidRDefault="00E1353C" w:rsidP="00D015BF">
      <w:pPr>
        <w:rPr>
          <w:rFonts w:hint="eastAsia"/>
          <w:b/>
        </w:rPr>
      </w:pPr>
      <w:r>
        <w:rPr>
          <w:b/>
        </w:rPr>
        <w:t>Inference of</w:t>
      </w:r>
      <w:r w:rsidR="005B570F">
        <w:rPr>
          <w:b/>
        </w:rPr>
        <w:t xml:space="preserve"> oral-typical bacteri</w:t>
      </w:r>
      <w:r w:rsidR="00277CCE">
        <w:rPr>
          <w:b/>
        </w:rPr>
        <w:t>al sequences</w:t>
      </w:r>
    </w:p>
    <w:p w14:paraId="4541DE41" w14:textId="699B2DDA" w:rsidR="00D015BF" w:rsidRDefault="00076B09" w:rsidP="00D015BF">
      <w:r>
        <w:lastRenderedPageBreak/>
        <w:t>W</w:t>
      </w:r>
      <w:r w:rsidR="00277CCE">
        <w:t xml:space="preserve">e constructed </w:t>
      </w:r>
      <w:r w:rsidR="005031ED">
        <w:t>two</w:t>
      </w:r>
      <w:r w:rsidR="00277CCE">
        <w:t xml:space="preserve"> reference set</w:t>
      </w:r>
      <w:r w:rsidR="005031ED">
        <w:t>s</w:t>
      </w:r>
      <w:r w:rsidR="00277CCE">
        <w:t xml:space="preserve"> of 16S rRNA sequences</w:t>
      </w:r>
      <w:r>
        <w:t>,</w:t>
      </w:r>
      <w:r w:rsidR="00277CCE">
        <w:t xml:space="preserve"> </w:t>
      </w:r>
      <w:r>
        <w:t>separately for</w:t>
      </w:r>
      <w:r w:rsidR="00277CCE">
        <w:t xml:space="preserve"> </w:t>
      </w:r>
      <w:r>
        <w:t>humans (V4-V5 region)</w:t>
      </w:r>
      <w:r>
        <w:t xml:space="preserve"> and </w:t>
      </w:r>
      <w:r w:rsidR="00277CCE">
        <w:t>mice (full length),</w:t>
      </w:r>
      <w:r>
        <w:t xml:space="preserve"> to</w:t>
      </w:r>
      <w:r>
        <w:t xml:space="preserve"> identify bacteria typically colonizing the oral cavity</w:t>
      </w:r>
      <w:r>
        <w:t>. A 16S rRNA sequence detected in human or mouse gut microbiomes can be classified to be oral-typical or oral-atypical by exactly matching the sequence to the corresponding reference set.</w:t>
      </w:r>
      <w:r w:rsidR="00277CCE">
        <w:t xml:space="preserve"> </w:t>
      </w:r>
      <w:r w:rsidR="00D015BF">
        <w:t>The</w:t>
      </w:r>
      <w:r w:rsidR="005031ED">
        <w:t xml:space="preserve"> </w:t>
      </w:r>
      <w:r w:rsidR="00D015BF">
        <w:t xml:space="preserve">16S </w:t>
      </w:r>
      <w:r w:rsidR="005031ED">
        <w:t>rRNA regions</w:t>
      </w:r>
      <w:r w:rsidR="00D015BF">
        <w:t xml:space="preserve"> typical of the human oral cavity were selected by filtering the</w:t>
      </w:r>
      <w:r w:rsidR="005031ED">
        <w:t xml:space="preserve"> microbiome profiles of the</w:t>
      </w:r>
      <w:r w:rsidR="00D015BF">
        <w:t xml:space="preserve"> Human Microbiome Project</w:t>
      </w:r>
      <w:r w:rsidR="005031ED">
        <w:t xml:space="preserve"> at the ASV (V4-V5 region) level</w:t>
      </w:r>
      <w:r w:rsidR="00D015BF">
        <w:t>. An ASV is oral-typica</w:t>
      </w:r>
      <w:r w:rsidR="00D73940">
        <w:t>l</w:t>
      </w:r>
      <w:r w:rsidR="00D015BF">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fldChar w:fldCharType="begin"/>
      </w:r>
      <w:r w:rsidR="00D015BF">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fldChar w:fldCharType="separate"/>
      </w:r>
      <w:r w:rsidR="00D015BF">
        <w:rPr>
          <w:noProof/>
        </w:rPr>
        <w:t>(Machado et al., 2021)</w:t>
      </w:r>
      <w:r w:rsidR="00D015BF">
        <w:fldChar w:fldCharType="end"/>
      </w:r>
      <w:r w:rsidR="00D015BF">
        <w:t xml:space="preserve">. Similar thresholds of relative abundance (1e-3 at the species level) and prevalence (0.05) were used in a previous study to identify oral-typical species (not ASVs) from metagenomic profiles </w:t>
      </w:r>
      <w:r w:rsidR="00D015BF">
        <w:fldChar w:fldCharType="begin"/>
      </w:r>
      <w:r w:rsidR="00D015BF">
        <w:instrText xml:space="preserve"> ADDIN EN.CITE &lt;EndNote&gt;&lt;Cite&gt;&lt;Author&gt;Thomas&lt;/Author&gt;&lt;Year&gt;2019&lt;/Year&gt;&lt;RecNum&gt;38&lt;/RecNum&gt;&lt;DisplayText&gt;(Thomas&lt;style face="italic"&gt; et al.&lt;/style&gt;,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fldChar w:fldCharType="separate"/>
      </w:r>
      <w:r w:rsidR="00D015BF">
        <w:rPr>
          <w:noProof/>
        </w:rPr>
        <w:t>(Thomas</w:t>
      </w:r>
      <w:r w:rsidR="00D015BF" w:rsidRPr="007B16CA">
        <w:rPr>
          <w:i/>
          <w:noProof/>
        </w:rPr>
        <w:t xml:space="preserve"> et al.</w:t>
      </w:r>
      <w:r w:rsidR="00D015BF">
        <w:rPr>
          <w:noProof/>
        </w:rPr>
        <w:t>, 2019)</w:t>
      </w:r>
      <w:r w:rsidR="00D015BF">
        <w:fldChar w:fldCharType="end"/>
      </w:r>
      <w:r w:rsidR="00D015BF">
        <w:t xml:space="preserve">. </w:t>
      </w:r>
    </w:p>
    <w:p w14:paraId="0AF82F25" w14:textId="77777777" w:rsidR="00D015BF" w:rsidRDefault="00D015BF" w:rsidP="00D015BF"/>
    <w:p w14:paraId="541AB720" w14:textId="2C6AE846" w:rsidR="00D015BF" w:rsidRDefault="00755F84" w:rsidP="000A48DA">
      <w:r>
        <w:t>Our</w:t>
      </w:r>
      <w:r w:rsidR="00892BE6">
        <w:t xml:space="preserve"> </w:t>
      </w:r>
      <w:r>
        <w:t>approach</w:t>
      </w:r>
      <w:r w:rsidR="00892BE6">
        <w:t xml:space="preserve"> of constructing the</w:t>
      </w:r>
      <w:r w:rsidR="00347C20">
        <w:t xml:space="preserve"> mouse</w:t>
      </w:r>
      <w:r w:rsidR="00892BE6">
        <w:t xml:space="preserve"> reference set is </w:t>
      </w:r>
      <w:r>
        <w:t>visualized</w:t>
      </w:r>
      <w:r w:rsidR="00892BE6">
        <w:t xml:space="preserve"> in </w:t>
      </w:r>
      <w:r w:rsidR="00892BE6" w:rsidRPr="00892BE6">
        <w:rPr>
          <w:highlight w:val="yellow"/>
        </w:rPr>
        <w:t>Fig. S2</w:t>
      </w:r>
      <w:r w:rsidR="00892BE6">
        <w:t>. Due to a</w:t>
      </w:r>
      <w:r w:rsidR="00D015BF">
        <w:t xml:space="preserve"> lack of large-scale microbiome datasets </w:t>
      </w:r>
      <w:r w:rsidR="00892BE6">
        <w:t>with</w:t>
      </w:r>
      <w:r w:rsidR="00D015BF">
        <w:t xml:space="preserve"> paired oral and gut samples</w:t>
      </w:r>
      <w:r w:rsidR="00892BE6">
        <w:t xml:space="preserve">, we </w:t>
      </w:r>
      <w:r w:rsidR="00D015BF">
        <w:t xml:space="preserve">used the Mouse Oral Microbiome Database (MOMD) </w:t>
      </w:r>
      <w:r w:rsidR="00D015BF">
        <w:fldChar w:fldCharType="begin"/>
      </w:r>
      <w:r w:rsidR="00D015BF">
        <w:instrText xml:space="preserve"> ADDIN EN.CITE &lt;EndNote&gt;&lt;Cite&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fldChar w:fldCharType="separate"/>
      </w:r>
      <w:r w:rsidR="00D015BF">
        <w:rPr>
          <w:noProof/>
        </w:rPr>
        <w:t>(Joseph et al., 2021)</w:t>
      </w:r>
      <w:r w:rsidR="00D015BF">
        <w:fldChar w:fldCharType="end"/>
      </w:r>
      <w:r w:rsidR="00D015BF">
        <w:t xml:space="preserve"> as the starting point for gathering oral-typical sequences. </w:t>
      </w:r>
      <w:r w:rsidR="00612F5F">
        <w:t>The original MOMD has 164 full length rRNA sequences, where 3</w:t>
      </w:r>
      <w:r w:rsidR="00723D07">
        <w:t>8 sequences</w:t>
      </w:r>
      <w:r w:rsidR="00612F5F">
        <w:t xml:space="preserve"> </w:t>
      </w:r>
      <w:r w:rsidR="00723D07">
        <w:t>are likely common</w:t>
      </w:r>
      <w:r w:rsidR="00612F5F">
        <w:t xml:space="preserve"> gut bacteria</w:t>
      </w:r>
      <w:r w:rsidR="00D015BF">
        <w:t xml:space="preserve"> </w:t>
      </w:r>
      <w:r w:rsidR="00723D07">
        <w:t>via</w:t>
      </w:r>
      <w:r w:rsidR="00612F5F">
        <w:t xml:space="preserve"> </w:t>
      </w:r>
      <w:r w:rsidR="00723D07">
        <w:t>reciprocal blast (</w:t>
      </w:r>
      <w:r w:rsidR="00723D07" w:rsidRPr="00723D07">
        <w:t>-</w:t>
      </w:r>
      <w:proofErr w:type="spellStart"/>
      <w:r w:rsidR="00723D07" w:rsidRPr="00723D07">
        <w:t>perc_identity</w:t>
      </w:r>
      <w:proofErr w:type="spellEnd"/>
      <w:r w:rsidR="00723D07" w:rsidRPr="00723D07">
        <w:t xml:space="preserve"> </w:t>
      </w:r>
      <w:r w:rsidR="00723D07">
        <w:t>99</w:t>
      </w:r>
      <w:r w:rsidR="00723D07" w:rsidRPr="00723D07">
        <w:t xml:space="preserve"> -</w:t>
      </w:r>
      <w:proofErr w:type="spellStart"/>
      <w:r w:rsidR="00723D07" w:rsidRPr="00723D07">
        <w:t>qcov_hsp_perc</w:t>
      </w:r>
      <w:proofErr w:type="spellEnd"/>
      <w:r w:rsidR="00723D07" w:rsidRPr="00723D07">
        <w:t xml:space="preserve"> 100 -</w:t>
      </w:r>
      <w:proofErr w:type="spellStart"/>
      <w:r w:rsidR="00723D07" w:rsidRPr="00723D07">
        <w:t>ungapped</w:t>
      </w:r>
      <w:proofErr w:type="spellEnd"/>
      <w:r w:rsidR="00723D07">
        <w:t xml:space="preserve">) between </w:t>
      </w:r>
      <w:r w:rsidR="00612F5F">
        <w:t>MOMD</w:t>
      </w:r>
      <w:r w:rsidR="00D015BF">
        <w:t xml:space="preserve"> </w:t>
      </w:r>
      <w:r w:rsidR="00DE4A0F">
        <w:t>and</w:t>
      </w:r>
      <w:r w:rsidR="00D015BF">
        <w:rPr>
          <w:rFonts w:hint="eastAsia"/>
        </w:rPr>
        <w:t xml:space="preserve"> </w:t>
      </w:r>
      <w:r w:rsidR="00DE4A0F">
        <w:t>a combined collection</w:t>
      </w:r>
      <w:r w:rsidR="00612F5F">
        <w:t xml:space="preserve"> of</w:t>
      </w:r>
      <w:r w:rsidR="00DE4A0F">
        <w:t xml:space="preserve"> 344 </w:t>
      </w:r>
      <w:r w:rsidR="00612F5F">
        <w:t>cultured gut bacteria</w:t>
      </w:r>
      <w:r w:rsidR="00DE4A0F">
        <w:t xml:space="preserve">l sequences from </w:t>
      </w:r>
      <w:r w:rsidR="00D015BF" w:rsidRPr="00B6551F">
        <w:t>the Mouse Gut Microbial Biobank</w:t>
      </w:r>
      <w:r w:rsidR="00D015BF">
        <w:t xml:space="preserve"> (</w:t>
      </w:r>
      <w:proofErr w:type="spellStart"/>
      <w:r w:rsidR="00D015BF">
        <w:t>mGMB</w:t>
      </w:r>
      <w:proofErr w:type="spellEnd"/>
      <w:r w:rsidR="00D015BF">
        <w:t xml:space="preserve">) </w:t>
      </w:r>
      <w:r w:rsidR="00D015BF">
        <w:fldChar w:fldCharType="begin"/>
      </w:r>
      <w:r w:rsidR="00D015BF">
        <w:instrText xml:space="preserve"> ADDIN EN.CITE &lt;EndNote&gt;&lt;Cite&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fldChar w:fldCharType="separate"/>
      </w:r>
      <w:r w:rsidR="00D015BF">
        <w:rPr>
          <w:noProof/>
        </w:rPr>
        <w:t>(Liu et al., 2020)</w:t>
      </w:r>
      <w:r w:rsidR="00D015BF">
        <w:fldChar w:fldCharType="end"/>
      </w:r>
      <w:r w:rsidR="00D015BF">
        <w:t xml:space="preserve"> and</w:t>
      </w:r>
      <w:r w:rsidR="00DE4A0F">
        <w:t xml:space="preserve"> </w:t>
      </w:r>
      <w:r w:rsidR="00D015BF" w:rsidRPr="00B6551F">
        <w:t>the Mouse Intestinal Bacterial Collectio</w:t>
      </w:r>
      <w:r w:rsidR="00D015BF">
        <w:t>n (</w:t>
      </w:r>
      <w:proofErr w:type="spellStart"/>
      <w:r w:rsidR="00D015BF">
        <w:t>miBC</w:t>
      </w:r>
      <w:proofErr w:type="spellEnd"/>
      <w:r w:rsidR="00D015BF">
        <w:t xml:space="preserve">) </w:t>
      </w:r>
      <w:r w:rsidR="00D015BF">
        <w:fldChar w:fldCharType="begin"/>
      </w:r>
      <w:r w:rsidR="00D015BF">
        <w:instrText xml:space="preserve"> ADDIN EN.CITE &lt;EndNote&gt;&lt;Cite&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fldChar w:fldCharType="separate"/>
      </w:r>
      <w:r w:rsidR="00D015BF">
        <w:rPr>
          <w:noProof/>
        </w:rPr>
        <w:t>(Lagkouvardos et al., 2016)</w:t>
      </w:r>
      <w:r w:rsidR="00D015BF">
        <w:fldChar w:fldCharType="end"/>
      </w:r>
      <w:r w:rsidR="00D015BF">
        <w:t xml:space="preserve">. </w:t>
      </w:r>
      <w:r w:rsidR="007714B2">
        <w:t xml:space="preserve">Meanwhile, </w:t>
      </w:r>
      <w:r w:rsidR="00D73940">
        <w:t xml:space="preserve">we </w:t>
      </w:r>
      <w:r w:rsidR="007714B2">
        <w:t xml:space="preserve">profiled the </w:t>
      </w:r>
      <w:r w:rsidR="007714B2">
        <w:t>paired oral</w:t>
      </w:r>
      <w:r w:rsidR="007714B2">
        <w:t xml:space="preserve"> (swab) and </w:t>
      </w:r>
      <w:r w:rsidR="007714B2">
        <w:t>gut</w:t>
      </w:r>
      <w:r w:rsidR="007714B2">
        <w:t xml:space="preserve"> (distal colon)</w:t>
      </w:r>
      <w:r w:rsidR="007714B2" w:rsidRPr="001700B9">
        <w:t xml:space="preserve"> </w:t>
      </w:r>
      <w:r w:rsidR="007714B2">
        <w:t>samples</w:t>
      </w:r>
      <w:r w:rsidR="007714B2" w:rsidRPr="001700B9">
        <w:t xml:space="preserve"> </w:t>
      </w:r>
      <w:r w:rsidR="007714B2">
        <w:t>from</w:t>
      </w:r>
      <w:r w:rsidR="00E74EFB">
        <w:t xml:space="preserve"> a small set (n=11) of </w:t>
      </w:r>
      <w:r w:rsidR="007714B2" w:rsidRPr="001700B9">
        <w:t>pregnant mice</w:t>
      </w:r>
      <w:r w:rsidR="007714B2">
        <w:t xml:space="preserve"> </w:t>
      </w:r>
      <w:r w:rsidR="007714B2">
        <w:t xml:space="preserve">in a public study </w:t>
      </w:r>
      <w:r w:rsidR="007714B2">
        <w:fldChar w:fldCharType="begin"/>
      </w:r>
      <w:r w:rsidR="006C5017">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fldChar w:fldCharType="separate"/>
      </w:r>
      <w:r w:rsidR="006C5017">
        <w:rPr>
          <w:noProof/>
        </w:rPr>
        <w:t>(Theis</w:t>
      </w:r>
      <w:r w:rsidR="006C5017" w:rsidRPr="006C5017">
        <w:rPr>
          <w:i/>
          <w:noProof/>
        </w:rPr>
        <w:t xml:space="preserve"> et al.</w:t>
      </w:r>
      <w:r w:rsidR="006C5017">
        <w:rPr>
          <w:noProof/>
        </w:rPr>
        <w:t>, 2020)</w:t>
      </w:r>
      <w:r w:rsidR="007714B2">
        <w:fldChar w:fldCharType="end"/>
      </w:r>
      <w:r w:rsidR="007714B2">
        <w:t xml:space="preserve"> and identified 17 </w:t>
      </w:r>
      <w:r w:rsidR="00D73940">
        <w:t xml:space="preserve">oral-typical ASVs by following conditions (1) and (2) </w:t>
      </w:r>
      <w:r w:rsidR="00C31EF1">
        <w:t xml:space="preserve">defined for humans </w:t>
      </w:r>
      <w:r w:rsidR="00D73940">
        <w:t>above</w:t>
      </w:r>
      <w:r w:rsidR="007714B2">
        <w:t>. Only</w:t>
      </w:r>
      <w:r w:rsidR="00D73940">
        <w:t xml:space="preserve"> 5</w:t>
      </w:r>
      <w:r w:rsidR="007714B2">
        <w:t xml:space="preserve"> of 17 ASVs</w:t>
      </w:r>
      <w:r w:rsidR="00D73940">
        <w:t xml:space="preserve"> </w:t>
      </w:r>
      <w:r w:rsidR="00C31EF1">
        <w:t>were</w:t>
      </w:r>
      <w:r w:rsidR="00D015BF">
        <w:t xml:space="preserve"> found in MOMD</w:t>
      </w:r>
      <w:r w:rsidR="007714B2">
        <w:t>; b</w:t>
      </w:r>
      <w:r w:rsidR="005031ED">
        <w:t>y searching</w:t>
      </w:r>
      <w:r w:rsidR="00D015BF">
        <w:t xml:space="preserve"> the nucleotide database in NCBI (</w:t>
      </w:r>
      <w:r w:rsidR="00D015BF" w:rsidRPr="002C423C">
        <w:t>National Center for Biotechnology Information</w:t>
      </w:r>
      <w:r w:rsidR="00D015BF">
        <w:t>)</w:t>
      </w:r>
      <w:r w:rsidR="005031ED">
        <w:t xml:space="preserve">, we obtained 29 </w:t>
      </w:r>
      <w:r w:rsidR="00D015BF" w:rsidRPr="001700B9">
        <w:t xml:space="preserve">full length </w:t>
      </w:r>
      <w:r w:rsidR="00E74EFB">
        <w:t xml:space="preserve">mouse </w:t>
      </w:r>
      <w:r w:rsidR="00D015BF" w:rsidRPr="001700B9">
        <w:t xml:space="preserve">16S </w:t>
      </w:r>
      <w:r w:rsidR="00D015BF">
        <w:t xml:space="preserve">rRNA </w:t>
      </w:r>
      <w:r w:rsidR="00D015BF" w:rsidRPr="001700B9">
        <w:t>sequences that co</w:t>
      </w:r>
      <w:r w:rsidR="00E74EFB">
        <w:t xml:space="preserve">ver 6 of </w:t>
      </w:r>
      <w:r w:rsidR="00D015BF" w:rsidRPr="001700B9">
        <w:t xml:space="preserve">the </w:t>
      </w:r>
      <w:r w:rsidR="00D015BF">
        <w:t xml:space="preserve">12 </w:t>
      </w:r>
      <w:r w:rsidR="00D015BF" w:rsidRPr="001700B9">
        <w:t>missed</w:t>
      </w:r>
      <w:r w:rsidR="00D015BF">
        <w:t xml:space="preserve"> </w:t>
      </w:r>
      <w:r w:rsidR="00D015BF" w:rsidRPr="001700B9">
        <w:t>oral-typical ASVs</w:t>
      </w:r>
      <w:r w:rsidR="00EE0277">
        <w:t xml:space="preserve"> </w:t>
      </w:r>
      <w:r w:rsidR="00E74EFB">
        <w:t>in full</w:t>
      </w:r>
      <w:r w:rsidR="00D015BF">
        <w:t>.</w:t>
      </w:r>
      <w:r w:rsidR="00E90644">
        <w:t xml:space="preserve"> A</w:t>
      </w:r>
      <w:r w:rsidR="00793C81">
        <w:t xml:space="preserve"> filtered </w:t>
      </w:r>
      <w:r w:rsidR="009B275E">
        <w:t>(</w:t>
      </w:r>
      <w:r w:rsidR="00793C81">
        <w:t>and expanded</w:t>
      </w:r>
      <w:r w:rsidR="009B275E">
        <w:t>)</w:t>
      </w:r>
      <w:r w:rsidR="00EE0277">
        <w:t xml:space="preserve"> </w:t>
      </w:r>
      <w:r w:rsidR="005031ED">
        <w:t>MOMD</w:t>
      </w:r>
      <w:r w:rsidR="00E90644">
        <w:t xml:space="preserve"> to be used for inference was constructed</w:t>
      </w:r>
      <w:r w:rsidR="005031ED">
        <w:t xml:space="preserve"> </w:t>
      </w:r>
      <w:r w:rsidR="00793C81">
        <w:t xml:space="preserve">in three steps. </w:t>
      </w:r>
      <w:r w:rsidR="00362A79">
        <w:t xml:space="preserve">First, </w:t>
      </w:r>
      <w:r w:rsidR="00EE4CD4">
        <w:t xml:space="preserve">37 sequences that either belong to the </w:t>
      </w:r>
      <w:r w:rsidR="00546A6C">
        <w:t>39</w:t>
      </w:r>
      <w:r w:rsidR="00EE0277">
        <w:t xml:space="preserve"> </w:t>
      </w:r>
      <w:r w:rsidR="00793C81">
        <w:t xml:space="preserve">potential common gut bacterial </w:t>
      </w:r>
      <w:r w:rsidR="00EE0277">
        <w:t xml:space="preserve">sequences </w:t>
      </w:r>
      <w:r w:rsidR="00EE4CD4">
        <w:t>or belong to</w:t>
      </w:r>
      <w:r w:rsidR="00546A6C">
        <w:t xml:space="preserve"> </w:t>
      </w:r>
      <w:r w:rsidR="00EE4CD4">
        <w:t>species that co</w:t>
      </w:r>
      <w:r w:rsidR="00546A6C">
        <w:t>ntains at least 3</w:t>
      </w:r>
      <w:r w:rsidR="00EE4CD4">
        <w:t xml:space="preserve"> sequences in the set of 39 gut sequences, but not matched to the 17 </w:t>
      </w:r>
      <w:proofErr w:type="gramStart"/>
      <w:r w:rsidR="00EE4CD4">
        <w:t>oral-typical</w:t>
      </w:r>
      <w:proofErr w:type="gramEnd"/>
      <w:r w:rsidR="00EE4CD4">
        <w:t xml:space="preserve"> ASVs, were removed. </w:t>
      </w:r>
      <w:r w:rsidR="00D05D52">
        <w:t>Next</w:t>
      </w:r>
      <w:r w:rsidR="00362A79">
        <w:t>, the</w:t>
      </w:r>
      <w:r w:rsidR="009B275E">
        <w:t xml:space="preserve"> </w:t>
      </w:r>
      <w:r w:rsidR="005031ED">
        <w:t>29 sequences</w:t>
      </w:r>
      <w:r w:rsidR="00EE0277">
        <w:t xml:space="preserve"> </w:t>
      </w:r>
      <w:r w:rsidR="00EE4CD4">
        <w:t xml:space="preserve">matching the 17 </w:t>
      </w:r>
      <w:proofErr w:type="gramStart"/>
      <w:r w:rsidR="00EE4CD4">
        <w:t>oral-typical</w:t>
      </w:r>
      <w:proofErr w:type="gramEnd"/>
      <w:r w:rsidR="00EE4CD4">
        <w:t xml:space="preserve"> ASVs</w:t>
      </w:r>
      <w:r w:rsidR="009B275E">
        <w:t xml:space="preserve"> </w:t>
      </w:r>
      <w:r w:rsidR="00546A6C">
        <w:t>from</w:t>
      </w:r>
      <w:r w:rsidR="00EE0277">
        <w:t xml:space="preserve"> the coverage test</w:t>
      </w:r>
      <w:r w:rsidR="009B275E">
        <w:t xml:space="preserve"> were added. </w:t>
      </w:r>
      <w:r w:rsidR="00362A79">
        <w:t>Finally,</w:t>
      </w:r>
      <w:r w:rsidR="009B275E">
        <w:t xml:space="preserve"> </w:t>
      </w:r>
      <w:r w:rsidR="00EE0277">
        <w:t>7 redundant sequences</w:t>
      </w:r>
      <w:r w:rsidR="00EE4CD4">
        <w:t xml:space="preserve"> </w:t>
      </w:r>
      <w:r w:rsidR="00F152FD">
        <w:t xml:space="preserve">were found if there exist </w:t>
      </w:r>
      <w:r w:rsidR="00EE4CD4">
        <w:t xml:space="preserve">longer </w:t>
      </w:r>
      <w:r w:rsidR="00F152FD">
        <w:t>sequences</w:t>
      </w:r>
      <w:r w:rsidR="00EE4CD4">
        <w:t xml:space="preserve"> that fully contain them as part</w:t>
      </w:r>
      <w:r w:rsidR="00F152FD">
        <w:t xml:space="preserve">s and </w:t>
      </w:r>
      <w:r w:rsidR="00EE4CD4">
        <w:t>removed</w:t>
      </w:r>
      <w:r w:rsidR="00D015BF">
        <w:t>.</w:t>
      </w:r>
    </w:p>
    <w:p w14:paraId="3E22B366" w14:textId="77777777" w:rsidR="00144DBE" w:rsidRPr="00AC26F8" w:rsidRDefault="00144DBE" w:rsidP="000A48DA"/>
    <w:p w14:paraId="7D5F078C" w14:textId="08F4E6C4" w:rsidR="00226142" w:rsidRDefault="00770908" w:rsidP="000A48DA">
      <w:pPr>
        <w:rPr>
          <w:b/>
        </w:rPr>
      </w:pPr>
      <w:r w:rsidRPr="00AC26F8">
        <w:rPr>
          <w:b/>
        </w:rPr>
        <w:t xml:space="preserve">16S amplicon </w:t>
      </w:r>
      <w:r w:rsidR="009A1C7C">
        <w:rPr>
          <w:b/>
        </w:rPr>
        <w:t>sequencing</w:t>
      </w:r>
    </w:p>
    <w:p w14:paraId="442F58C2" w14:textId="65639426" w:rsidR="00770908" w:rsidRDefault="00127473" w:rsidP="00127473">
      <w:r>
        <w:t xml:space="preserve">The &gt;10,000 microbiome samples from the adult </w:t>
      </w:r>
      <w:proofErr w:type="spellStart"/>
      <w:r>
        <w:t>allo</w:t>
      </w:r>
      <w:proofErr w:type="spellEnd"/>
      <w:r>
        <w:t xml:space="preserve">-HCT recipients were </w:t>
      </w:r>
      <w:r w:rsidR="00CA0C0F">
        <w:t xml:space="preserve">previously </w:t>
      </w:r>
      <w:r>
        <w:t>analyzed by an</w:t>
      </w:r>
      <w:r w:rsidRPr="00AC26F8">
        <w:t xml:space="preserve"> in-house processing pipeline </w:t>
      </w:r>
      <w:r>
        <w:t xml:space="preserve">and the </w:t>
      </w:r>
      <w:r w:rsidR="004B0605">
        <w:t>ASV profiles</w:t>
      </w:r>
      <w:r>
        <w:t xml:space="preserve"> were available in a recent compilation study </w:t>
      </w:r>
      <w:r w:rsidR="00770908"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AC26F8">
        <w:fldChar w:fldCharType="separate"/>
      </w:r>
      <w:r w:rsidR="00D42550" w:rsidRPr="00AC26F8">
        <w:t>(Liao et al., 2021)</w:t>
      </w:r>
      <w:r w:rsidR="00770908" w:rsidRPr="00AC26F8">
        <w:fldChar w:fldCharType="end"/>
      </w:r>
      <w:r w:rsidR="00770908" w:rsidRPr="00AC26F8">
        <w:t xml:space="preserve">. Briefly, </w:t>
      </w:r>
      <w:r w:rsidR="004B0605">
        <w:t>r</w:t>
      </w:r>
      <w:r w:rsidR="00770908" w:rsidRPr="00AC26F8">
        <w:t>eads were trimmed to the first 180 bp or the first point with a quality score Q&lt;</w:t>
      </w:r>
      <w:proofErr w:type="gramStart"/>
      <w:r w:rsidR="00770908" w:rsidRPr="00AC26F8">
        <w:t>2</w:t>
      </w:r>
      <w:r w:rsidR="004B0605">
        <w:t>, and</w:t>
      </w:r>
      <w:proofErr w:type="gramEnd"/>
      <w:r w:rsidR="004B0605">
        <w:t xml:space="preserve"> </w:t>
      </w:r>
      <w:r w:rsidR="00770908" w:rsidRPr="00AC26F8">
        <w:t>removed if they contained ambiguous nucleotides (N) or if two or more errors were expected based on the quality of the trimmed read</w:t>
      </w:r>
      <w:r w:rsidR="004B0605">
        <w:t>s</w:t>
      </w:r>
      <w:r w:rsidR="00770908" w:rsidRPr="00AC26F8">
        <w:t xml:space="preserve">. </w:t>
      </w:r>
      <w:r w:rsidR="004B0605" w:rsidRPr="00AC26F8">
        <w:t xml:space="preserve">ASVs were identified using </w:t>
      </w:r>
      <w:r w:rsidR="004B0605">
        <w:t>DADA2</w:t>
      </w:r>
      <w:r w:rsidR="00A30966">
        <w:t xml:space="preserve"> (</w:t>
      </w:r>
      <w:r w:rsidR="00A30966" w:rsidRPr="00AC26F8">
        <w:t>Divisive Amplicon Denoising Algorithm</w:t>
      </w:r>
      <w:r w:rsidR="00A30966">
        <w:t>)</w:t>
      </w:r>
      <w:r w:rsidR="00A30966" w:rsidRPr="00226142">
        <w:t xml:space="preserve"> </w:t>
      </w:r>
      <w:r w:rsidR="004B0605">
        <w:fldChar w:fldCharType="begin"/>
      </w:r>
      <w:r w:rsidR="00A30966">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fldChar w:fldCharType="separate"/>
      </w:r>
      <w:r w:rsidR="00A30966">
        <w:rPr>
          <w:noProof/>
        </w:rPr>
        <w:t>(Callahan</w:t>
      </w:r>
      <w:r w:rsidR="00A30966" w:rsidRPr="00A30966">
        <w:rPr>
          <w:i/>
          <w:noProof/>
        </w:rPr>
        <w:t xml:space="preserve"> et al.</w:t>
      </w:r>
      <w:r w:rsidR="00A30966">
        <w:rPr>
          <w:noProof/>
        </w:rPr>
        <w:t>, 2016)</w:t>
      </w:r>
      <w:r w:rsidR="004B0605">
        <w:fldChar w:fldCharType="end"/>
      </w:r>
      <w:r w:rsidR="004B0605">
        <w:t xml:space="preserve"> and</w:t>
      </w:r>
      <w:r w:rsidR="004B0605" w:rsidRPr="00AC26F8">
        <w:t xml:space="preserve"> </w:t>
      </w:r>
      <w:r w:rsidR="004B0605">
        <w:t xml:space="preserve">classified </w:t>
      </w:r>
      <w:r w:rsidR="00A53565">
        <w:t xml:space="preserve">by </w:t>
      </w:r>
      <w:proofErr w:type="spellStart"/>
      <w:r w:rsidR="00A53565">
        <w:t>IDTaxa</w:t>
      </w:r>
      <w:proofErr w:type="spellEnd"/>
      <w:r w:rsidR="00A53565">
        <w:t xml:space="preserve"> </w:t>
      </w:r>
      <w:r w:rsidR="00A53565">
        <w:fldChar w:fldCharType="begin"/>
      </w:r>
      <w:r w:rsidR="00A53565">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fldChar w:fldCharType="separate"/>
      </w:r>
      <w:r w:rsidR="00A53565">
        <w:rPr>
          <w:noProof/>
        </w:rPr>
        <w:t>(Murali et al., 2018)</w:t>
      </w:r>
      <w:r w:rsidR="00A53565">
        <w:fldChar w:fldCharType="end"/>
      </w:r>
      <w:r w:rsidR="00A53565">
        <w:t xml:space="preserve"> </w:t>
      </w:r>
      <w:r w:rsidR="00770908" w:rsidRPr="00AC26F8">
        <w:t>and the SILVA 138 database</w:t>
      </w:r>
      <w:r w:rsidR="00571184">
        <w:t xml:space="preserve"> </w:t>
      </w:r>
      <w:r w:rsidR="00571184">
        <w:fldChar w:fldCharType="begin"/>
      </w:r>
      <w:r w:rsidR="00571184">
        <w:instrText xml:space="preserve"> ADDIN EN.CITE &lt;EndNote&gt;&lt;Cite&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fldChar w:fldCharType="separate"/>
      </w:r>
      <w:r w:rsidR="00571184">
        <w:rPr>
          <w:noProof/>
        </w:rPr>
        <w:t>(Quast et al., 2012)</w:t>
      </w:r>
      <w:r w:rsidR="00571184">
        <w:fldChar w:fldCharType="end"/>
      </w:r>
      <w:r w:rsidR="00770908" w:rsidRPr="00AC26F8">
        <w:t>.</w:t>
      </w:r>
    </w:p>
    <w:p w14:paraId="5195BEBB" w14:textId="37E35106" w:rsidR="00CA0C0F" w:rsidRDefault="00CA0C0F" w:rsidP="00127473"/>
    <w:p w14:paraId="26A81305" w14:textId="33617134" w:rsidR="00CA0C0F" w:rsidRDefault="00CA0C0F" w:rsidP="00127473">
      <w:r>
        <w:t xml:space="preserve">The </w:t>
      </w:r>
      <w:r w:rsidR="00DB4841" w:rsidRPr="00226142">
        <w:t>demultiplexed and primer-trimmed</w:t>
      </w:r>
      <w:r w:rsidR="00DB4841">
        <w:t xml:space="preserve"> </w:t>
      </w:r>
      <w:r w:rsidR="00180F2C">
        <w:t>HMP 16S sequences</w:t>
      </w:r>
      <w:r w:rsidR="00DB4841">
        <w:t xml:space="preserve"> were</w:t>
      </w:r>
      <w:r w:rsidR="00180F2C">
        <w:t xml:space="preserve"> downloaded from the </w:t>
      </w:r>
      <w:proofErr w:type="spellStart"/>
      <w:r w:rsidR="00180F2C">
        <w:t>Qitta</w:t>
      </w:r>
      <w:proofErr w:type="spellEnd"/>
      <w:r w:rsidR="00180F2C">
        <w:t xml:space="preserve"> repository</w:t>
      </w:r>
      <w:r w:rsidR="00FA2FDB">
        <w:t xml:space="preserve"> </w:t>
      </w:r>
      <w:r w:rsidR="00FA2FDB">
        <w:fldChar w:fldCharType="begin"/>
      </w:r>
      <w:r w:rsidR="00FA2FDB">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fldChar w:fldCharType="separate"/>
      </w:r>
      <w:r w:rsidR="00FA2FDB">
        <w:rPr>
          <w:noProof/>
        </w:rPr>
        <w:t>(Gonzalez et al., 2018)</w:t>
      </w:r>
      <w:r w:rsidR="00FA2FDB">
        <w:fldChar w:fldCharType="end"/>
      </w:r>
      <w:r w:rsidR="00180F2C">
        <w:t xml:space="preserve"> </w:t>
      </w:r>
      <w:r w:rsidR="00DB4841">
        <w:t>and processed by QIIME (</w:t>
      </w:r>
      <w:r w:rsidR="00DB4841" w:rsidRPr="00DB4841">
        <w:t>Quantitative Insights Into Microbial Ecology</w:t>
      </w:r>
      <w:r w:rsidR="00DB4841">
        <w:t xml:space="preserve">) 2 version 2021.08 </w:t>
      </w:r>
      <w:r w:rsidR="00DB4841">
        <w:fldChar w:fldCharType="begin"/>
      </w:r>
      <w:r w:rsidR="00DB4841">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fldChar w:fldCharType="separate"/>
      </w:r>
      <w:r w:rsidR="00DB4841">
        <w:rPr>
          <w:noProof/>
        </w:rPr>
        <w:t>(Bolyen</w:t>
      </w:r>
      <w:r w:rsidR="00DB4841" w:rsidRPr="00DB4841">
        <w:rPr>
          <w:i/>
          <w:noProof/>
        </w:rPr>
        <w:t xml:space="preserve"> et al.</w:t>
      </w:r>
      <w:r w:rsidR="00DB4841">
        <w:rPr>
          <w:noProof/>
        </w:rPr>
        <w:t>, 2019)</w:t>
      </w:r>
      <w:r w:rsidR="00DB4841">
        <w:fldChar w:fldCharType="end"/>
      </w:r>
      <w:r w:rsidR="00DB4841">
        <w:t xml:space="preserve"> </w:t>
      </w:r>
      <w:r>
        <w:t xml:space="preserve">. </w:t>
      </w:r>
      <w:r w:rsidRPr="00226142">
        <w:t>DADA2</w:t>
      </w:r>
      <w:r>
        <w:t xml:space="preserve"> </w:t>
      </w:r>
      <w:r w:rsidRPr="00226142">
        <w:t xml:space="preserve">was used to denoise data and generate </w:t>
      </w:r>
      <w:r w:rsidR="00A30966">
        <w:t xml:space="preserve">an ASV </w:t>
      </w:r>
      <w:r w:rsidRPr="00226142">
        <w:t>per sample counts table, using the</w:t>
      </w:r>
      <w:r w:rsidR="00180F2C">
        <w:t xml:space="preserve"> </w:t>
      </w:r>
      <w:r w:rsidRPr="00226142">
        <w:t xml:space="preserve">denoise-pyro plugin from the QIIME2 suite </w:t>
      </w:r>
      <w:r w:rsidRPr="00226142">
        <w:lastRenderedPageBreak/>
        <w:t xml:space="preserve">(version 2021.8) </w:t>
      </w:r>
      <w:r w:rsidR="00A30966">
        <w:fldChar w:fldCharType="begin"/>
      </w:r>
      <w:r w:rsidR="00A30966">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fldChar w:fldCharType="separate"/>
      </w:r>
      <w:r w:rsidR="00A30966">
        <w:rPr>
          <w:noProof/>
        </w:rPr>
        <w:t>(Bolyen</w:t>
      </w:r>
      <w:r w:rsidR="00A30966" w:rsidRPr="00A30966">
        <w:rPr>
          <w:i/>
          <w:noProof/>
        </w:rPr>
        <w:t xml:space="preserve"> et al.</w:t>
      </w:r>
      <w:r w:rsidR="00A30966">
        <w:rPr>
          <w:noProof/>
        </w:rPr>
        <w:t>, 2019)</w:t>
      </w:r>
      <w:r w:rsidR="00A30966">
        <w:fldChar w:fldCharType="end"/>
      </w:r>
      <w:r w:rsidRPr="00226142">
        <w:t>. Parameter --p-</w:t>
      </w:r>
      <w:proofErr w:type="spellStart"/>
      <w:r w:rsidRPr="00226142">
        <w:t>trunc</w:t>
      </w:r>
      <w:proofErr w:type="spellEnd"/>
      <w:r w:rsidRPr="00226142">
        <w:t>-</w:t>
      </w:r>
      <w:proofErr w:type="spellStart"/>
      <w:r w:rsidRPr="00226142">
        <w:t>len</w:t>
      </w:r>
      <w:proofErr w:type="spellEnd"/>
      <w:r w:rsidRPr="00226142">
        <w:t xml:space="preserve"> 395 was used to remove low quality tails. Taxonomy classification of the representative ASV sequences was performed using the </w:t>
      </w:r>
      <w:r w:rsidR="002623EB">
        <w:t xml:space="preserve">QIIME </w:t>
      </w:r>
      <w:r w:rsidRPr="00226142">
        <w:t xml:space="preserve">feature-classifier plugin </w:t>
      </w:r>
      <w:r w:rsidR="00FF7621">
        <w:t>against</w:t>
      </w:r>
      <w:r w:rsidRPr="00226142">
        <w:t xml:space="preserve"> the SILVA </w:t>
      </w:r>
      <w:r w:rsidR="002623EB">
        <w:t xml:space="preserve">v138 </w:t>
      </w:r>
      <w:r w:rsidRPr="00226142">
        <w:t>databas</w:t>
      </w:r>
      <w:r w:rsidR="002623EB">
        <w:t xml:space="preserve">e </w:t>
      </w:r>
      <w:r w:rsidR="002623EB">
        <w:fldChar w:fldCharType="begin"/>
      </w:r>
      <w:r w:rsidR="00571184">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fldChar w:fldCharType="separate"/>
      </w:r>
      <w:r w:rsidR="00571184">
        <w:rPr>
          <w:noProof/>
        </w:rPr>
        <w:t>(Quast</w:t>
      </w:r>
      <w:r w:rsidR="00571184" w:rsidRPr="00571184">
        <w:rPr>
          <w:i/>
          <w:noProof/>
        </w:rPr>
        <w:t xml:space="preserve"> et al.</w:t>
      </w:r>
      <w:r w:rsidR="00571184">
        <w:rPr>
          <w:noProof/>
        </w:rPr>
        <w:t>, 2012)</w:t>
      </w:r>
      <w:r w:rsidR="002623EB">
        <w:fldChar w:fldCharType="end"/>
      </w:r>
      <w:r w:rsidRPr="00226142">
        <w:t>. First, V3-V5 region reads were extracted from the reference sequences using the extract-reads method.  A classifier was then created using the fit-classifier-naïve-bayes method [5] with the extracted reads and the reference taxonomy. Finally, this classifier was run on the ASV sequences using the 'classify-</w:t>
      </w:r>
      <w:proofErr w:type="spellStart"/>
      <w:r w:rsidRPr="00226142">
        <w:t>sklearn</w:t>
      </w:r>
      <w:proofErr w:type="spellEnd"/>
      <w:r w:rsidRPr="00226142">
        <w:t>' method to get the sequences taxonomy.</w:t>
      </w:r>
    </w:p>
    <w:p w14:paraId="5782FB79" w14:textId="25C4B9BE" w:rsidR="00382E5B" w:rsidRDefault="00382E5B" w:rsidP="00127473"/>
    <w:p w14:paraId="6E2BD895" w14:textId="33B9048D" w:rsidR="00683617" w:rsidRDefault="00382E5B" w:rsidP="00382E5B">
      <w:r>
        <w:t xml:space="preserve">All other microbiome datasets used in this study were </w:t>
      </w:r>
      <w:r w:rsidR="00CA0C0F">
        <w:t xml:space="preserve">similarly </w:t>
      </w:r>
      <w:r>
        <w:t>processed using Q</w:t>
      </w:r>
      <w:r w:rsidR="00DF557B">
        <w:t>IIME</w:t>
      </w:r>
      <w:r>
        <w:t>2</w:t>
      </w:r>
      <w:r w:rsidR="004F0B82">
        <w:t xml:space="preserve"> version 2021.11</w:t>
      </w:r>
      <w:r w:rsidR="003A76BB">
        <w:t xml:space="preserve"> </w:t>
      </w:r>
      <w:r w:rsidR="003A76BB">
        <w:fldChar w:fldCharType="begin"/>
      </w:r>
      <w:r w:rsidR="003A76BB">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fldChar w:fldCharType="separate"/>
      </w:r>
      <w:r w:rsidR="003A76BB">
        <w:rPr>
          <w:noProof/>
        </w:rPr>
        <w:t>(Bolyen</w:t>
      </w:r>
      <w:r w:rsidR="003A76BB" w:rsidRPr="003A76BB">
        <w:rPr>
          <w:i/>
          <w:noProof/>
        </w:rPr>
        <w:t xml:space="preserve"> et al.</w:t>
      </w:r>
      <w:r w:rsidR="003A76BB">
        <w:rPr>
          <w:noProof/>
        </w:rPr>
        <w:t>, 2019)</w:t>
      </w:r>
      <w:r w:rsidR="003A76BB">
        <w:fldChar w:fldCharType="end"/>
      </w:r>
      <w:r>
        <w:t xml:space="preserve">. </w:t>
      </w:r>
      <w:r w:rsidR="0073445B">
        <w:t>When needed</w:t>
      </w:r>
      <w:r>
        <w:t xml:space="preserve">, primers were removed </w:t>
      </w:r>
      <w:r w:rsidR="00E62539">
        <w:t>from</w:t>
      </w:r>
      <w:r>
        <w:t xml:space="preserve"> demultiplexed </w:t>
      </w:r>
      <w:r w:rsidR="00DE6CF1">
        <w:t xml:space="preserve">short reads </w:t>
      </w:r>
      <w:r>
        <w:t xml:space="preserve">using the </w:t>
      </w:r>
      <w:r w:rsidR="00DF557B">
        <w:t>QIIME</w:t>
      </w:r>
      <w:r>
        <w:t xml:space="preserve"> </w:t>
      </w:r>
      <w:proofErr w:type="spellStart"/>
      <w:r>
        <w:t>cutadapt</w:t>
      </w:r>
      <w:proofErr w:type="spellEnd"/>
      <w:r>
        <w:t xml:space="preserve"> plugin </w:t>
      </w:r>
      <w:r w:rsidR="00DF557B">
        <w:fldChar w:fldCharType="begin"/>
      </w:r>
      <w:r w:rsidR="00DF557B">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fldChar w:fldCharType="separate"/>
      </w:r>
      <w:r w:rsidR="00DF557B">
        <w:rPr>
          <w:noProof/>
        </w:rPr>
        <w:t>(Martin, 2011)</w:t>
      </w:r>
      <w:r w:rsidR="00DF557B">
        <w:fldChar w:fldCharType="end"/>
      </w:r>
      <w:r w:rsidR="00DF557B">
        <w:t xml:space="preserve"> </w:t>
      </w:r>
      <w:r>
        <w:t>with parameters “</w:t>
      </w:r>
      <w:r w:rsidR="005B0194">
        <w:t>--</w:t>
      </w:r>
      <w:r>
        <w:t>p-error-rate 0.1” and “</w:t>
      </w:r>
      <w:r w:rsidR="005B0194">
        <w:t>--</w:t>
      </w:r>
      <w:r>
        <w:t>p-overlap 3”. The trimmed reads were denoised using the</w:t>
      </w:r>
      <w:r w:rsidR="00236B65">
        <w:t xml:space="preserve"> QIIME </w:t>
      </w:r>
      <w:r>
        <w:t xml:space="preserve">dada2 plugin with truncation lengths determined </w:t>
      </w:r>
      <w:r w:rsidR="00E62539">
        <w:t>by</w:t>
      </w:r>
      <w:r>
        <w:t xml:space="preserve"> </w:t>
      </w:r>
      <w:r w:rsidR="00E62539">
        <w:t>per-base</w:t>
      </w:r>
      <w:r>
        <w:t xml:space="preserve"> quality score</w:t>
      </w:r>
      <w:r w:rsidR="00CA6FCA">
        <w:t>s</w:t>
      </w:r>
      <w:r w:rsidR="004D749C">
        <w:t xml:space="preserve"> </w:t>
      </w:r>
      <w:r w:rsidR="009D0231">
        <w:t xml:space="preserve">to generate </w:t>
      </w:r>
      <w:r w:rsidR="005E699E">
        <w:t>feature tables at the ASV level</w:t>
      </w:r>
      <w:r>
        <w:t>.</w:t>
      </w:r>
      <w:r w:rsidR="00683617">
        <w:t xml:space="preserve"> </w:t>
      </w:r>
      <w:r w:rsidR="004D749C">
        <w:t>Taxonomic</w:t>
      </w:r>
      <w:r w:rsidR="005E699E">
        <w:t xml:space="preserve"> classification was performed using </w:t>
      </w:r>
      <w:r w:rsidR="00683617">
        <w:t xml:space="preserve">the </w:t>
      </w:r>
      <w:r w:rsidR="00C8332C">
        <w:t>QIIME</w:t>
      </w:r>
      <w:r w:rsidR="00683617">
        <w:t xml:space="preserve"> </w:t>
      </w:r>
      <w:r w:rsidR="00E03ECB">
        <w:t>plugin “</w:t>
      </w:r>
      <w:r w:rsidR="00683617">
        <w:t>feature-classifier cl</w:t>
      </w:r>
      <w:r w:rsidR="005E699E">
        <w:t>a</w:t>
      </w:r>
      <w:r w:rsidR="00683617">
        <w:t>ssify-</w:t>
      </w:r>
      <w:proofErr w:type="spellStart"/>
      <w:r w:rsidR="00683617">
        <w:t>sklearn</w:t>
      </w:r>
      <w:proofErr w:type="spellEnd"/>
      <w:r w:rsidR="00E03ECB">
        <w:t>”</w:t>
      </w:r>
      <w:r w:rsidR="00683617">
        <w:t xml:space="preserve"> </w:t>
      </w:r>
      <w:r w:rsidR="00E03ECB">
        <w:fldChar w:fldCharType="begin"/>
      </w:r>
      <w:r w:rsidR="00F60F02">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fldChar w:fldCharType="separate"/>
      </w:r>
      <w:r w:rsidR="00F60F02">
        <w:rPr>
          <w:noProof/>
        </w:rPr>
        <w:t>(Pedregosa</w:t>
      </w:r>
      <w:r w:rsidR="00F60F02" w:rsidRPr="00F60F02">
        <w:rPr>
          <w:i/>
          <w:noProof/>
        </w:rPr>
        <w:t xml:space="preserve"> et al.</w:t>
      </w:r>
      <w:r w:rsidR="00F60F02">
        <w:rPr>
          <w:noProof/>
        </w:rPr>
        <w:t>, 2011)</w:t>
      </w:r>
      <w:r w:rsidR="00E03ECB">
        <w:fldChar w:fldCharType="end"/>
      </w:r>
      <w:r w:rsidR="00E03ECB">
        <w:t xml:space="preserve"> </w:t>
      </w:r>
      <w:r w:rsidR="00683617">
        <w:t xml:space="preserve">against </w:t>
      </w:r>
      <w:r w:rsidR="00782563">
        <w:t xml:space="preserve">the </w:t>
      </w:r>
      <w:r w:rsidR="005E699E">
        <w:t>SILVA</w:t>
      </w:r>
      <w:r w:rsidR="00683617">
        <w:t xml:space="preserve"> 138 database</w:t>
      </w:r>
      <w:r w:rsidR="004A6279">
        <w:t xml:space="preserve"> </w:t>
      </w:r>
      <w:r w:rsidR="004A6279">
        <w:fldChar w:fldCharType="begin"/>
      </w:r>
      <w:r w:rsidR="004A6279">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fldChar w:fldCharType="separate"/>
      </w:r>
      <w:r w:rsidR="004A6279">
        <w:rPr>
          <w:noProof/>
        </w:rPr>
        <w:t>(Quast</w:t>
      </w:r>
      <w:r w:rsidR="004A6279" w:rsidRPr="004A6279">
        <w:rPr>
          <w:i/>
          <w:noProof/>
        </w:rPr>
        <w:t xml:space="preserve"> et al.</w:t>
      </w:r>
      <w:r w:rsidR="004A6279">
        <w:rPr>
          <w:noProof/>
        </w:rPr>
        <w:t>, 2012)</w:t>
      </w:r>
      <w:r w:rsidR="004A6279">
        <w:fldChar w:fldCharType="end"/>
      </w:r>
      <w:r w:rsidR="00683617">
        <w:t xml:space="preserve"> at </w:t>
      </w:r>
      <w:r w:rsidR="005E699E">
        <w:t xml:space="preserve">a cutoff of </w:t>
      </w:r>
      <w:r w:rsidR="00683617">
        <w:t xml:space="preserve">80% </w:t>
      </w:r>
      <w:r w:rsidR="005E699E">
        <w:t>and inferred to the lowest possible taxonomic level</w:t>
      </w:r>
      <w:r w:rsidR="00683617">
        <w:t>.</w:t>
      </w:r>
    </w:p>
    <w:p w14:paraId="3D52FC9C" w14:textId="12F31AF1" w:rsidR="00EB3FE8" w:rsidRPr="00AC26F8" w:rsidRDefault="00EB3FE8" w:rsidP="000A48DA"/>
    <w:p w14:paraId="56467731" w14:textId="709C7F51" w:rsidR="00770908" w:rsidRPr="00AC26F8" w:rsidRDefault="00770908" w:rsidP="000A48DA">
      <w:pPr>
        <w:rPr>
          <w:b/>
        </w:rPr>
      </w:pPr>
      <w:r w:rsidRPr="00AC26F8">
        <w:rPr>
          <w:b/>
        </w:rPr>
        <w:t xml:space="preserve">Shotgun metagenomic </w:t>
      </w:r>
      <w:r w:rsidR="003012CC">
        <w:rPr>
          <w:b/>
        </w:rPr>
        <w:t>sequencing</w:t>
      </w:r>
    </w:p>
    <w:p w14:paraId="583B989B" w14:textId="73F255F5" w:rsidR="00770908" w:rsidRPr="00AC26F8" w:rsidRDefault="00770908" w:rsidP="00E65C29">
      <w:r w:rsidRPr="00AC26F8">
        <w:t xml:space="preserve">We adapted a recently published pipeline </w:t>
      </w:r>
      <w:r w:rsidR="00266E68">
        <w:fldChar w:fldCharType="begin"/>
      </w:r>
      <w:r w:rsidR="00B43768">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fldChar w:fldCharType="separate"/>
      </w:r>
      <w:r w:rsidR="00B43768">
        <w:rPr>
          <w:noProof/>
        </w:rPr>
        <w:t>(Siranosian</w:t>
      </w:r>
      <w:r w:rsidR="00B43768" w:rsidRPr="00B43768">
        <w:rPr>
          <w:i/>
          <w:noProof/>
        </w:rPr>
        <w:t xml:space="preserve"> et al.</w:t>
      </w:r>
      <w:r w:rsidR="00B43768">
        <w:rPr>
          <w:noProof/>
        </w:rPr>
        <w:t>, 2022)</w:t>
      </w:r>
      <w:r w:rsidR="00266E68">
        <w:fldChar w:fldCharType="end"/>
      </w:r>
      <w:r w:rsidR="00266E68">
        <w:t xml:space="preserve"> </w:t>
      </w:r>
      <w:r w:rsidRPr="00AC26F8">
        <w:t>to assemble the contigs from short reads using MEGAHIT</w:t>
      </w:r>
      <w:r w:rsidR="00BD3DC7">
        <w:t xml:space="preserve"> </w:t>
      </w:r>
      <w:r w:rsidR="00BD3DC7">
        <w:fldChar w:fldCharType="begin"/>
      </w:r>
      <w:r w:rsidR="00BD3DC7">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fldChar w:fldCharType="separate"/>
      </w:r>
      <w:r w:rsidR="00BD3DC7">
        <w:rPr>
          <w:noProof/>
        </w:rPr>
        <w:t>(Li</w:t>
      </w:r>
      <w:r w:rsidR="00BD3DC7" w:rsidRPr="00BD3DC7">
        <w:rPr>
          <w:i/>
          <w:noProof/>
        </w:rPr>
        <w:t xml:space="preserve"> et al.</w:t>
      </w:r>
      <w:r w:rsidR="00BD3DC7">
        <w:rPr>
          <w:noProof/>
        </w:rPr>
        <w:t>, 2015)</w:t>
      </w:r>
      <w:r w:rsidR="00BD3DC7">
        <w:fldChar w:fldCharType="end"/>
      </w:r>
      <w:r w:rsidR="00BD3DC7">
        <w:t xml:space="preserve"> </w:t>
      </w:r>
      <w:r w:rsidRPr="00AC26F8">
        <w:t xml:space="preserve">and then bin the contigs into Metagenome-assembled genomes (MAGs) using two different methods: Metabat2 </w:t>
      </w:r>
      <w:r w:rsidR="00086A2B">
        <w:fldChar w:fldCharType="begin"/>
      </w:r>
      <w:r w:rsidR="00086A2B">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fldChar w:fldCharType="separate"/>
      </w:r>
      <w:r w:rsidR="00086A2B">
        <w:rPr>
          <w:noProof/>
        </w:rPr>
        <w:t>(Kang</w:t>
      </w:r>
      <w:r w:rsidR="00086A2B" w:rsidRPr="00086A2B">
        <w:rPr>
          <w:i/>
          <w:noProof/>
        </w:rPr>
        <w:t xml:space="preserve"> et al.</w:t>
      </w:r>
      <w:r w:rsidR="00086A2B">
        <w:rPr>
          <w:noProof/>
        </w:rPr>
        <w:t>, 2019)</w:t>
      </w:r>
      <w:r w:rsidR="00086A2B">
        <w:fldChar w:fldCharType="end"/>
      </w:r>
      <w:r w:rsidR="00086A2B">
        <w:t xml:space="preserve"> </w:t>
      </w:r>
      <w:r w:rsidRPr="00AC26F8">
        <w:t>and CONCOCT</w:t>
      </w:r>
      <w:r w:rsidR="00086A2B">
        <w:t xml:space="preserve"> </w:t>
      </w:r>
      <w:r w:rsidR="00086A2B">
        <w:fldChar w:fldCharType="begin"/>
      </w:r>
      <w:r w:rsidR="00086A2B">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fldChar w:fldCharType="separate"/>
      </w:r>
      <w:r w:rsidR="00086A2B">
        <w:rPr>
          <w:noProof/>
        </w:rPr>
        <w:t>(Alneberg</w:t>
      </w:r>
      <w:r w:rsidR="00086A2B" w:rsidRPr="00086A2B">
        <w:rPr>
          <w:i/>
          <w:noProof/>
        </w:rPr>
        <w:t xml:space="preserve"> et al.</w:t>
      </w:r>
      <w:r w:rsidR="00086A2B">
        <w:rPr>
          <w:noProof/>
        </w:rPr>
        <w:t>, 2014)</w:t>
      </w:r>
      <w:r w:rsidR="00086A2B">
        <w:fldChar w:fldCharType="end"/>
      </w:r>
      <w:r w:rsidRPr="00AC26F8">
        <w:t>. The results were then aggregated to produce an optimized, non-redundant set of MAGs by DAS Tool</w:t>
      </w:r>
      <w:r w:rsidR="00086A2B">
        <w:t xml:space="preserve"> </w:t>
      </w:r>
      <w:r w:rsidR="00086A2B">
        <w:fldChar w:fldCharType="begin"/>
      </w:r>
      <w:r w:rsidR="00086A2B">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fldChar w:fldCharType="separate"/>
      </w:r>
      <w:r w:rsidR="00086A2B">
        <w:rPr>
          <w:noProof/>
        </w:rPr>
        <w:t>(Sieber</w:t>
      </w:r>
      <w:r w:rsidR="00086A2B" w:rsidRPr="00086A2B">
        <w:rPr>
          <w:i/>
          <w:noProof/>
        </w:rPr>
        <w:t xml:space="preserve"> et al.</w:t>
      </w:r>
      <w:r w:rsidR="00086A2B">
        <w:rPr>
          <w:noProof/>
        </w:rPr>
        <w:t>, 2018)</w:t>
      </w:r>
      <w:r w:rsidR="00086A2B">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spp. </w:t>
      </w:r>
      <w:r w:rsidRPr="00AC26F8">
        <w:t>by Kraken2</w:t>
      </w:r>
      <w:r w:rsidR="00CC690F">
        <w:t xml:space="preserve"> </w:t>
      </w:r>
      <w:r w:rsidR="00CC690F">
        <w:fldChar w:fldCharType="begin"/>
      </w:r>
      <w:r w:rsidR="00CC690F">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fldChar w:fldCharType="separate"/>
      </w:r>
      <w:r w:rsidR="00CC690F">
        <w:rPr>
          <w:noProof/>
        </w:rPr>
        <w:t>(Wood</w:t>
      </w:r>
      <w:r w:rsidR="00CC690F" w:rsidRPr="00CC690F">
        <w:rPr>
          <w:i/>
          <w:noProof/>
        </w:rPr>
        <w:t xml:space="preserve"> et al.</w:t>
      </w:r>
      <w:r w:rsidR="00CC690F">
        <w:rPr>
          <w:noProof/>
        </w:rPr>
        <w:t>, 2019)</w:t>
      </w:r>
      <w:r w:rsidR="00CC690F">
        <w:fldChar w:fldCharType="end"/>
      </w:r>
      <w:r w:rsidRPr="00AC26F8">
        <w:t xml:space="preserve"> were analyzed by </w:t>
      </w:r>
      <w:proofErr w:type="spellStart"/>
      <w:r w:rsidRPr="00AC26F8">
        <w:t>iRep</w:t>
      </w:r>
      <w:proofErr w:type="spellEnd"/>
      <w:r w:rsidR="00CC690F">
        <w:t xml:space="preserve"> </w:t>
      </w:r>
      <w:r w:rsidR="00CC690F">
        <w:fldChar w:fldCharType="begin"/>
      </w:r>
      <w:r w:rsidR="00A30966">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fldChar w:fldCharType="separate"/>
      </w:r>
      <w:r w:rsidR="00A30966">
        <w:rPr>
          <w:noProof/>
        </w:rPr>
        <w:t>(Brown</w:t>
      </w:r>
      <w:r w:rsidR="00A30966" w:rsidRPr="00A30966">
        <w:rPr>
          <w:i/>
          <w:noProof/>
        </w:rPr>
        <w:t xml:space="preserve"> et al.</w:t>
      </w:r>
      <w:r w:rsidR="00A30966">
        <w:rPr>
          <w:noProof/>
        </w:rPr>
        <w:t>, 2016)</w:t>
      </w:r>
      <w:r w:rsidR="00CC690F">
        <w:fldChar w:fldCharType="end"/>
      </w:r>
      <w:r w:rsidRPr="00AC26F8">
        <w:t xml:space="preserve">. The </w:t>
      </w:r>
      <w:proofErr w:type="spellStart"/>
      <w:r w:rsidRPr="00AC26F8">
        <w:t>iRep</w:t>
      </w:r>
      <w:proofErr w:type="spellEnd"/>
      <w:r w:rsidRPr="00AC26F8">
        <w:t xml:space="preserve"> value of a MAG represents the average number of replication events over different subpopulations of the MAG weighted by their relative abundances.</w:t>
      </w:r>
    </w:p>
    <w:p w14:paraId="08759B36" w14:textId="77777777" w:rsidR="003D1C49" w:rsidRPr="00AC26F8" w:rsidRDefault="003D1C49" w:rsidP="003D1C49"/>
    <w:p w14:paraId="22D02376" w14:textId="77777777" w:rsidR="003D1C49" w:rsidRPr="00AC26F8" w:rsidRDefault="003D1C49" w:rsidP="003D1C49">
      <w:pPr>
        <w:rPr>
          <w:b/>
        </w:rPr>
      </w:pPr>
      <w:r>
        <w:rPr>
          <w:b/>
        </w:rPr>
        <w:t>Co-occurrence analysis</w:t>
      </w:r>
    </w:p>
    <w:p w14:paraId="25ED2C3A" w14:textId="77777777" w:rsidR="003D1C49" w:rsidRPr="00AC26F8" w:rsidRDefault="003D1C49" w:rsidP="003D1C49">
      <w:r w:rsidRPr="00AC26F8">
        <w:t>The algorithm for computing co-occurr</w:t>
      </w:r>
      <w:r>
        <w:t xml:space="preserve">ing bacterial communities </w:t>
      </w:r>
      <w:r w:rsidRPr="00AC26F8">
        <w:t xml:space="preserve">is described in detail elsewhere </w:t>
      </w:r>
      <w:r w:rsidRPr="00AC26F8">
        <w:fldChar w:fldCharType="begin"/>
      </w:r>
      <w:r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Pr="00AC26F8">
        <w:t>(Machado et al., 2021)</w:t>
      </w:r>
      <w:r w:rsidRPr="00AC26F8">
        <w:fldChar w:fldCharType="end"/>
      </w:r>
      <w:r w:rsidRPr="00AC26F8">
        <w:t>. Briefly, it begins with ASV pairs and iteratively identifies co-occurring ASVs of larger combination sizes</w:t>
      </w:r>
      <w:r>
        <w:t>. T</w:t>
      </w:r>
      <w:r w:rsidRPr="00AC26F8">
        <w:t xml:space="preserve">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values for the independent observation hypothesis must be less than 0.05.</w:t>
      </w:r>
    </w:p>
    <w:p w14:paraId="6FBEFFC9" w14:textId="77777777" w:rsidR="003D1C49" w:rsidRDefault="003D1C49" w:rsidP="000A48DA"/>
    <w:p w14:paraId="5FD6C775" w14:textId="0FC4A072" w:rsidR="00794775" w:rsidRPr="00794775" w:rsidRDefault="00451F8C" w:rsidP="000A48DA">
      <w:pPr>
        <w:rPr>
          <w:b/>
          <w:bCs/>
        </w:rPr>
      </w:pPr>
      <w:r>
        <w:rPr>
          <w:b/>
          <w:bCs/>
        </w:rPr>
        <w:t>Cox’s proportional hazard model</w:t>
      </w:r>
    </w:p>
    <w:p w14:paraId="374A2034" w14:textId="32257A84" w:rsidR="00B7354A" w:rsidRDefault="00770908" w:rsidP="00794775">
      <w:r w:rsidRPr="00AC26F8">
        <w:t>We used the Cox’s time-varying proportional hazard model to regress</w:t>
      </w:r>
      <w:r w:rsidR="00ED518C">
        <w:t xml:space="preserve"> fecal</w:t>
      </w:r>
      <w:r w:rsidRPr="00AC26F8">
        <w:t xml:space="preserve"> </w:t>
      </w:r>
      <w:r w:rsidR="00451F8C">
        <w:t xml:space="preserve">domination </w:t>
      </w:r>
      <w:r w:rsidR="00451F8C" w:rsidRPr="00AC26F8">
        <w:t>(relative abundance</w:t>
      </w:r>
      <w:r w:rsidR="00451F8C">
        <w:t xml:space="preserve"> &gt; </w:t>
      </w:r>
      <w:r w:rsidR="00451F8C" w:rsidRPr="00AC26F8">
        <w:t>30%)</w:t>
      </w:r>
      <w:r w:rsidRPr="00AC26F8">
        <w:t xml:space="preserve"> of </w:t>
      </w:r>
      <w:r w:rsidR="00451F8C">
        <w:t xml:space="preserve">any </w:t>
      </w:r>
      <w:r w:rsidRPr="00AC26F8">
        <w:t>oral bacteri</w:t>
      </w:r>
      <w:r w:rsidR="00EE1040">
        <w:t>al ASV</w:t>
      </w:r>
      <w:r w:rsidRPr="00AC26F8">
        <w:rPr>
          <w:rFonts w:hint="eastAsia"/>
        </w:rPr>
        <w:t xml:space="preserve"> </w:t>
      </w:r>
      <w:r w:rsidRPr="00AC26F8">
        <w:t>as a microbial endpoint of interest against antibiotic administration as multivariable predictors.</w:t>
      </w:r>
      <w:r w:rsidR="00451F8C">
        <w:t xml:space="preserve"> </w:t>
      </w:r>
      <w:r w:rsidR="00AA428D">
        <w:t xml:space="preserve">The exposure to each antibiotic takes a value of 1 on the day the antibiotic was administered and 0 otherwise. </w:t>
      </w:r>
      <w:r w:rsidR="00F55013">
        <w:t xml:space="preserve">The </w:t>
      </w:r>
      <w:r w:rsidR="00AA428D">
        <w:t xml:space="preserve">time interval of </w:t>
      </w:r>
      <w:proofErr w:type="spellStart"/>
      <w:r w:rsidR="00F55013">
        <w:t>allo</w:t>
      </w:r>
      <w:proofErr w:type="spellEnd"/>
      <w:r w:rsidR="00F55013">
        <w:t xml:space="preserve">-HCT recipients </w:t>
      </w:r>
      <w:r w:rsidR="00AA428D">
        <w:t>starts from</w:t>
      </w:r>
      <w:r w:rsidR="00F55013">
        <w:t xml:space="preserve"> 10 days prior to</w:t>
      </w:r>
      <w:r w:rsidR="00AA428D">
        <w:t xml:space="preserve"> transplantation and ends by </w:t>
      </w:r>
      <w:r w:rsidR="00F55013">
        <w:t xml:space="preserve">40 days </w:t>
      </w:r>
      <w:r w:rsidR="00AA428D">
        <w:t>post-</w:t>
      </w:r>
      <w:r w:rsidR="00F55013">
        <w:t xml:space="preserve">transplantation. Patients with less than 5 samples during </w:t>
      </w:r>
      <w:r w:rsidR="00AA428D">
        <w:t>the time interval</w:t>
      </w:r>
      <w:r w:rsidR="00F55013">
        <w:t xml:space="preserve"> were excluded.</w:t>
      </w:r>
      <w:r w:rsidR="00AA428D">
        <w:t xml:space="preserve"> Rarely administered antibiotics that have been administered </w:t>
      </w:r>
      <w:r w:rsidR="00F55013">
        <w:t xml:space="preserve">less than 10 times were </w:t>
      </w:r>
      <w:r w:rsidR="0077282E">
        <w:t xml:space="preserve">also </w:t>
      </w:r>
      <w:r w:rsidR="00F55013">
        <w:t xml:space="preserve">excluded. </w:t>
      </w:r>
    </w:p>
    <w:p w14:paraId="182BB196" w14:textId="4CD348B7" w:rsidR="005D608A" w:rsidRPr="005D608A" w:rsidRDefault="002E5580" w:rsidP="00794775">
      <w:pPr>
        <w:rPr>
          <w:b/>
          <w:bCs/>
        </w:rPr>
      </w:pPr>
      <w:r>
        <w:rPr>
          <w:b/>
          <w:bCs/>
        </w:rPr>
        <w:lastRenderedPageBreak/>
        <w:t>Quantification and s</w:t>
      </w:r>
      <w:r w:rsidR="005D608A" w:rsidRPr="005D608A">
        <w:rPr>
          <w:b/>
          <w:bCs/>
        </w:rPr>
        <w:t>tatistical analysis</w:t>
      </w:r>
    </w:p>
    <w:p w14:paraId="7D7C722C" w14:textId="75696F7F" w:rsidR="005D608A" w:rsidRPr="00AC26F8" w:rsidRDefault="002E5580" w:rsidP="00794775">
      <w:r>
        <w:t xml:space="preserve">The oral </w:t>
      </w:r>
      <w:r w:rsidR="00D469F3">
        <w:t xml:space="preserve">and gut </w:t>
      </w:r>
      <w:r>
        <w:t>bacterial loads</w:t>
      </w:r>
      <w:r w:rsidR="00D469F3">
        <w:t xml:space="preserve"> in the intestine</w:t>
      </w:r>
      <w:r>
        <w:t xml:space="preserve"> </w:t>
      </w:r>
      <w:r w:rsidR="00D469F3">
        <w:rPr>
          <w:rFonts w:hint="eastAsia"/>
        </w:rPr>
        <w:t>w</w:t>
      </w:r>
      <w:r w:rsidR="00D469F3">
        <w:t>ere</w:t>
      </w:r>
      <w:r>
        <w:t xml:space="preserve"> computed by multiplying total bacterial loads </w:t>
      </w:r>
      <w:r w:rsidR="00D469F3">
        <w:t xml:space="preserve">(qPCR, flow cytometry, DNA mass) </w:t>
      </w:r>
      <w:r>
        <w:t xml:space="preserve">with </w:t>
      </w:r>
      <w:r w:rsidR="00D469F3">
        <w:t>relative abundance of oral-typical and oral-atypical ASVs respectively</w:t>
      </w:r>
      <w:r>
        <w:t xml:space="preserve">. </w:t>
      </w:r>
      <w:r w:rsidR="00D469F3">
        <w:t xml:space="preserve">By interpreting oral-atypical bacteria as gut bacterial members, we ignored bacterial transmission from other non-oral body sites to the gut. </w:t>
      </w:r>
      <w:r w:rsidR="005D608A">
        <w:t xml:space="preserve">All statistical </w:t>
      </w:r>
      <w:r w:rsidR="00D469F3">
        <w:t xml:space="preserve">analysis, including linear regression, correlation between variables (Pearson’s and Spearman’s correlation), quantitation of microbiome similarity (Hamming and Bray-Curtis distances), and hypothesis testing (Kruskal-Wallis test and Welch’s t-test) </w:t>
      </w:r>
      <w:r w:rsidR="005D608A">
        <w:t>were performed using python 3</w:t>
      </w:r>
      <w:r w:rsidR="003E7BD1">
        <w:t>.</w:t>
      </w:r>
      <w:r w:rsidR="005D608A">
        <w:t>9</w:t>
      </w:r>
      <w:r w:rsidR="003E7BD1">
        <w:t>.9.</w:t>
      </w:r>
    </w:p>
    <w:p w14:paraId="1C13B78D" w14:textId="77777777" w:rsidR="002F4282" w:rsidRDefault="002F4282" w:rsidP="000A48DA">
      <w:pPr>
        <w:pStyle w:val="Refhead"/>
      </w:pPr>
    </w:p>
    <w:p w14:paraId="3E6DC961" w14:textId="4DFDC8F8" w:rsidR="00B3451F" w:rsidRPr="00AC26F8" w:rsidRDefault="00B3451F" w:rsidP="000A48DA">
      <w:pPr>
        <w:pStyle w:val="Refhead"/>
      </w:pPr>
      <w:r w:rsidRPr="00AC26F8">
        <w:t>REFERENCES</w:t>
      </w:r>
    </w:p>
    <w:p w14:paraId="1A4A2176" w14:textId="77777777" w:rsidR="005D4EDE" w:rsidRPr="00AC26F8" w:rsidRDefault="005D4EDE" w:rsidP="000A48DA">
      <w:pPr>
        <w:widowControl w:val="0"/>
        <w:autoSpaceDE w:val="0"/>
        <w:autoSpaceDN w:val="0"/>
        <w:adjustRightInd w:val="0"/>
        <w:rPr>
          <w:noProof/>
        </w:rPr>
      </w:pPr>
    </w:p>
    <w:p w14:paraId="28F27800" w14:textId="77777777" w:rsidR="005D4EDE" w:rsidRPr="00AC26F8" w:rsidRDefault="005D4EDE" w:rsidP="000A48DA">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0A48DA">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0A48DA">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0A48DA">
      <w:pPr>
        <w:widowControl w:val="0"/>
        <w:autoSpaceDE w:val="0"/>
        <w:autoSpaceDN w:val="0"/>
        <w:adjustRightInd w:val="0"/>
        <w:rPr>
          <w:noProof/>
        </w:rPr>
      </w:pPr>
      <w:r w:rsidRPr="00AC26F8">
        <w:rPr>
          <w:noProof/>
        </w:rPr>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0A48DA">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0A48DA">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0A48DA">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0A48DA">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0A48DA">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0A48DA">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0A48DA">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0A48DA">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0A48DA">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w:t>
      </w:r>
      <w:r w:rsidRPr="00AC26F8">
        <w:rPr>
          <w:noProof/>
        </w:rPr>
        <w:lastRenderedPageBreak/>
        <w:t xml:space="preserve">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0A48DA">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0A48DA">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0A48DA">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0A48DA">
      <w:pPr>
        <w:widowControl w:val="0"/>
        <w:autoSpaceDE w:val="0"/>
        <w:autoSpaceDN w:val="0"/>
        <w:adjustRightInd w:val="0"/>
        <w:rPr>
          <w:noProof/>
        </w:rPr>
      </w:pPr>
      <w:r w:rsidRPr="00AC26F8">
        <w:rPr>
          <w:noProof/>
        </w:rPr>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0A48DA">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0A48DA">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0A48DA">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0A48DA">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0A48DA">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assemblies. PeerJ </w:t>
      </w:r>
      <w:r w:rsidRPr="00AC26F8">
        <w:rPr>
          <w:i/>
          <w:iCs/>
          <w:noProof/>
        </w:rPr>
        <w:t>7</w:t>
      </w:r>
      <w:r w:rsidRPr="00AC26F8">
        <w:rPr>
          <w:noProof/>
        </w:rPr>
        <w:t>, e7359.</w:t>
      </w:r>
    </w:p>
    <w:p w14:paraId="31D365FB"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0A48DA">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0A48DA">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0A48DA">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0A48DA">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0A48DA">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0A48DA">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0A48DA">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w:t>
      </w:r>
      <w:r w:rsidRPr="00AC26F8">
        <w:rPr>
          <w:noProof/>
        </w:rPr>
        <w:lastRenderedPageBreak/>
        <w:t xml:space="preserve">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0A48DA">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0A48DA">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0A48DA">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0A48DA">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0A48DA">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0A48DA">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0A48DA">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0A48DA">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0A48DA">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0A48DA">
      <w:pPr>
        <w:widowControl w:val="0"/>
        <w:autoSpaceDE w:val="0"/>
        <w:autoSpaceDN w:val="0"/>
        <w:adjustRightInd w:val="0"/>
        <w:rPr>
          <w:noProof/>
        </w:rPr>
      </w:pPr>
      <w:r w:rsidRPr="00AC26F8">
        <w:rPr>
          <w:noProof/>
        </w:rPr>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0A48DA">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0A48DA">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0A48DA">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0A48DA">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0A48DA">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0A48DA">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0A48DA">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0A48DA">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w:t>
      </w:r>
      <w:r w:rsidRPr="00AC26F8">
        <w:rPr>
          <w:noProof/>
        </w:rPr>
        <w:lastRenderedPageBreak/>
        <w:t xml:space="preserve">along the gastrointestinal tract. Elife </w:t>
      </w:r>
      <w:r w:rsidRPr="00AC26F8">
        <w:rPr>
          <w:i/>
          <w:iCs/>
          <w:noProof/>
        </w:rPr>
        <w:t>8</w:t>
      </w:r>
      <w:r w:rsidRPr="00AC26F8">
        <w:rPr>
          <w:noProof/>
        </w:rPr>
        <w:t>.</w:t>
      </w:r>
    </w:p>
    <w:p w14:paraId="44555FF4" w14:textId="77777777" w:rsidR="005D4EDE" w:rsidRPr="00AC26F8" w:rsidRDefault="005D4EDE" w:rsidP="000A48DA">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0A48DA">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0A48DA">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0A48DA">
      <w:pPr>
        <w:widowControl w:val="0"/>
        <w:autoSpaceDE w:val="0"/>
        <w:autoSpaceDN w:val="0"/>
        <w:adjustRightInd w:val="0"/>
        <w:rPr>
          <w:noProof/>
        </w:rPr>
      </w:pPr>
      <w:r w:rsidRPr="00AC26F8">
        <w:rPr>
          <w:noProof/>
        </w:rPr>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0A48DA">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0A48DA">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0A48DA">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0A48DA">
      <w:pPr>
        <w:widowControl w:val="0"/>
        <w:autoSpaceDE w:val="0"/>
        <w:autoSpaceDN w:val="0"/>
        <w:adjustRightInd w:val="0"/>
        <w:rPr>
          <w:noProof/>
        </w:rPr>
      </w:pPr>
      <w:r w:rsidRPr="00AC26F8">
        <w:rPr>
          <w:noProof/>
        </w:rPr>
        <w:t xml:space="preserve">Tang, T.W.H., Chen, H.-C., Chen, C.-Y., Yen, C.Y.T., Lin, C.-J., Prajnamitra, R.P., Chen, L.-L., 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0A48DA">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0A48DA">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0A48DA">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0A48DA">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0A48DA">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0A48DA">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0A48DA">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0A48DA">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0A48DA">
      <w:pPr>
        <w:rPr>
          <w:noProof/>
        </w:rPr>
      </w:pPr>
      <w:r w:rsidRPr="00AC26F8">
        <w:rPr>
          <w:noProof/>
        </w:rPr>
        <w:lastRenderedPageBreak/>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0A48DA">
      <w:pPr>
        <w:rPr>
          <w:noProof/>
        </w:rPr>
      </w:pPr>
    </w:p>
    <w:p w14:paraId="7C8D8BA0" w14:textId="77777777" w:rsidR="00673000" w:rsidRPr="00673000" w:rsidRDefault="00686725" w:rsidP="00673000">
      <w:pPr>
        <w:pStyle w:val="EndNoteBibliography"/>
        <w:rPr>
          <w:noProof/>
        </w:rPr>
      </w:pPr>
      <w:r w:rsidRPr="00AC26F8">
        <w:fldChar w:fldCharType="begin"/>
      </w:r>
      <w:r w:rsidRPr="00AC26F8">
        <w:instrText xml:space="preserve"> ADDIN EN.REFLIST </w:instrText>
      </w:r>
      <w:r w:rsidRPr="00AC26F8">
        <w:fldChar w:fldCharType="separate"/>
      </w:r>
      <w:r w:rsidR="00673000" w:rsidRPr="00673000">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673000" w:rsidRPr="00673000">
        <w:rPr>
          <w:i/>
          <w:noProof/>
        </w:rPr>
        <w:t>10</w:t>
      </w:r>
      <w:r w:rsidR="00673000" w:rsidRPr="00673000">
        <w:rPr>
          <w:noProof/>
        </w:rPr>
        <w:t>, 400.</w:t>
      </w:r>
    </w:p>
    <w:p w14:paraId="710CC3CD" w14:textId="77777777" w:rsidR="00673000" w:rsidRPr="00673000" w:rsidRDefault="00673000" w:rsidP="00673000">
      <w:pPr>
        <w:pStyle w:val="EndNoteBibliography"/>
        <w:rPr>
          <w:noProof/>
        </w:rPr>
      </w:pPr>
      <w:r w:rsidRPr="00673000">
        <w:rPr>
          <w:noProof/>
        </w:rPr>
        <w:t xml:space="preserve">Abusleme, L., Hong, B.-Y., Hoare, A., Konkel, J.E., Diaz, P.I., and Moutsopoulos, N.M. (2017). Oral microbiome characterization in murine models. Bio-protocol </w:t>
      </w:r>
      <w:r w:rsidRPr="00673000">
        <w:rPr>
          <w:i/>
          <w:noProof/>
        </w:rPr>
        <w:t>7</w:t>
      </w:r>
      <w:r w:rsidRPr="00673000">
        <w:rPr>
          <w:noProof/>
        </w:rPr>
        <w:t>, e2655-e2655.</w:t>
      </w:r>
    </w:p>
    <w:p w14:paraId="05EBC486" w14:textId="77777777" w:rsidR="00673000" w:rsidRPr="00673000" w:rsidRDefault="00673000" w:rsidP="00673000">
      <w:pPr>
        <w:pStyle w:val="EndNoteBibliography"/>
        <w:rPr>
          <w:noProof/>
        </w:rPr>
      </w:pPr>
      <w:r w:rsidRPr="00673000">
        <w:rPr>
          <w:noProof/>
        </w:rPr>
        <w:t xml:space="preserve">Alneberg, J., Bjarnason, B.S., De Bruijn, I., Schirmer, M., Quick, J., Ijaz, U.Z., Lahti, L., Loman, N.J., Andersson, A.F., and Quince, C. (2014). Binning metagenomic contigs by coverage and composition. Nature methods </w:t>
      </w:r>
      <w:r w:rsidRPr="00673000">
        <w:rPr>
          <w:i/>
          <w:noProof/>
        </w:rPr>
        <w:t>11</w:t>
      </w:r>
      <w:r w:rsidRPr="00673000">
        <w:rPr>
          <w:noProof/>
        </w:rPr>
        <w:t>, 1144-1146.</w:t>
      </w:r>
    </w:p>
    <w:p w14:paraId="4B5A825E" w14:textId="77777777" w:rsidR="00673000" w:rsidRPr="00673000" w:rsidRDefault="00673000" w:rsidP="00673000">
      <w:pPr>
        <w:pStyle w:val="EndNoteBibliography"/>
        <w:rPr>
          <w:noProof/>
        </w:rPr>
      </w:pPr>
      <w:r w:rsidRPr="00673000">
        <w:rPr>
          <w:noProof/>
        </w:rPr>
        <w:t xml:space="preserve">Atarashi, K., Suda, W., Luo, C., Kawaguchi, T., Motoo, I., Narushima, S., Kiguchi, Y., Yasuma, K., Watanabe, E., and Tanoue, T. (2017). Ectopic colonization of oral bacteria in the intestine drives TH1 cell induction and inflammation. Science </w:t>
      </w:r>
      <w:r w:rsidRPr="00673000">
        <w:rPr>
          <w:i/>
          <w:noProof/>
        </w:rPr>
        <w:t>358</w:t>
      </w:r>
      <w:r w:rsidRPr="00673000">
        <w:rPr>
          <w:noProof/>
        </w:rPr>
        <w:t>, 359-365.</w:t>
      </w:r>
    </w:p>
    <w:p w14:paraId="70E288F3" w14:textId="77777777" w:rsidR="00673000" w:rsidRPr="00673000" w:rsidRDefault="00673000" w:rsidP="00673000">
      <w:pPr>
        <w:pStyle w:val="EndNoteBibliography"/>
        <w:rPr>
          <w:noProof/>
        </w:rPr>
      </w:pPr>
      <w:r w:rsidRPr="00673000">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673000">
        <w:rPr>
          <w:i/>
          <w:noProof/>
        </w:rPr>
        <w:t>25</w:t>
      </w:r>
      <w:r w:rsidRPr="00673000">
        <w:rPr>
          <w:noProof/>
        </w:rPr>
        <w:t>, 1164-1171.</w:t>
      </w:r>
    </w:p>
    <w:p w14:paraId="51059BEA" w14:textId="77777777" w:rsidR="00673000" w:rsidRPr="00673000" w:rsidRDefault="00673000" w:rsidP="00673000">
      <w:pPr>
        <w:pStyle w:val="EndNoteBibliography"/>
        <w:rPr>
          <w:noProof/>
        </w:rPr>
      </w:pPr>
      <w:r w:rsidRPr="00673000">
        <w:rPr>
          <w:noProof/>
        </w:rPr>
        <w:t xml:space="preserve">Bolyen, E., Rideout, J.R., Dillon, M.R., Bokulich, N.A., Abnet, C.C., Al-Ghalith, G.A., Alexander, H., Alm, E.J., Arumugam, M., and Asnicar, F. (2019). Reproducible, interactive, scalable and extensible microbiome data science using QIIME 2. Nature biotechnology </w:t>
      </w:r>
      <w:r w:rsidRPr="00673000">
        <w:rPr>
          <w:i/>
          <w:noProof/>
        </w:rPr>
        <w:t>37</w:t>
      </w:r>
      <w:r w:rsidRPr="00673000">
        <w:rPr>
          <w:noProof/>
        </w:rPr>
        <w:t>, 852-857.</w:t>
      </w:r>
    </w:p>
    <w:p w14:paraId="5A1A1CEA" w14:textId="77777777" w:rsidR="00673000" w:rsidRPr="00673000" w:rsidRDefault="00673000" w:rsidP="00673000">
      <w:pPr>
        <w:pStyle w:val="EndNoteBibliography"/>
        <w:rPr>
          <w:noProof/>
        </w:rPr>
      </w:pPr>
      <w:r w:rsidRPr="00673000">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673000">
        <w:rPr>
          <w:i/>
          <w:noProof/>
        </w:rPr>
        <w:t>117</w:t>
      </w:r>
      <w:r w:rsidRPr="00673000">
        <w:rPr>
          <w:noProof/>
        </w:rPr>
        <w:t>, 21536-21545.</w:t>
      </w:r>
    </w:p>
    <w:p w14:paraId="0C9E62AC" w14:textId="77777777" w:rsidR="00673000" w:rsidRPr="00673000" w:rsidRDefault="00673000" w:rsidP="00673000">
      <w:pPr>
        <w:pStyle w:val="EndNoteBibliography"/>
        <w:rPr>
          <w:noProof/>
        </w:rPr>
      </w:pPr>
      <w:r w:rsidRPr="00673000">
        <w:rPr>
          <w:noProof/>
        </w:rPr>
        <w:t xml:space="preserve">Brown, C.T., Olm, M.R., Thomas, B.C., and Banfield, J.F. (2016). Measurement of bacterial replication rates in microbial communities. Nature biotechnology </w:t>
      </w:r>
      <w:r w:rsidRPr="00673000">
        <w:rPr>
          <w:i/>
          <w:noProof/>
        </w:rPr>
        <w:t>34</w:t>
      </w:r>
      <w:r w:rsidRPr="00673000">
        <w:rPr>
          <w:noProof/>
        </w:rPr>
        <w:t>, 1256-1263.</w:t>
      </w:r>
    </w:p>
    <w:p w14:paraId="5AAABB24" w14:textId="77777777" w:rsidR="00673000" w:rsidRPr="00673000" w:rsidRDefault="00673000" w:rsidP="00673000">
      <w:pPr>
        <w:pStyle w:val="EndNoteBibliography"/>
        <w:rPr>
          <w:noProof/>
        </w:rPr>
      </w:pPr>
      <w:r w:rsidRPr="00673000">
        <w:rPr>
          <w:noProof/>
        </w:rPr>
        <w:t xml:space="preserve">Callahan, B.J., McMurdie, P.J., Rosen, M.J., Han, A.W., Johnson, A.J.A., and Holmes, S.P. (2016). DADA2: High-resolution sample inference from Illumina amplicon data. Nature methods </w:t>
      </w:r>
      <w:r w:rsidRPr="00673000">
        <w:rPr>
          <w:i/>
          <w:noProof/>
        </w:rPr>
        <w:t>13</w:t>
      </w:r>
      <w:r w:rsidRPr="00673000">
        <w:rPr>
          <w:noProof/>
        </w:rPr>
        <w:t>, 581-583.</w:t>
      </w:r>
    </w:p>
    <w:p w14:paraId="685700F6" w14:textId="77777777" w:rsidR="00673000" w:rsidRPr="00673000" w:rsidRDefault="00673000" w:rsidP="00673000">
      <w:pPr>
        <w:pStyle w:val="EndNoteBibliography"/>
        <w:rPr>
          <w:noProof/>
        </w:rPr>
      </w:pPr>
      <w:r w:rsidRPr="00673000">
        <w:rPr>
          <w:noProof/>
        </w:rPr>
        <w:t xml:space="preserve">Contijoch, E.J., Britton, G.J., Yang, C., Mogno, I., Li, Z., Ng, R., Llewellyn, S.R., Hira, S., Johnson, C., and Rabinowitz, K.M. (2019). Gut microbiota density influences host physiology and is shaped by host and microbial factors. Elife </w:t>
      </w:r>
      <w:r w:rsidRPr="00673000">
        <w:rPr>
          <w:i/>
          <w:noProof/>
        </w:rPr>
        <w:t>8</w:t>
      </w:r>
      <w:r w:rsidRPr="00673000">
        <w:rPr>
          <w:noProof/>
        </w:rPr>
        <w:t>.</w:t>
      </w:r>
    </w:p>
    <w:p w14:paraId="05C270BD" w14:textId="77777777" w:rsidR="00673000" w:rsidRPr="00673000" w:rsidRDefault="00673000" w:rsidP="00673000">
      <w:pPr>
        <w:pStyle w:val="EndNoteBibliography"/>
        <w:rPr>
          <w:noProof/>
        </w:rPr>
      </w:pPr>
      <w:r w:rsidRPr="00673000">
        <w:rPr>
          <w:noProof/>
        </w:rPr>
        <w:t xml:space="preserve">Costello, E.K., Lauber, C.L., Hamady, M., Fierer, N., Gordon, J.I., and Knight, R. (2009). Bacterial community variation in human body habitats across space and time. science </w:t>
      </w:r>
      <w:r w:rsidRPr="00673000">
        <w:rPr>
          <w:i/>
          <w:noProof/>
        </w:rPr>
        <w:t>326</w:t>
      </w:r>
      <w:r w:rsidRPr="00673000">
        <w:rPr>
          <w:noProof/>
        </w:rPr>
        <w:t>, 1694-1697.</w:t>
      </w:r>
    </w:p>
    <w:p w14:paraId="6E62039A" w14:textId="77777777" w:rsidR="00673000" w:rsidRPr="00673000" w:rsidRDefault="00673000" w:rsidP="00673000">
      <w:pPr>
        <w:pStyle w:val="EndNoteBibliography"/>
        <w:rPr>
          <w:noProof/>
        </w:rPr>
      </w:pPr>
      <w:r w:rsidRPr="00673000">
        <w:rPr>
          <w:noProof/>
        </w:rPr>
        <w:t xml:space="preserve">Duvallet, C., Gibbons, S.M., Gurry, T., Irizarry, R.A., and Alm, E.J. (2017). Meta-analysis of gut microbiome studies identifies disease-specific and shared responses. Nature communications </w:t>
      </w:r>
      <w:r w:rsidRPr="00673000">
        <w:rPr>
          <w:i/>
          <w:noProof/>
        </w:rPr>
        <w:t>8</w:t>
      </w:r>
      <w:r w:rsidRPr="00673000">
        <w:rPr>
          <w:noProof/>
        </w:rPr>
        <w:t>, 1-10.</w:t>
      </w:r>
    </w:p>
    <w:p w14:paraId="730375E8" w14:textId="77777777" w:rsidR="00673000" w:rsidRPr="00673000" w:rsidRDefault="00673000" w:rsidP="00673000">
      <w:pPr>
        <w:pStyle w:val="EndNoteBibliography"/>
        <w:rPr>
          <w:noProof/>
        </w:rPr>
      </w:pPr>
      <w:r w:rsidRPr="00673000">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673000">
        <w:rPr>
          <w:i/>
          <w:noProof/>
        </w:rPr>
        <w:t>10</w:t>
      </w:r>
      <w:r w:rsidRPr="00673000">
        <w:rPr>
          <w:noProof/>
        </w:rPr>
        <w:t>, 403.</w:t>
      </w:r>
    </w:p>
    <w:p w14:paraId="17721513" w14:textId="77777777" w:rsidR="00673000" w:rsidRPr="00673000" w:rsidRDefault="00673000" w:rsidP="00673000">
      <w:pPr>
        <w:pStyle w:val="EndNoteBibliography"/>
        <w:rPr>
          <w:noProof/>
        </w:rPr>
      </w:pPr>
      <w:r w:rsidRPr="00673000">
        <w:rPr>
          <w:noProof/>
        </w:rPr>
        <w:lastRenderedPageBreak/>
        <w:t xml:space="preserve">Gevers, D., Kugathasan, S., Denson, L.A., Vázquez-Baeza, Y., Van Treuren, W., Ren, B., Schwager, E., Knights, D., Song, S.J., and Yassour, M. (2014). The treatment-naive microbiome in new-onset Crohn’s disease. Cell host &amp; microbe </w:t>
      </w:r>
      <w:r w:rsidRPr="00673000">
        <w:rPr>
          <w:i/>
          <w:noProof/>
        </w:rPr>
        <w:t>15</w:t>
      </w:r>
      <w:r w:rsidRPr="00673000">
        <w:rPr>
          <w:noProof/>
        </w:rPr>
        <w:t>, 382-392.</w:t>
      </w:r>
    </w:p>
    <w:p w14:paraId="67FE7BDA" w14:textId="77777777" w:rsidR="00673000" w:rsidRPr="00673000" w:rsidRDefault="00673000" w:rsidP="00673000">
      <w:pPr>
        <w:pStyle w:val="EndNoteBibliography"/>
        <w:rPr>
          <w:noProof/>
        </w:rPr>
      </w:pPr>
      <w:r w:rsidRPr="00673000">
        <w:rPr>
          <w:noProof/>
        </w:rPr>
        <w:t xml:space="preserve">Gonzalez, A., Navas-Molina, J.A., Kosciolek, T., McDonald, D., Vázquez-Baeza, Y., Ackermann, G., DeReus, J., Janssen, S., Swafford, A.D., and Orchanian, S.B. (2018). Qiita: rapid, web-enabled microbiome meta-analysis. Nature methods </w:t>
      </w:r>
      <w:r w:rsidRPr="00673000">
        <w:rPr>
          <w:i/>
          <w:noProof/>
        </w:rPr>
        <w:t>15</w:t>
      </w:r>
      <w:r w:rsidRPr="00673000">
        <w:rPr>
          <w:noProof/>
        </w:rPr>
        <w:t>, 796-798.</w:t>
      </w:r>
    </w:p>
    <w:p w14:paraId="39A99BF9" w14:textId="77777777" w:rsidR="00673000" w:rsidRPr="00673000" w:rsidRDefault="00673000" w:rsidP="00673000">
      <w:pPr>
        <w:pStyle w:val="EndNoteBibliography"/>
        <w:rPr>
          <w:noProof/>
        </w:rPr>
      </w:pPr>
      <w:r w:rsidRPr="00673000">
        <w:rPr>
          <w:noProof/>
        </w:rPr>
        <w:t xml:space="preserve">Imai, J., Ichikawa, H., Kitamoto, S., Golob, J.L., Kaneko, M., Nagata, J., Takahashi, M., Gillilland III, M.G., Tanaka, R., and Nagao-Kitamoto, H. (2021). A potential pathogenic association between periodontal disease and Crohn’s disease. JCI insight </w:t>
      </w:r>
      <w:r w:rsidRPr="00673000">
        <w:rPr>
          <w:i/>
          <w:noProof/>
        </w:rPr>
        <w:t>6</w:t>
      </w:r>
      <w:r w:rsidRPr="00673000">
        <w:rPr>
          <w:noProof/>
        </w:rPr>
        <w:t>.</w:t>
      </w:r>
    </w:p>
    <w:p w14:paraId="21177392" w14:textId="77777777" w:rsidR="00673000" w:rsidRPr="00673000" w:rsidRDefault="00673000" w:rsidP="00673000">
      <w:pPr>
        <w:pStyle w:val="EndNoteBibliography"/>
        <w:rPr>
          <w:noProof/>
        </w:rPr>
      </w:pPr>
      <w:r w:rsidRPr="00673000">
        <w:rPr>
          <w:noProof/>
        </w:rPr>
        <w:t xml:space="preserve">Jian, C., Luukkonen, P., Yki-Järvinen, H., Salonen, A., and Korpela, K. (2020). Quantitative PCR provides a simple and accessible method for quantitative microbiota profiling. PloS one </w:t>
      </w:r>
      <w:r w:rsidRPr="00673000">
        <w:rPr>
          <w:i/>
          <w:noProof/>
        </w:rPr>
        <w:t>15</w:t>
      </w:r>
      <w:r w:rsidRPr="00673000">
        <w:rPr>
          <w:noProof/>
        </w:rPr>
        <w:t>, e0227285.</w:t>
      </w:r>
    </w:p>
    <w:p w14:paraId="14F2DCA2" w14:textId="77777777" w:rsidR="00673000" w:rsidRPr="00673000" w:rsidRDefault="00673000" w:rsidP="00673000">
      <w:pPr>
        <w:pStyle w:val="EndNoteBibliography"/>
        <w:rPr>
          <w:noProof/>
        </w:rPr>
      </w:pPr>
      <w:r w:rsidRPr="00673000">
        <w:rPr>
          <w:noProof/>
        </w:rPr>
        <w:t xml:space="preserve">Jian, C., Salonen, A., and Korpela, K. (2021). Commentary: How to count our microbes? The effect of different quantitative microbiome profiling approaches. Frontiers in Cellular and Infection Microbiology </w:t>
      </w:r>
      <w:r w:rsidRPr="00673000">
        <w:rPr>
          <w:i/>
          <w:noProof/>
        </w:rPr>
        <w:t>11</w:t>
      </w:r>
      <w:r w:rsidRPr="00673000">
        <w:rPr>
          <w:noProof/>
        </w:rPr>
        <w:t>, 627910.</w:t>
      </w:r>
    </w:p>
    <w:p w14:paraId="632E8956" w14:textId="77777777" w:rsidR="00673000" w:rsidRPr="00673000" w:rsidRDefault="00673000" w:rsidP="00673000">
      <w:pPr>
        <w:pStyle w:val="EndNoteBibliography"/>
        <w:rPr>
          <w:noProof/>
        </w:rPr>
      </w:pPr>
      <w:r w:rsidRPr="00673000">
        <w:rPr>
          <w:noProof/>
        </w:rPr>
        <w:t xml:space="preserve">Jin, S., Wetzel, D., and Schirmer, M. (2022). Deciphering mechanisms and implications of bacterial translocation in human health and disease. Current Opinion in Microbiology </w:t>
      </w:r>
      <w:r w:rsidRPr="00673000">
        <w:rPr>
          <w:i/>
          <w:noProof/>
        </w:rPr>
        <w:t>67</w:t>
      </w:r>
      <w:r w:rsidRPr="00673000">
        <w:rPr>
          <w:noProof/>
        </w:rPr>
        <w:t>, 102147.</w:t>
      </w:r>
    </w:p>
    <w:p w14:paraId="3D0825D3" w14:textId="77777777" w:rsidR="00673000" w:rsidRPr="00673000" w:rsidRDefault="00673000" w:rsidP="00673000">
      <w:pPr>
        <w:pStyle w:val="EndNoteBibliography"/>
        <w:rPr>
          <w:noProof/>
        </w:rPr>
      </w:pPr>
      <w:r w:rsidRPr="00673000">
        <w:rPr>
          <w:noProof/>
        </w:rPr>
        <w:t xml:space="preserve">Joseph, S., Aduse-Opoku, J., Hashim, A., Hanski, E., Streich, R., Knowles, S.C., Pedersen, A.B., Wade, W.G., and Curtis, M.A. (2021). A 16S rRNA gene and draft genome database for the murine oral bacterial community. Msystems </w:t>
      </w:r>
      <w:r w:rsidRPr="00673000">
        <w:rPr>
          <w:i/>
          <w:noProof/>
        </w:rPr>
        <w:t>6</w:t>
      </w:r>
      <w:r w:rsidRPr="00673000">
        <w:rPr>
          <w:noProof/>
        </w:rPr>
        <w:t>, e01222-01220.</w:t>
      </w:r>
    </w:p>
    <w:p w14:paraId="1F378827" w14:textId="77777777" w:rsidR="00673000" w:rsidRPr="00673000" w:rsidRDefault="00673000" w:rsidP="00673000">
      <w:pPr>
        <w:pStyle w:val="EndNoteBibliography"/>
        <w:rPr>
          <w:noProof/>
        </w:rPr>
      </w:pPr>
      <w:r w:rsidRPr="00673000">
        <w:rPr>
          <w:noProof/>
        </w:rPr>
        <w:t xml:space="preserve">Kang, D.D., Li, F., Kirton, E., Thomas, A., Egan, R., An, H., and Wang, Z. (2019). MetaBAT 2: an adaptive binning algorithm for robust and efficient genome reconstruction from metagenome assemblies. PeerJ </w:t>
      </w:r>
      <w:r w:rsidRPr="00673000">
        <w:rPr>
          <w:i/>
          <w:noProof/>
        </w:rPr>
        <w:t>7</w:t>
      </w:r>
      <w:r w:rsidRPr="00673000">
        <w:rPr>
          <w:noProof/>
        </w:rPr>
        <w:t>, e7359.</w:t>
      </w:r>
    </w:p>
    <w:p w14:paraId="37BDA10F" w14:textId="77777777" w:rsidR="00673000" w:rsidRPr="00673000" w:rsidRDefault="00673000" w:rsidP="00673000">
      <w:pPr>
        <w:pStyle w:val="EndNoteBibliography"/>
        <w:rPr>
          <w:noProof/>
        </w:rPr>
      </w:pPr>
      <w:r w:rsidRPr="00673000">
        <w:rPr>
          <w:noProof/>
        </w:rPr>
        <w:t xml:space="preserve">Kitamoto, S., Nagao-Kitamoto, H., Hein, R., Schmidt, T., and Kamada, N. (2020). The bacterial connection between the oral cavity and the gut diseases. Journal of dental research </w:t>
      </w:r>
      <w:r w:rsidRPr="00673000">
        <w:rPr>
          <w:i/>
          <w:noProof/>
        </w:rPr>
        <w:t>99</w:t>
      </w:r>
      <w:r w:rsidRPr="00673000">
        <w:rPr>
          <w:noProof/>
        </w:rPr>
        <w:t>, 1021-1029.</w:t>
      </w:r>
    </w:p>
    <w:p w14:paraId="4AD3530E" w14:textId="77777777" w:rsidR="00673000" w:rsidRPr="00673000" w:rsidRDefault="00673000" w:rsidP="00673000">
      <w:pPr>
        <w:pStyle w:val="EndNoteBibliography"/>
        <w:rPr>
          <w:noProof/>
        </w:rPr>
      </w:pPr>
      <w:r w:rsidRPr="00673000">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673000">
        <w:rPr>
          <w:i/>
          <w:noProof/>
        </w:rPr>
        <w:t>68</w:t>
      </w:r>
      <w:r w:rsidRPr="00673000">
        <w:rPr>
          <w:noProof/>
        </w:rPr>
        <w:t>, 1335-1337.</w:t>
      </w:r>
    </w:p>
    <w:p w14:paraId="642C6671" w14:textId="77777777" w:rsidR="00673000" w:rsidRPr="00673000" w:rsidRDefault="00673000" w:rsidP="00673000">
      <w:pPr>
        <w:pStyle w:val="EndNoteBibliography"/>
        <w:rPr>
          <w:noProof/>
        </w:rPr>
      </w:pPr>
      <w:r w:rsidRPr="00673000">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673000">
        <w:rPr>
          <w:i/>
          <w:noProof/>
        </w:rPr>
        <w:t>14</w:t>
      </w:r>
      <w:r w:rsidRPr="00673000">
        <w:rPr>
          <w:noProof/>
        </w:rPr>
        <w:t>, 207-215.</w:t>
      </w:r>
    </w:p>
    <w:p w14:paraId="1F9DD2F1" w14:textId="77777777" w:rsidR="00673000" w:rsidRPr="00673000" w:rsidRDefault="00673000" w:rsidP="00673000">
      <w:pPr>
        <w:pStyle w:val="EndNoteBibliography"/>
        <w:rPr>
          <w:noProof/>
        </w:rPr>
      </w:pPr>
      <w:r w:rsidRPr="00673000">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673000">
        <w:rPr>
          <w:i/>
          <w:noProof/>
        </w:rPr>
        <w:t>1</w:t>
      </w:r>
      <w:r w:rsidRPr="00673000">
        <w:rPr>
          <w:noProof/>
        </w:rPr>
        <w:t>, 1-15.</w:t>
      </w:r>
    </w:p>
    <w:p w14:paraId="03E0946D" w14:textId="77777777" w:rsidR="00673000" w:rsidRPr="00673000" w:rsidRDefault="00673000" w:rsidP="00673000">
      <w:pPr>
        <w:pStyle w:val="EndNoteBibliography"/>
        <w:rPr>
          <w:noProof/>
        </w:rPr>
      </w:pPr>
      <w:r w:rsidRPr="00673000">
        <w:rPr>
          <w:noProof/>
        </w:rPr>
        <w:t xml:space="preserve">Li, D., Liu, C.-M., Luo, R., Sadakane, K., and Lam, T.-W. (2015). MEGAHIT: an ultra-fast single-node solution for large and complex metagenomics assembly via succinct de Bruijn graph. Bioinformatics </w:t>
      </w:r>
      <w:r w:rsidRPr="00673000">
        <w:rPr>
          <w:i/>
          <w:noProof/>
        </w:rPr>
        <w:t>31</w:t>
      </w:r>
      <w:r w:rsidRPr="00673000">
        <w:rPr>
          <w:noProof/>
        </w:rPr>
        <w:t>, 1674-1676.</w:t>
      </w:r>
    </w:p>
    <w:p w14:paraId="6433E6F8" w14:textId="77777777" w:rsidR="00673000" w:rsidRPr="00673000" w:rsidRDefault="00673000" w:rsidP="00673000">
      <w:pPr>
        <w:pStyle w:val="EndNoteBibliography"/>
        <w:rPr>
          <w:noProof/>
        </w:rPr>
      </w:pPr>
      <w:r w:rsidRPr="00673000">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673000">
        <w:rPr>
          <w:i/>
          <w:noProof/>
        </w:rPr>
        <w:t>8</w:t>
      </w:r>
      <w:r w:rsidRPr="00673000">
        <w:rPr>
          <w:noProof/>
        </w:rPr>
        <w:t>, 1-12.</w:t>
      </w:r>
    </w:p>
    <w:p w14:paraId="10505B6F" w14:textId="77777777" w:rsidR="00673000" w:rsidRPr="00673000" w:rsidRDefault="00673000" w:rsidP="00673000">
      <w:pPr>
        <w:pStyle w:val="EndNoteBibliography"/>
        <w:rPr>
          <w:noProof/>
        </w:rPr>
      </w:pPr>
      <w:r w:rsidRPr="00673000">
        <w:rPr>
          <w:noProof/>
        </w:rPr>
        <w:t xml:space="preserve">Liu, C., Zhou, N., Du, M.-X., Sun, Y.-T., Wang, K., Wang, Y.-J., Li, D.-H., Yu, H.-Y., Song, Y., and Bai, B.-B. (2020). The Mouse Gut Microbial Biobank expands the coverage of cultured bacteria. Nature communications </w:t>
      </w:r>
      <w:r w:rsidRPr="00673000">
        <w:rPr>
          <w:i/>
          <w:noProof/>
        </w:rPr>
        <w:t>11</w:t>
      </w:r>
      <w:r w:rsidRPr="00673000">
        <w:rPr>
          <w:noProof/>
        </w:rPr>
        <w:t>, 1-12.</w:t>
      </w:r>
    </w:p>
    <w:p w14:paraId="55C0A944" w14:textId="77777777" w:rsidR="00673000" w:rsidRPr="00673000" w:rsidRDefault="00673000" w:rsidP="00673000">
      <w:pPr>
        <w:pStyle w:val="EndNoteBibliography"/>
        <w:rPr>
          <w:noProof/>
        </w:rPr>
      </w:pPr>
      <w:r w:rsidRPr="00673000">
        <w:rPr>
          <w:noProof/>
        </w:rPr>
        <w:lastRenderedPageBreak/>
        <w:t xml:space="preserve">Machado, D., Maistrenko, O.M., Andrejev, S., Kim, Y., Bork, P., Patil, K.R., and Patil, K.R. (2021). Polarization of microbial communities between competitive and cooperative metabolism. Nature ecology &amp; evolution </w:t>
      </w:r>
      <w:r w:rsidRPr="00673000">
        <w:rPr>
          <w:i/>
          <w:noProof/>
        </w:rPr>
        <w:t>5</w:t>
      </w:r>
      <w:r w:rsidRPr="00673000">
        <w:rPr>
          <w:noProof/>
        </w:rPr>
        <w:t>, 195-203.</w:t>
      </w:r>
    </w:p>
    <w:p w14:paraId="374B58D6" w14:textId="77777777" w:rsidR="00673000" w:rsidRPr="00673000" w:rsidRDefault="00673000" w:rsidP="00673000">
      <w:pPr>
        <w:pStyle w:val="EndNoteBibliography"/>
        <w:rPr>
          <w:noProof/>
        </w:rPr>
      </w:pPr>
      <w:r w:rsidRPr="00673000">
        <w:rPr>
          <w:noProof/>
        </w:rPr>
        <w:t xml:space="preserve">Magnúsdóttir, S., Heinken, A., Kutt, L., Ravcheev, D.A., Bauer, E., Noronha, A., Greenhalgh, K., Jäger, C., Baginska, J., and Wilmes, P. (2017). Generation of genome-scale metabolic reconstructions for 773 members of the human gut microbiota. Nature biotechnology </w:t>
      </w:r>
      <w:r w:rsidRPr="00673000">
        <w:rPr>
          <w:i/>
          <w:noProof/>
        </w:rPr>
        <w:t>35</w:t>
      </w:r>
      <w:r w:rsidRPr="00673000">
        <w:rPr>
          <w:noProof/>
        </w:rPr>
        <w:t>, 81-89.</w:t>
      </w:r>
    </w:p>
    <w:p w14:paraId="575F9DD6" w14:textId="77777777" w:rsidR="00673000" w:rsidRPr="00673000" w:rsidRDefault="00673000" w:rsidP="00673000">
      <w:pPr>
        <w:pStyle w:val="EndNoteBibliography"/>
        <w:rPr>
          <w:noProof/>
        </w:rPr>
      </w:pPr>
      <w:r w:rsidRPr="00673000">
        <w:rPr>
          <w:noProof/>
        </w:rPr>
        <w:t xml:space="preserve">Martin, M. (2011). Cutadapt removes adapter sequences from high-throughput sequencing reads. EMBnet. journal </w:t>
      </w:r>
      <w:r w:rsidRPr="00673000">
        <w:rPr>
          <w:i/>
          <w:noProof/>
        </w:rPr>
        <w:t>17</w:t>
      </w:r>
      <w:r w:rsidRPr="00673000">
        <w:rPr>
          <w:noProof/>
        </w:rPr>
        <w:t>, 10-12.</w:t>
      </w:r>
    </w:p>
    <w:p w14:paraId="38435364" w14:textId="77777777" w:rsidR="00673000" w:rsidRPr="00673000" w:rsidRDefault="00673000" w:rsidP="00673000">
      <w:pPr>
        <w:pStyle w:val="EndNoteBibliography"/>
        <w:rPr>
          <w:noProof/>
        </w:rPr>
      </w:pPr>
      <w:r w:rsidRPr="00673000">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673000">
        <w:rPr>
          <w:i/>
          <w:noProof/>
        </w:rPr>
        <w:t>87</w:t>
      </w:r>
      <w:r w:rsidRPr="00673000">
        <w:rPr>
          <w:noProof/>
        </w:rPr>
        <w:t>, e00206-00219.</w:t>
      </w:r>
    </w:p>
    <w:p w14:paraId="1F3DD623" w14:textId="77777777" w:rsidR="00673000" w:rsidRPr="00673000" w:rsidRDefault="00673000" w:rsidP="00673000">
      <w:pPr>
        <w:pStyle w:val="EndNoteBibliography"/>
        <w:rPr>
          <w:noProof/>
        </w:rPr>
      </w:pPr>
      <w:r w:rsidRPr="00673000">
        <w:rPr>
          <w:noProof/>
        </w:rPr>
        <w:t xml:space="preserve">Murali, A., Bhargava, A., and Wright, E.S. (2018). IDTAXA: a novel approach for accurate taxonomic classification of microbiome sequences. Microbiome </w:t>
      </w:r>
      <w:r w:rsidRPr="00673000">
        <w:rPr>
          <w:i/>
          <w:noProof/>
        </w:rPr>
        <w:t>6</w:t>
      </w:r>
      <w:r w:rsidRPr="00673000">
        <w:rPr>
          <w:noProof/>
        </w:rPr>
        <w:t>, 1-14.</w:t>
      </w:r>
    </w:p>
    <w:p w14:paraId="27DD8CCF" w14:textId="77777777" w:rsidR="00673000" w:rsidRPr="00673000" w:rsidRDefault="00673000" w:rsidP="00673000">
      <w:pPr>
        <w:pStyle w:val="EndNoteBibliography"/>
        <w:rPr>
          <w:noProof/>
        </w:rPr>
      </w:pPr>
      <w:r w:rsidRPr="00673000">
        <w:rPr>
          <w:noProof/>
        </w:rPr>
        <w:t xml:space="preserve">Pascal, V., Pozuelo, M., Borruel, N., Casellas, F., Campos, D., Santiago, A., Martinez, X., Varela, E., Sarrabayrouse, G., and Machiels, K. (2017). A microbial signature for Crohn's disease. Gut </w:t>
      </w:r>
      <w:r w:rsidRPr="00673000">
        <w:rPr>
          <w:i/>
          <w:noProof/>
        </w:rPr>
        <w:t>66</w:t>
      </w:r>
      <w:r w:rsidRPr="00673000">
        <w:rPr>
          <w:noProof/>
        </w:rPr>
        <w:t>, 813-822.</w:t>
      </w:r>
    </w:p>
    <w:p w14:paraId="354B5EDE" w14:textId="77777777" w:rsidR="00673000" w:rsidRPr="00673000" w:rsidRDefault="00673000" w:rsidP="00673000">
      <w:pPr>
        <w:pStyle w:val="EndNoteBibliography"/>
        <w:rPr>
          <w:noProof/>
        </w:rPr>
      </w:pPr>
      <w:r w:rsidRPr="00673000">
        <w:rPr>
          <w:noProof/>
        </w:rPr>
        <w:t xml:space="preserve">Pedregosa, F., Varoquaux, G., Gramfort, A., Michel, V., Thirion, B., Grisel, O., Blondel, M., Prettenhofer, P., Weiss, R., and Dubourg, V. (2011). Scikit-learn: Machine learning in Python. the Journal of machine Learning research </w:t>
      </w:r>
      <w:r w:rsidRPr="00673000">
        <w:rPr>
          <w:i/>
          <w:noProof/>
        </w:rPr>
        <w:t>12</w:t>
      </w:r>
      <w:r w:rsidRPr="00673000">
        <w:rPr>
          <w:noProof/>
        </w:rPr>
        <w:t>, 2825-2830.</w:t>
      </w:r>
    </w:p>
    <w:p w14:paraId="3BD9E7A2" w14:textId="77777777" w:rsidR="00673000" w:rsidRPr="00673000" w:rsidRDefault="00673000" w:rsidP="00673000">
      <w:pPr>
        <w:pStyle w:val="EndNoteBibliography"/>
        <w:rPr>
          <w:noProof/>
        </w:rPr>
      </w:pPr>
      <w:r w:rsidRPr="00673000">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673000">
        <w:rPr>
          <w:i/>
          <w:noProof/>
        </w:rPr>
        <w:t>382</w:t>
      </w:r>
      <w:r w:rsidRPr="00673000">
        <w:rPr>
          <w:noProof/>
        </w:rPr>
        <w:t>, 822-834.</w:t>
      </w:r>
    </w:p>
    <w:p w14:paraId="0016FCD8" w14:textId="77777777" w:rsidR="00673000" w:rsidRPr="00673000" w:rsidRDefault="00673000" w:rsidP="00673000">
      <w:pPr>
        <w:pStyle w:val="EndNoteBibliography"/>
        <w:rPr>
          <w:noProof/>
        </w:rPr>
      </w:pPr>
      <w:r w:rsidRPr="00673000">
        <w:rPr>
          <w:noProof/>
        </w:rPr>
        <w:t xml:space="preserve">Qin, N., Yang, F., Li, A., Prifti, E., Chen, Y., Shao, L., Guo, J., Le Chatelier, E., Yao, J., and Wu, L. (2014). Alterations of the human gut microbiome in liver cirrhosis. Nature </w:t>
      </w:r>
      <w:r w:rsidRPr="00673000">
        <w:rPr>
          <w:i/>
          <w:noProof/>
        </w:rPr>
        <w:t>513</w:t>
      </w:r>
      <w:r w:rsidRPr="00673000">
        <w:rPr>
          <w:noProof/>
        </w:rPr>
        <w:t>, 59-64.</w:t>
      </w:r>
    </w:p>
    <w:p w14:paraId="38288A5B" w14:textId="77777777" w:rsidR="00673000" w:rsidRPr="00673000" w:rsidRDefault="00673000" w:rsidP="00673000">
      <w:pPr>
        <w:pStyle w:val="EndNoteBibliography"/>
        <w:rPr>
          <w:noProof/>
        </w:rPr>
      </w:pPr>
      <w:r w:rsidRPr="00673000">
        <w:rPr>
          <w:noProof/>
        </w:rPr>
        <w:t xml:space="preserve">Quast, C., Pruesse, E., Yilmaz, P., Gerken, J., Schweer, T., Yarza, P., Peplies, J., and Glöckner, F.O. (2012). The SILVA ribosomal RNA gene database project: improved data processing and web-based tools. Nucleic acids research </w:t>
      </w:r>
      <w:r w:rsidRPr="00673000">
        <w:rPr>
          <w:i/>
          <w:noProof/>
        </w:rPr>
        <w:t>41</w:t>
      </w:r>
      <w:r w:rsidRPr="00673000">
        <w:rPr>
          <w:noProof/>
        </w:rPr>
        <w:t>, D590-D596.</w:t>
      </w:r>
    </w:p>
    <w:p w14:paraId="3E633B4C" w14:textId="77777777" w:rsidR="00673000" w:rsidRPr="00673000" w:rsidRDefault="00673000" w:rsidP="00673000">
      <w:pPr>
        <w:pStyle w:val="EndNoteBibliography"/>
        <w:rPr>
          <w:noProof/>
        </w:rPr>
      </w:pPr>
      <w:r w:rsidRPr="00673000">
        <w:rPr>
          <w:noProof/>
        </w:rPr>
        <w:t xml:space="preserve">Rao, C., Coyte, K.Z., Bainter, W., Geha, R.S., Martin, C.R., and Rakoff-Nahoum, S. (2021). Multi-kingdom ecological drivers of microbiota assembly in preterm infants. Nature </w:t>
      </w:r>
      <w:r w:rsidRPr="00673000">
        <w:rPr>
          <w:i/>
          <w:noProof/>
        </w:rPr>
        <w:t>591</w:t>
      </w:r>
      <w:r w:rsidRPr="00673000">
        <w:rPr>
          <w:noProof/>
        </w:rPr>
        <w:t>, 633-638.</w:t>
      </w:r>
    </w:p>
    <w:p w14:paraId="21D34430" w14:textId="77777777" w:rsidR="00673000" w:rsidRPr="00673000" w:rsidRDefault="00673000" w:rsidP="00673000">
      <w:pPr>
        <w:pStyle w:val="EndNoteBibliography"/>
        <w:rPr>
          <w:noProof/>
        </w:rPr>
      </w:pPr>
      <w:r w:rsidRPr="00673000">
        <w:rPr>
          <w:noProof/>
        </w:rPr>
        <w:t xml:space="preserve">Rashidi, A., Ebadi, M., Weisdorf, D.J., Costalonga, M., and Staley, C. (2021). No evidence for colonization of oral bacteria in the distal gut in healthy adults. Proceedings of the National Academy of Sciences </w:t>
      </w:r>
      <w:r w:rsidRPr="00673000">
        <w:rPr>
          <w:i/>
          <w:noProof/>
        </w:rPr>
        <w:t>118</w:t>
      </w:r>
      <w:r w:rsidRPr="00673000">
        <w:rPr>
          <w:noProof/>
        </w:rPr>
        <w:t>, e2114152118.</w:t>
      </w:r>
    </w:p>
    <w:p w14:paraId="2989232A" w14:textId="77777777" w:rsidR="00673000" w:rsidRPr="00673000" w:rsidRDefault="00673000" w:rsidP="00673000">
      <w:pPr>
        <w:pStyle w:val="EndNoteBibliography"/>
        <w:rPr>
          <w:noProof/>
        </w:rPr>
      </w:pPr>
      <w:r w:rsidRPr="00673000">
        <w:rPr>
          <w:noProof/>
        </w:rPr>
        <w:t xml:space="preserve">Read, E., Curtis, M.A., and Neves, J.F. (2021). The role of oral bacteria in inflammatory bowel disease. Nature Reviews Gastroenterology &amp; Hepatology </w:t>
      </w:r>
      <w:r w:rsidRPr="00673000">
        <w:rPr>
          <w:i/>
          <w:noProof/>
        </w:rPr>
        <w:t>18</w:t>
      </w:r>
      <w:r w:rsidRPr="00673000">
        <w:rPr>
          <w:noProof/>
        </w:rPr>
        <w:t>, 731-742.</w:t>
      </w:r>
    </w:p>
    <w:p w14:paraId="04356B2F" w14:textId="77777777" w:rsidR="00673000" w:rsidRPr="00673000" w:rsidRDefault="00673000" w:rsidP="00673000">
      <w:pPr>
        <w:pStyle w:val="EndNoteBibliography"/>
        <w:rPr>
          <w:noProof/>
        </w:rPr>
      </w:pPr>
      <w:r w:rsidRPr="00673000">
        <w:rPr>
          <w:noProof/>
        </w:rPr>
        <w:t xml:space="preserve">Reese, A.T., Cho, E.H., Klitzman, B., Nichols, S.P., Wisniewski, N.A., Villa, M.M., Durand, H.K., Jiang, S., Midani, F.S., and Nimmagadda, S.N. (2018). Antibiotic-induced changes in the microbiota disrupt redox dynamics in the gut. Elife </w:t>
      </w:r>
      <w:r w:rsidRPr="00673000">
        <w:rPr>
          <w:i/>
          <w:noProof/>
        </w:rPr>
        <w:t>7</w:t>
      </w:r>
      <w:r w:rsidRPr="00673000">
        <w:rPr>
          <w:noProof/>
        </w:rPr>
        <w:t>, e35987.</w:t>
      </w:r>
    </w:p>
    <w:p w14:paraId="1C1D94F8" w14:textId="77777777" w:rsidR="00673000" w:rsidRPr="00673000" w:rsidRDefault="00673000" w:rsidP="00673000">
      <w:pPr>
        <w:pStyle w:val="EndNoteBibliography"/>
        <w:rPr>
          <w:noProof/>
        </w:rPr>
      </w:pPr>
      <w:r w:rsidRPr="00673000">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673000">
        <w:rPr>
          <w:i/>
          <w:noProof/>
        </w:rPr>
        <w:t>6</w:t>
      </w:r>
      <w:r w:rsidRPr="00673000">
        <w:rPr>
          <w:noProof/>
        </w:rPr>
        <w:t>, 1505-1515.</w:t>
      </w:r>
    </w:p>
    <w:p w14:paraId="0B99A233" w14:textId="77777777" w:rsidR="00673000" w:rsidRPr="00673000" w:rsidRDefault="00673000" w:rsidP="00673000">
      <w:pPr>
        <w:pStyle w:val="EndNoteBibliography"/>
        <w:rPr>
          <w:noProof/>
        </w:rPr>
      </w:pPr>
      <w:r w:rsidRPr="00673000">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673000">
        <w:rPr>
          <w:i/>
          <w:noProof/>
        </w:rPr>
        <w:t>24</w:t>
      </w:r>
      <w:r w:rsidRPr="00673000">
        <w:rPr>
          <w:noProof/>
        </w:rPr>
        <w:t>, 600-610. e604.</w:t>
      </w:r>
    </w:p>
    <w:p w14:paraId="7DF89E0E" w14:textId="77777777" w:rsidR="00673000" w:rsidRPr="00673000" w:rsidRDefault="00673000" w:rsidP="00673000">
      <w:pPr>
        <w:pStyle w:val="EndNoteBibliography"/>
        <w:rPr>
          <w:noProof/>
        </w:rPr>
      </w:pPr>
      <w:r w:rsidRPr="00673000">
        <w:rPr>
          <w:noProof/>
        </w:rPr>
        <w:lastRenderedPageBreak/>
        <w:t xml:space="preserve">Schluter, J., Peled, J.U., Taylor, B.P., Markey, K.A., Smith, M., Taur, Y., Niehus, R., Staffas, A., Dai, A., and Fontana, E. (2020). The gut microbiota is associated with immune cell dynamics in humans. Nature </w:t>
      </w:r>
      <w:r w:rsidRPr="00673000">
        <w:rPr>
          <w:i/>
          <w:noProof/>
        </w:rPr>
        <w:t>588</w:t>
      </w:r>
      <w:r w:rsidRPr="00673000">
        <w:rPr>
          <w:noProof/>
        </w:rPr>
        <w:t>, 303-307.</w:t>
      </w:r>
    </w:p>
    <w:p w14:paraId="3304A9C0" w14:textId="77777777" w:rsidR="00673000" w:rsidRPr="00673000" w:rsidRDefault="00673000" w:rsidP="00673000">
      <w:pPr>
        <w:pStyle w:val="EndNoteBibliography"/>
        <w:rPr>
          <w:noProof/>
        </w:rPr>
      </w:pPr>
      <w:r w:rsidRPr="00673000">
        <w:rPr>
          <w:noProof/>
        </w:rPr>
        <w:t xml:space="preserve">Schmidt, T.S., Hayward, M.R., Coelho, L.P., Li, S.S., Costea, P.I., Voigt, A.Y., Wirbel, J., Maistrenko, O.M., Alves, R.J., and Bergsten, E. (2019). Extensive transmission of microbes along the gastrointestinal tract. Elife </w:t>
      </w:r>
      <w:r w:rsidRPr="00673000">
        <w:rPr>
          <w:i/>
          <w:noProof/>
        </w:rPr>
        <w:t>8</w:t>
      </w:r>
      <w:r w:rsidRPr="00673000">
        <w:rPr>
          <w:noProof/>
        </w:rPr>
        <w:t>, e42693.</w:t>
      </w:r>
    </w:p>
    <w:p w14:paraId="1FEADEF0" w14:textId="77777777" w:rsidR="00673000" w:rsidRPr="00673000" w:rsidRDefault="00673000" w:rsidP="00673000">
      <w:pPr>
        <w:pStyle w:val="EndNoteBibliography"/>
        <w:rPr>
          <w:noProof/>
        </w:rPr>
      </w:pPr>
      <w:r w:rsidRPr="00673000">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673000">
        <w:rPr>
          <w:i/>
          <w:noProof/>
        </w:rPr>
        <w:t>13</w:t>
      </w:r>
      <w:r w:rsidRPr="00673000">
        <w:rPr>
          <w:noProof/>
        </w:rPr>
        <w:t>, 1-18.</w:t>
      </w:r>
    </w:p>
    <w:p w14:paraId="024675CF" w14:textId="77777777" w:rsidR="00673000" w:rsidRPr="00673000" w:rsidRDefault="00673000" w:rsidP="00673000">
      <w:pPr>
        <w:pStyle w:val="EndNoteBibliography"/>
        <w:rPr>
          <w:noProof/>
        </w:rPr>
      </w:pPr>
      <w:r w:rsidRPr="00673000">
        <w:rPr>
          <w:noProof/>
        </w:rPr>
        <w:t xml:space="preserve">Shono, Y., and van den Brink, M.R. (2018). Gut microbiota injury in allogeneic haematopoietic stem cell transplantation. Nature Reviews Cancer </w:t>
      </w:r>
      <w:r w:rsidRPr="00673000">
        <w:rPr>
          <w:i/>
          <w:noProof/>
        </w:rPr>
        <w:t>18</w:t>
      </w:r>
      <w:r w:rsidRPr="00673000">
        <w:rPr>
          <w:noProof/>
        </w:rPr>
        <w:t>, 283-295.</w:t>
      </w:r>
    </w:p>
    <w:p w14:paraId="2299DFED" w14:textId="77777777" w:rsidR="00673000" w:rsidRPr="00673000" w:rsidRDefault="00673000" w:rsidP="00673000">
      <w:pPr>
        <w:pStyle w:val="EndNoteBibliography"/>
        <w:rPr>
          <w:noProof/>
        </w:rPr>
      </w:pPr>
      <w:r w:rsidRPr="00673000">
        <w:rPr>
          <w:noProof/>
        </w:rPr>
        <w:t xml:space="preserve">Sieber, C.M., Probst, A.J., Sharrar, A., Thomas, B.C., Hess, M., Tringe, S.G., and Banfield, J.F. (2018). Recovery of genomes from metagenomes via a dereplication, aggregation and scoring strategy. Nature microbiology </w:t>
      </w:r>
      <w:r w:rsidRPr="00673000">
        <w:rPr>
          <w:i/>
          <w:noProof/>
        </w:rPr>
        <w:t>3</w:t>
      </w:r>
      <w:r w:rsidRPr="00673000">
        <w:rPr>
          <w:noProof/>
        </w:rPr>
        <w:t>, 836-843.</w:t>
      </w:r>
    </w:p>
    <w:p w14:paraId="04929A95" w14:textId="77777777" w:rsidR="00673000" w:rsidRPr="00673000" w:rsidRDefault="00673000" w:rsidP="00673000">
      <w:pPr>
        <w:pStyle w:val="EndNoteBibliography"/>
        <w:rPr>
          <w:noProof/>
        </w:rPr>
      </w:pPr>
      <w:r w:rsidRPr="00673000">
        <w:rPr>
          <w:noProof/>
        </w:rPr>
        <w:t xml:space="preserve">Siranosian, B.A., Brooks, E.F., Andermann, T., Rezvani, A.R., Banaei, N., Tang, H., and Bhatt, A.S. (2022). Rare transmission of commensal and pathogenic bacteria in the gut microbiome of hospitalized adults. Nature communications </w:t>
      </w:r>
      <w:r w:rsidRPr="00673000">
        <w:rPr>
          <w:i/>
          <w:noProof/>
        </w:rPr>
        <w:t>13</w:t>
      </w:r>
      <w:r w:rsidRPr="00673000">
        <w:rPr>
          <w:noProof/>
        </w:rPr>
        <w:t>, 1-17.</w:t>
      </w:r>
    </w:p>
    <w:p w14:paraId="0315BFEE" w14:textId="77777777" w:rsidR="00673000" w:rsidRPr="00673000" w:rsidRDefault="00673000" w:rsidP="00673000">
      <w:pPr>
        <w:pStyle w:val="EndNoteBibliography"/>
        <w:rPr>
          <w:noProof/>
        </w:rPr>
      </w:pPr>
      <w:r w:rsidRPr="00673000">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673000">
        <w:rPr>
          <w:i/>
          <w:noProof/>
        </w:rPr>
        <w:t>23</w:t>
      </w:r>
      <w:r w:rsidRPr="00673000">
        <w:rPr>
          <w:noProof/>
        </w:rPr>
        <w:t>, 447-457. e444.</w:t>
      </w:r>
    </w:p>
    <w:p w14:paraId="3F76B224" w14:textId="77777777" w:rsidR="00673000" w:rsidRPr="00673000" w:rsidRDefault="00673000" w:rsidP="00673000">
      <w:pPr>
        <w:pStyle w:val="EndNoteBibliography"/>
        <w:rPr>
          <w:noProof/>
        </w:rPr>
      </w:pPr>
      <w:r w:rsidRPr="00673000">
        <w:rPr>
          <w:noProof/>
        </w:rPr>
        <w:t xml:space="preserve">Stein-Thoeringer, C., Nichols, K., Lazrak, A., Docampo, M., Slingerland, A., Slingerland, J., Clurman, A., Armijo, G., Gomes, A., and Shono, Y. (2019). Lactose drives Enterococcus expansion to promote graft-versus-host disease. Science </w:t>
      </w:r>
      <w:r w:rsidRPr="00673000">
        <w:rPr>
          <w:i/>
          <w:noProof/>
        </w:rPr>
        <w:t>366</w:t>
      </w:r>
      <w:r w:rsidRPr="00673000">
        <w:rPr>
          <w:noProof/>
        </w:rPr>
        <w:t>, 1143-1149.</w:t>
      </w:r>
    </w:p>
    <w:p w14:paraId="7BFB2323" w14:textId="77777777" w:rsidR="00673000" w:rsidRPr="00673000" w:rsidRDefault="00673000" w:rsidP="00673000">
      <w:pPr>
        <w:pStyle w:val="EndNoteBibliography"/>
        <w:rPr>
          <w:noProof/>
        </w:rPr>
      </w:pPr>
      <w:r w:rsidRPr="00673000">
        <w:rPr>
          <w:noProof/>
        </w:rPr>
        <w:t xml:space="preserve">Tang, T.W., Chen, H.-C., Chen, C.-Y., Yen, C.Y., Lin, C.-J., Prajnamitra, R.P., Chen, L.-L., Ruan, S.-C., Lin, J.-H., and Lin, P.-J. (2019). Loss of gut microbiota alters immune system composition and cripples postinfarction cardiac repair. Circulation </w:t>
      </w:r>
      <w:r w:rsidRPr="00673000">
        <w:rPr>
          <w:i/>
          <w:noProof/>
        </w:rPr>
        <w:t>139</w:t>
      </w:r>
      <w:r w:rsidRPr="00673000">
        <w:rPr>
          <w:noProof/>
        </w:rPr>
        <w:t>, 647-659.</w:t>
      </w:r>
    </w:p>
    <w:p w14:paraId="7E5A4E1D" w14:textId="77777777" w:rsidR="00673000" w:rsidRPr="00673000" w:rsidRDefault="00673000" w:rsidP="00673000">
      <w:pPr>
        <w:pStyle w:val="EndNoteBibliography"/>
        <w:rPr>
          <w:noProof/>
        </w:rPr>
      </w:pPr>
      <w:r w:rsidRPr="00673000">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673000">
        <w:rPr>
          <w:i/>
          <w:noProof/>
        </w:rPr>
        <w:t>10</w:t>
      </w:r>
      <w:r w:rsidRPr="00673000">
        <w:rPr>
          <w:noProof/>
        </w:rPr>
        <w:t>, eaap9489.</w:t>
      </w:r>
    </w:p>
    <w:p w14:paraId="4D6F9AF6" w14:textId="77777777" w:rsidR="00673000" w:rsidRPr="00673000" w:rsidRDefault="00673000" w:rsidP="00673000">
      <w:pPr>
        <w:pStyle w:val="EndNoteBibliography"/>
        <w:rPr>
          <w:noProof/>
        </w:rPr>
      </w:pPr>
      <w:r w:rsidRPr="00673000">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673000">
        <w:rPr>
          <w:i/>
          <w:noProof/>
        </w:rPr>
        <w:t>55</w:t>
      </w:r>
      <w:r w:rsidRPr="00673000">
        <w:rPr>
          <w:noProof/>
        </w:rPr>
        <w:t>, 905-914.</w:t>
      </w:r>
    </w:p>
    <w:p w14:paraId="23CD60F4" w14:textId="77777777" w:rsidR="00673000" w:rsidRPr="00673000" w:rsidRDefault="00673000" w:rsidP="00673000">
      <w:pPr>
        <w:pStyle w:val="EndNoteBibliography"/>
        <w:rPr>
          <w:noProof/>
        </w:rPr>
      </w:pPr>
      <w:r w:rsidRPr="00673000">
        <w:rPr>
          <w:noProof/>
        </w:rPr>
        <w:t xml:space="preserve">The Human Microbiome Project Consortium (2012). Structure, function and diversity of the healthy human microbiome. nature </w:t>
      </w:r>
      <w:r w:rsidRPr="00673000">
        <w:rPr>
          <w:i/>
          <w:noProof/>
        </w:rPr>
        <w:t>486</w:t>
      </w:r>
      <w:r w:rsidRPr="00673000">
        <w:rPr>
          <w:noProof/>
        </w:rPr>
        <w:t>, 207-214.</w:t>
      </w:r>
    </w:p>
    <w:p w14:paraId="77B625A0" w14:textId="77777777" w:rsidR="00673000" w:rsidRPr="00673000" w:rsidRDefault="00673000" w:rsidP="00673000">
      <w:pPr>
        <w:pStyle w:val="EndNoteBibliography"/>
        <w:rPr>
          <w:noProof/>
        </w:rPr>
      </w:pPr>
      <w:r w:rsidRPr="00673000">
        <w:rPr>
          <w:noProof/>
        </w:rPr>
        <w:t xml:space="preserve">Theis, K.R., Romero, R., Greenberg, J.M., Winters, A.D., Garcia-Flores, V., Motomura, K., Ahmad, M.M., Galaz, J., Arenas-Hernandez, M., and Gomez-Lopez, N. (2020). No consistent evidence for microbiota in murine placental and fetal tissues. Msphere </w:t>
      </w:r>
      <w:r w:rsidRPr="00673000">
        <w:rPr>
          <w:i/>
          <w:noProof/>
        </w:rPr>
        <w:t>5</w:t>
      </w:r>
      <w:r w:rsidRPr="00673000">
        <w:rPr>
          <w:noProof/>
        </w:rPr>
        <w:t>, e00933-00919.</w:t>
      </w:r>
    </w:p>
    <w:p w14:paraId="3746D4B6" w14:textId="77777777" w:rsidR="00673000" w:rsidRPr="00673000" w:rsidRDefault="00673000" w:rsidP="00673000">
      <w:pPr>
        <w:pStyle w:val="EndNoteBibliography"/>
        <w:rPr>
          <w:noProof/>
        </w:rPr>
      </w:pPr>
      <w:r w:rsidRPr="00673000">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673000">
        <w:rPr>
          <w:i/>
          <w:noProof/>
        </w:rPr>
        <w:t>25</w:t>
      </w:r>
      <w:r w:rsidRPr="00673000">
        <w:rPr>
          <w:noProof/>
        </w:rPr>
        <w:t>, 667-678.</w:t>
      </w:r>
    </w:p>
    <w:p w14:paraId="49880ACC" w14:textId="77777777" w:rsidR="00673000" w:rsidRPr="00673000" w:rsidRDefault="00673000" w:rsidP="00673000">
      <w:pPr>
        <w:pStyle w:val="EndNoteBibliography"/>
        <w:rPr>
          <w:noProof/>
        </w:rPr>
      </w:pPr>
      <w:r w:rsidRPr="00673000">
        <w:rPr>
          <w:noProof/>
        </w:rPr>
        <w:t xml:space="preserve">Van der Maaten, L., and Hinton, G. (2008). Visualizing data using t-SNE. Journal of machine learning research </w:t>
      </w:r>
      <w:r w:rsidRPr="00673000">
        <w:rPr>
          <w:i/>
          <w:noProof/>
        </w:rPr>
        <w:t>9</w:t>
      </w:r>
      <w:r w:rsidRPr="00673000">
        <w:rPr>
          <w:noProof/>
        </w:rPr>
        <w:t>.</w:t>
      </w:r>
    </w:p>
    <w:p w14:paraId="704BE2FC" w14:textId="77777777" w:rsidR="00673000" w:rsidRPr="00673000" w:rsidRDefault="00673000" w:rsidP="00673000">
      <w:pPr>
        <w:pStyle w:val="EndNoteBibliography"/>
        <w:rPr>
          <w:noProof/>
        </w:rPr>
      </w:pPr>
      <w:r w:rsidRPr="00673000">
        <w:rPr>
          <w:noProof/>
        </w:rPr>
        <w:lastRenderedPageBreak/>
        <w:t xml:space="preserve">Vandeputte, D., Kathagen, G., D’hoe, K., Vieira-Silva, S., Valles-Colomer, M., Sabino, J., Wang, J., Tito, R.Y., De Commer, L., and Darzi, Y. (2017). Quantitative microbiome profiling links gut community variation to microbial load. Nature </w:t>
      </w:r>
      <w:r w:rsidRPr="00673000">
        <w:rPr>
          <w:i/>
          <w:noProof/>
        </w:rPr>
        <w:t>551</w:t>
      </w:r>
      <w:r w:rsidRPr="00673000">
        <w:rPr>
          <w:noProof/>
        </w:rPr>
        <w:t>, 507-511.</w:t>
      </w:r>
    </w:p>
    <w:p w14:paraId="7F757F08" w14:textId="77777777" w:rsidR="00673000" w:rsidRPr="00673000" w:rsidRDefault="00673000" w:rsidP="00673000">
      <w:pPr>
        <w:pStyle w:val="EndNoteBibliography"/>
        <w:rPr>
          <w:noProof/>
        </w:rPr>
      </w:pPr>
      <w:r w:rsidRPr="00673000">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673000">
        <w:rPr>
          <w:i/>
          <w:noProof/>
        </w:rPr>
        <w:t>4</w:t>
      </w:r>
      <w:r w:rsidRPr="00673000">
        <w:rPr>
          <w:noProof/>
        </w:rPr>
        <w:t>, 1826-1831.</w:t>
      </w:r>
    </w:p>
    <w:p w14:paraId="1AA4A664" w14:textId="77777777" w:rsidR="00673000" w:rsidRPr="00673000" w:rsidRDefault="00673000" w:rsidP="00673000">
      <w:pPr>
        <w:pStyle w:val="EndNoteBibliography"/>
        <w:rPr>
          <w:noProof/>
        </w:rPr>
      </w:pPr>
      <w:r w:rsidRPr="00673000">
        <w:rPr>
          <w:noProof/>
        </w:rPr>
        <w:t xml:space="preserve">Wood, D.E., Lu, J., and Langmead, B. (2019). Improved metagenomic analysis with Kraken 2. Genome biology </w:t>
      </w:r>
      <w:r w:rsidRPr="00673000">
        <w:rPr>
          <w:i/>
          <w:noProof/>
        </w:rPr>
        <w:t>20</w:t>
      </w:r>
      <w:r w:rsidRPr="00673000">
        <w:rPr>
          <w:noProof/>
        </w:rPr>
        <w:t>, 1-13.</w:t>
      </w:r>
    </w:p>
    <w:p w14:paraId="5025F1B4" w14:textId="77777777" w:rsidR="00673000" w:rsidRPr="00673000" w:rsidRDefault="00673000" w:rsidP="00673000">
      <w:pPr>
        <w:pStyle w:val="EndNoteBibliography"/>
        <w:rPr>
          <w:noProof/>
        </w:rPr>
      </w:pPr>
      <w:r w:rsidRPr="00673000">
        <w:rPr>
          <w:noProof/>
        </w:rPr>
        <w:t xml:space="preserve">Yan, J., Liao, C., Taylor, B.P., Fontana, E., Amoretti, L.A., Wright, R.J., Littmann, E.R., Dai, A., Waters, N., and Peled, J.U. (2022). A compilation of fecal microbiome shotgun metagenomics from hematopoietic cell transplantation patients. Scientific Data </w:t>
      </w:r>
      <w:r w:rsidRPr="00673000">
        <w:rPr>
          <w:i/>
          <w:noProof/>
        </w:rPr>
        <w:t>9</w:t>
      </w:r>
      <w:r w:rsidRPr="00673000">
        <w:rPr>
          <w:noProof/>
        </w:rPr>
        <w:t>, 1-11.</w:t>
      </w:r>
    </w:p>
    <w:p w14:paraId="3CBD258B" w14:textId="77777777" w:rsidR="00673000" w:rsidRPr="00673000" w:rsidRDefault="00673000" w:rsidP="00673000">
      <w:pPr>
        <w:pStyle w:val="EndNoteBibliography"/>
        <w:rPr>
          <w:noProof/>
        </w:rPr>
      </w:pPr>
      <w:r w:rsidRPr="00673000">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673000">
        <w:rPr>
          <w:i/>
          <w:noProof/>
        </w:rPr>
        <w:t>9</w:t>
      </w:r>
      <w:r w:rsidRPr="00673000">
        <w:rPr>
          <w:noProof/>
        </w:rPr>
        <w:t>, 1-13.</w:t>
      </w:r>
    </w:p>
    <w:p w14:paraId="5C5DF110" w14:textId="77777777" w:rsidR="00673000" w:rsidRPr="00673000" w:rsidRDefault="00673000" w:rsidP="00673000">
      <w:pPr>
        <w:pStyle w:val="EndNoteBibliography"/>
        <w:rPr>
          <w:noProof/>
        </w:rPr>
      </w:pPr>
      <w:r w:rsidRPr="00673000">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673000">
        <w:rPr>
          <w:i/>
          <w:noProof/>
        </w:rPr>
        <w:t>26</w:t>
      </w:r>
      <w:r w:rsidRPr="00673000">
        <w:rPr>
          <w:noProof/>
        </w:rPr>
        <w:t>, 59-64.</w:t>
      </w:r>
    </w:p>
    <w:p w14:paraId="5A66C7AD" w14:textId="6495A814" w:rsidR="005D4EDE" w:rsidRPr="00AC26F8" w:rsidRDefault="00686725" w:rsidP="000A48DA">
      <w:r w:rsidRPr="00AC26F8">
        <w:fldChar w:fldCharType="end"/>
      </w:r>
    </w:p>
    <w:sectPr w:rsidR="005D4EDE" w:rsidRPr="00AC26F8" w:rsidSect="008A3F1F">
      <w:headerReference w:type="default" r:id="rId20"/>
      <w:footerReference w:type="even" r:id="rId21"/>
      <w:footerReference w:type="first" r:id="rId22"/>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01287" w14:textId="77777777" w:rsidR="00495012" w:rsidRDefault="00495012" w:rsidP="00D73714">
      <w:r>
        <w:separator/>
      </w:r>
    </w:p>
  </w:endnote>
  <w:endnote w:type="continuationSeparator" w:id="0">
    <w:p w14:paraId="5AB2D575" w14:textId="77777777" w:rsidR="00495012" w:rsidRDefault="00495012" w:rsidP="00D73714">
      <w:r>
        <w:continuationSeparator/>
      </w:r>
    </w:p>
  </w:endnote>
  <w:endnote w:type="continuationNotice" w:id="1">
    <w:p w14:paraId="221D2457" w14:textId="77777777" w:rsidR="00495012" w:rsidRDefault="004950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3" w:usb1="1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C84A2C" w:rsidRDefault="00C84A2C" w:rsidP="00577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3F1F">
          <w:rPr>
            <w:rStyle w:val="PageNumber"/>
            <w:noProof/>
          </w:rPr>
          <w:t>2</w:t>
        </w:r>
        <w:r>
          <w:rPr>
            <w:rStyle w:val="PageNumber"/>
          </w:rPr>
          <w:fldChar w:fldCharType="end"/>
        </w:r>
      </w:p>
    </w:sdtContent>
  </w:sdt>
  <w:p w14:paraId="3EE541CD" w14:textId="77777777" w:rsidR="00C84A2C" w:rsidRDefault="00C84A2C"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CB904" w14:textId="77777777" w:rsidR="00495012" w:rsidRDefault="00495012" w:rsidP="00D73714">
      <w:r>
        <w:separator/>
      </w:r>
    </w:p>
  </w:footnote>
  <w:footnote w:type="continuationSeparator" w:id="0">
    <w:p w14:paraId="6F7A3B20" w14:textId="77777777" w:rsidR="00495012" w:rsidRDefault="00495012" w:rsidP="00D73714">
      <w:r>
        <w:continuationSeparator/>
      </w:r>
    </w:p>
  </w:footnote>
  <w:footnote w:type="continuationNotice" w:id="1">
    <w:p w14:paraId="5EAE645D" w14:textId="77777777" w:rsidR="00495012" w:rsidRDefault="004950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7B012B" w:rsidRDefault="007B012B"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77BE"/>
    <w:rsid w:val="000102C3"/>
    <w:rsid w:val="00010494"/>
    <w:rsid w:val="00010A90"/>
    <w:rsid w:val="00010D76"/>
    <w:rsid w:val="000116A9"/>
    <w:rsid w:val="00012945"/>
    <w:rsid w:val="000134A7"/>
    <w:rsid w:val="00013723"/>
    <w:rsid w:val="00013878"/>
    <w:rsid w:val="00013EC6"/>
    <w:rsid w:val="00015092"/>
    <w:rsid w:val="00015731"/>
    <w:rsid w:val="00015FA3"/>
    <w:rsid w:val="00016538"/>
    <w:rsid w:val="00016C9A"/>
    <w:rsid w:val="00016F55"/>
    <w:rsid w:val="00017543"/>
    <w:rsid w:val="00022178"/>
    <w:rsid w:val="00022F72"/>
    <w:rsid w:val="00024043"/>
    <w:rsid w:val="0002420C"/>
    <w:rsid w:val="00024CAA"/>
    <w:rsid w:val="00025E62"/>
    <w:rsid w:val="0002655D"/>
    <w:rsid w:val="00026FDD"/>
    <w:rsid w:val="00030056"/>
    <w:rsid w:val="00030DC4"/>
    <w:rsid w:val="0003270B"/>
    <w:rsid w:val="00032968"/>
    <w:rsid w:val="000340D5"/>
    <w:rsid w:val="00034EF2"/>
    <w:rsid w:val="0003515B"/>
    <w:rsid w:val="00035303"/>
    <w:rsid w:val="00035DD8"/>
    <w:rsid w:val="00036C5B"/>
    <w:rsid w:val="000371AA"/>
    <w:rsid w:val="000403C3"/>
    <w:rsid w:val="00041344"/>
    <w:rsid w:val="00041552"/>
    <w:rsid w:val="000415F9"/>
    <w:rsid w:val="00043CAD"/>
    <w:rsid w:val="00044372"/>
    <w:rsid w:val="0004500D"/>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E83"/>
    <w:rsid w:val="00075BB2"/>
    <w:rsid w:val="00076B09"/>
    <w:rsid w:val="00077272"/>
    <w:rsid w:val="00077D7D"/>
    <w:rsid w:val="00080356"/>
    <w:rsid w:val="00080723"/>
    <w:rsid w:val="00081C50"/>
    <w:rsid w:val="000827D6"/>
    <w:rsid w:val="00082AB9"/>
    <w:rsid w:val="00082F44"/>
    <w:rsid w:val="00083152"/>
    <w:rsid w:val="00083995"/>
    <w:rsid w:val="00086A17"/>
    <w:rsid w:val="00086A2B"/>
    <w:rsid w:val="000934A4"/>
    <w:rsid w:val="00093684"/>
    <w:rsid w:val="00094391"/>
    <w:rsid w:val="00095099"/>
    <w:rsid w:val="00095DED"/>
    <w:rsid w:val="000A0481"/>
    <w:rsid w:val="000A192A"/>
    <w:rsid w:val="000A1DBF"/>
    <w:rsid w:val="000A2909"/>
    <w:rsid w:val="000A30E5"/>
    <w:rsid w:val="000A48DA"/>
    <w:rsid w:val="000A52C6"/>
    <w:rsid w:val="000A57CB"/>
    <w:rsid w:val="000A5F93"/>
    <w:rsid w:val="000A6544"/>
    <w:rsid w:val="000A665B"/>
    <w:rsid w:val="000B1930"/>
    <w:rsid w:val="000B1D7B"/>
    <w:rsid w:val="000B1F55"/>
    <w:rsid w:val="000B22C7"/>
    <w:rsid w:val="000B4FB5"/>
    <w:rsid w:val="000B7BC2"/>
    <w:rsid w:val="000B7E4F"/>
    <w:rsid w:val="000C01A7"/>
    <w:rsid w:val="000C2733"/>
    <w:rsid w:val="000C3201"/>
    <w:rsid w:val="000C460C"/>
    <w:rsid w:val="000C48B8"/>
    <w:rsid w:val="000C51D9"/>
    <w:rsid w:val="000C5371"/>
    <w:rsid w:val="000C659B"/>
    <w:rsid w:val="000C76DD"/>
    <w:rsid w:val="000C777F"/>
    <w:rsid w:val="000C7F0C"/>
    <w:rsid w:val="000C7F33"/>
    <w:rsid w:val="000D0A6C"/>
    <w:rsid w:val="000D0C09"/>
    <w:rsid w:val="000D1FDF"/>
    <w:rsid w:val="000D2350"/>
    <w:rsid w:val="000D2F16"/>
    <w:rsid w:val="000D346A"/>
    <w:rsid w:val="000D3519"/>
    <w:rsid w:val="000D5A59"/>
    <w:rsid w:val="000D5C5A"/>
    <w:rsid w:val="000D6BDC"/>
    <w:rsid w:val="000E12C2"/>
    <w:rsid w:val="000E28BA"/>
    <w:rsid w:val="000E33B5"/>
    <w:rsid w:val="000E3E7D"/>
    <w:rsid w:val="000E4354"/>
    <w:rsid w:val="000E5BAC"/>
    <w:rsid w:val="000E652C"/>
    <w:rsid w:val="000E7F74"/>
    <w:rsid w:val="000F0553"/>
    <w:rsid w:val="000F072C"/>
    <w:rsid w:val="000F0E38"/>
    <w:rsid w:val="000F2055"/>
    <w:rsid w:val="000F22C0"/>
    <w:rsid w:val="000F2519"/>
    <w:rsid w:val="000F3095"/>
    <w:rsid w:val="000F3A70"/>
    <w:rsid w:val="000F4452"/>
    <w:rsid w:val="000F554E"/>
    <w:rsid w:val="000F5B89"/>
    <w:rsid w:val="000F6550"/>
    <w:rsid w:val="000F6B13"/>
    <w:rsid w:val="000F7259"/>
    <w:rsid w:val="00100AD9"/>
    <w:rsid w:val="00101052"/>
    <w:rsid w:val="00101767"/>
    <w:rsid w:val="0010285C"/>
    <w:rsid w:val="00102AD3"/>
    <w:rsid w:val="00103A99"/>
    <w:rsid w:val="00103DEC"/>
    <w:rsid w:val="00103E85"/>
    <w:rsid w:val="00103E8B"/>
    <w:rsid w:val="001051BE"/>
    <w:rsid w:val="001064DD"/>
    <w:rsid w:val="0010660F"/>
    <w:rsid w:val="00106BBF"/>
    <w:rsid w:val="001074DD"/>
    <w:rsid w:val="00107A87"/>
    <w:rsid w:val="00110652"/>
    <w:rsid w:val="00110CE5"/>
    <w:rsid w:val="00111256"/>
    <w:rsid w:val="00111899"/>
    <w:rsid w:val="00112712"/>
    <w:rsid w:val="00113EA2"/>
    <w:rsid w:val="00114859"/>
    <w:rsid w:val="00115986"/>
    <w:rsid w:val="0011618D"/>
    <w:rsid w:val="001165F3"/>
    <w:rsid w:val="00116755"/>
    <w:rsid w:val="00117623"/>
    <w:rsid w:val="00117A37"/>
    <w:rsid w:val="0012211A"/>
    <w:rsid w:val="00122855"/>
    <w:rsid w:val="00122E13"/>
    <w:rsid w:val="00123693"/>
    <w:rsid w:val="00123A8F"/>
    <w:rsid w:val="00123ACB"/>
    <w:rsid w:val="00123DC8"/>
    <w:rsid w:val="00124ABC"/>
    <w:rsid w:val="0012515A"/>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396"/>
    <w:rsid w:val="00136A9F"/>
    <w:rsid w:val="0014016A"/>
    <w:rsid w:val="00141FB0"/>
    <w:rsid w:val="00142AC8"/>
    <w:rsid w:val="0014324A"/>
    <w:rsid w:val="001433D4"/>
    <w:rsid w:val="00143766"/>
    <w:rsid w:val="0014413B"/>
    <w:rsid w:val="001447DE"/>
    <w:rsid w:val="00144DBE"/>
    <w:rsid w:val="00145ED8"/>
    <w:rsid w:val="00147532"/>
    <w:rsid w:val="00147D22"/>
    <w:rsid w:val="00150323"/>
    <w:rsid w:val="001505A5"/>
    <w:rsid w:val="00150A5F"/>
    <w:rsid w:val="0015189C"/>
    <w:rsid w:val="00152252"/>
    <w:rsid w:val="00152C85"/>
    <w:rsid w:val="00152F61"/>
    <w:rsid w:val="00153826"/>
    <w:rsid w:val="00153E12"/>
    <w:rsid w:val="00154DFB"/>
    <w:rsid w:val="0015549E"/>
    <w:rsid w:val="00157530"/>
    <w:rsid w:val="00157A9F"/>
    <w:rsid w:val="00157C11"/>
    <w:rsid w:val="001610E6"/>
    <w:rsid w:val="001617A9"/>
    <w:rsid w:val="001617C0"/>
    <w:rsid w:val="00161F32"/>
    <w:rsid w:val="001650F3"/>
    <w:rsid w:val="00165D7B"/>
    <w:rsid w:val="00166D40"/>
    <w:rsid w:val="001700B9"/>
    <w:rsid w:val="00170B59"/>
    <w:rsid w:val="00170DC4"/>
    <w:rsid w:val="00171387"/>
    <w:rsid w:val="0017394F"/>
    <w:rsid w:val="00174D19"/>
    <w:rsid w:val="001766DD"/>
    <w:rsid w:val="00176B7F"/>
    <w:rsid w:val="00176CAB"/>
    <w:rsid w:val="001775FA"/>
    <w:rsid w:val="00180F2C"/>
    <w:rsid w:val="00181929"/>
    <w:rsid w:val="001830AA"/>
    <w:rsid w:val="00183E08"/>
    <w:rsid w:val="00183EC4"/>
    <w:rsid w:val="00184023"/>
    <w:rsid w:val="00184260"/>
    <w:rsid w:val="00184771"/>
    <w:rsid w:val="001850C9"/>
    <w:rsid w:val="00185C5F"/>
    <w:rsid w:val="001860A6"/>
    <w:rsid w:val="001864B3"/>
    <w:rsid w:val="001866B1"/>
    <w:rsid w:val="00186887"/>
    <w:rsid w:val="001901FA"/>
    <w:rsid w:val="0019094B"/>
    <w:rsid w:val="00190A5F"/>
    <w:rsid w:val="0019128D"/>
    <w:rsid w:val="0019290D"/>
    <w:rsid w:val="00192982"/>
    <w:rsid w:val="00192CF8"/>
    <w:rsid w:val="00192E13"/>
    <w:rsid w:val="001937C4"/>
    <w:rsid w:val="001946DF"/>
    <w:rsid w:val="0019586A"/>
    <w:rsid w:val="00195BB4"/>
    <w:rsid w:val="00195D45"/>
    <w:rsid w:val="00195F73"/>
    <w:rsid w:val="00197142"/>
    <w:rsid w:val="001A0776"/>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41BC"/>
    <w:rsid w:val="001B441C"/>
    <w:rsid w:val="001B464E"/>
    <w:rsid w:val="001B4915"/>
    <w:rsid w:val="001B5623"/>
    <w:rsid w:val="001B5C85"/>
    <w:rsid w:val="001B5DBA"/>
    <w:rsid w:val="001B5F19"/>
    <w:rsid w:val="001B60FE"/>
    <w:rsid w:val="001B632D"/>
    <w:rsid w:val="001B6FBB"/>
    <w:rsid w:val="001C0744"/>
    <w:rsid w:val="001C12D1"/>
    <w:rsid w:val="001C184A"/>
    <w:rsid w:val="001C1D6F"/>
    <w:rsid w:val="001C21FB"/>
    <w:rsid w:val="001C4295"/>
    <w:rsid w:val="001C46F4"/>
    <w:rsid w:val="001C4931"/>
    <w:rsid w:val="001C6B0F"/>
    <w:rsid w:val="001C70AB"/>
    <w:rsid w:val="001C755A"/>
    <w:rsid w:val="001D0D76"/>
    <w:rsid w:val="001D1E80"/>
    <w:rsid w:val="001D2316"/>
    <w:rsid w:val="001D26BB"/>
    <w:rsid w:val="001D277B"/>
    <w:rsid w:val="001D3B67"/>
    <w:rsid w:val="001D3DE1"/>
    <w:rsid w:val="001D4C6A"/>
    <w:rsid w:val="001D52F1"/>
    <w:rsid w:val="001D5660"/>
    <w:rsid w:val="001D57B0"/>
    <w:rsid w:val="001D6330"/>
    <w:rsid w:val="001D787D"/>
    <w:rsid w:val="001E038F"/>
    <w:rsid w:val="001E1194"/>
    <w:rsid w:val="001E28E5"/>
    <w:rsid w:val="001E2B24"/>
    <w:rsid w:val="001E3E2E"/>
    <w:rsid w:val="001E47E6"/>
    <w:rsid w:val="001E60E3"/>
    <w:rsid w:val="001E6B04"/>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1463"/>
    <w:rsid w:val="002015DE"/>
    <w:rsid w:val="00202D2A"/>
    <w:rsid w:val="002034DA"/>
    <w:rsid w:val="00204460"/>
    <w:rsid w:val="00204F68"/>
    <w:rsid w:val="002053AF"/>
    <w:rsid w:val="0020714E"/>
    <w:rsid w:val="0021079F"/>
    <w:rsid w:val="00212791"/>
    <w:rsid w:val="002128FF"/>
    <w:rsid w:val="00212EB0"/>
    <w:rsid w:val="002131A3"/>
    <w:rsid w:val="00216275"/>
    <w:rsid w:val="00216311"/>
    <w:rsid w:val="00216994"/>
    <w:rsid w:val="00217451"/>
    <w:rsid w:val="00221AE8"/>
    <w:rsid w:val="00223877"/>
    <w:rsid w:val="00224E3B"/>
    <w:rsid w:val="00225BE4"/>
    <w:rsid w:val="00226142"/>
    <w:rsid w:val="002264C6"/>
    <w:rsid w:val="00226FB1"/>
    <w:rsid w:val="00227AE4"/>
    <w:rsid w:val="00230D22"/>
    <w:rsid w:val="00232255"/>
    <w:rsid w:val="002332A9"/>
    <w:rsid w:val="00234945"/>
    <w:rsid w:val="00235002"/>
    <w:rsid w:val="00235695"/>
    <w:rsid w:val="002358C8"/>
    <w:rsid w:val="00235972"/>
    <w:rsid w:val="00236104"/>
    <w:rsid w:val="0023694E"/>
    <w:rsid w:val="00236B65"/>
    <w:rsid w:val="00236F8D"/>
    <w:rsid w:val="0024132C"/>
    <w:rsid w:val="00241EF2"/>
    <w:rsid w:val="00241F8E"/>
    <w:rsid w:val="00241FB3"/>
    <w:rsid w:val="00242478"/>
    <w:rsid w:val="002431C0"/>
    <w:rsid w:val="00243D3F"/>
    <w:rsid w:val="00244331"/>
    <w:rsid w:val="0024480A"/>
    <w:rsid w:val="00246118"/>
    <w:rsid w:val="002461AE"/>
    <w:rsid w:val="00246299"/>
    <w:rsid w:val="002475FA"/>
    <w:rsid w:val="00251069"/>
    <w:rsid w:val="002520CF"/>
    <w:rsid w:val="00252AE1"/>
    <w:rsid w:val="00252D35"/>
    <w:rsid w:val="00252F40"/>
    <w:rsid w:val="0025424D"/>
    <w:rsid w:val="00254AC6"/>
    <w:rsid w:val="00255261"/>
    <w:rsid w:val="00255991"/>
    <w:rsid w:val="002571D7"/>
    <w:rsid w:val="0026002F"/>
    <w:rsid w:val="0026004B"/>
    <w:rsid w:val="002602EF"/>
    <w:rsid w:val="00261EB6"/>
    <w:rsid w:val="00262065"/>
    <w:rsid w:val="00262211"/>
    <w:rsid w:val="002623EB"/>
    <w:rsid w:val="00262A4D"/>
    <w:rsid w:val="00262B9D"/>
    <w:rsid w:val="00265BBC"/>
    <w:rsid w:val="00266225"/>
    <w:rsid w:val="00266B9D"/>
    <w:rsid w:val="00266E68"/>
    <w:rsid w:val="00266F69"/>
    <w:rsid w:val="002675C3"/>
    <w:rsid w:val="0027087F"/>
    <w:rsid w:val="00270F47"/>
    <w:rsid w:val="0027235B"/>
    <w:rsid w:val="002729CA"/>
    <w:rsid w:val="00272AC1"/>
    <w:rsid w:val="0027334F"/>
    <w:rsid w:val="00274CC3"/>
    <w:rsid w:val="0027549C"/>
    <w:rsid w:val="00275713"/>
    <w:rsid w:val="00276A11"/>
    <w:rsid w:val="00276D57"/>
    <w:rsid w:val="00277CCE"/>
    <w:rsid w:val="00280409"/>
    <w:rsid w:val="00280788"/>
    <w:rsid w:val="002816EF"/>
    <w:rsid w:val="002836D0"/>
    <w:rsid w:val="00283A58"/>
    <w:rsid w:val="00284AD6"/>
    <w:rsid w:val="00285790"/>
    <w:rsid w:val="00285C4E"/>
    <w:rsid w:val="0028624C"/>
    <w:rsid w:val="00286536"/>
    <w:rsid w:val="00286928"/>
    <w:rsid w:val="002871E0"/>
    <w:rsid w:val="0029188B"/>
    <w:rsid w:val="00291BF2"/>
    <w:rsid w:val="0029215C"/>
    <w:rsid w:val="00292A32"/>
    <w:rsid w:val="00292DE9"/>
    <w:rsid w:val="0029404C"/>
    <w:rsid w:val="002942E1"/>
    <w:rsid w:val="002948F3"/>
    <w:rsid w:val="00295D85"/>
    <w:rsid w:val="00296633"/>
    <w:rsid w:val="0029740F"/>
    <w:rsid w:val="002A192C"/>
    <w:rsid w:val="002A1A74"/>
    <w:rsid w:val="002A333F"/>
    <w:rsid w:val="002A4CB8"/>
    <w:rsid w:val="002A4CD7"/>
    <w:rsid w:val="002A5E7A"/>
    <w:rsid w:val="002A7948"/>
    <w:rsid w:val="002A7BF0"/>
    <w:rsid w:val="002A7FB4"/>
    <w:rsid w:val="002B094A"/>
    <w:rsid w:val="002B0E96"/>
    <w:rsid w:val="002B1C0B"/>
    <w:rsid w:val="002B1CD7"/>
    <w:rsid w:val="002B657E"/>
    <w:rsid w:val="002B7475"/>
    <w:rsid w:val="002B7851"/>
    <w:rsid w:val="002C07E9"/>
    <w:rsid w:val="002C117F"/>
    <w:rsid w:val="002C1B71"/>
    <w:rsid w:val="002C2519"/>
    <w:rsid w:val="002C2C49"/>
    <w:rsid w:val="002C33B8"/>
    <w:rsid w:val="002C3D77"/>
    <w:rsid w:val="002C41DB"/>
    <w:rsid w:val="002C423C"/>
    <w:rsid w:val="002C4DCA"/>
    <w:rsid w:val="002C53D4"/>
    <w:rsid w:val="002C58D7"/>
    <w:rsid w:val="002C7863"/>
    <w:rsid w:val="002C7CF9"/>
    <w:rsid w:val="002C7FF1"/>
    <w:rsid w:val="002D00A7"/>
    <w:rsid w:val="002D0AE9"/>
    <w:rsid w:val="002D0F11"/>
    <w:rsid w:val="002D109E"/>
    <w:rsid w:val="002D2E4D"/>
    <w:rsid w:val="002D321A"/>
    <w:rsid w:val="002D3BA1"/>
    <w:rsid w:val="002D42BE"/>
    <w:rsid w:val="002D47D2"/>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580"/>
    <w:rsid w:val="002E5A72"/>
    <w:rsid w:val="002E5C7C"/>
    <w:rsid w:val="002E5D14"/>
    <w:rsid w:val="002E60B9"/>
    <w:rsid w:val="002E6339"/>
    <w:rsid w:val="002E6C71"/>
    <w:rsid w:val="002E761F"/>
    <w:rsid w:val="002E7A3C"/>
    <w:rsid w:val="002E7D75"/>
    <w:rsid w:val="002F00E2"/>
    <w:rsid w:val="002F01E6"/>
    <w:rsid w:val="002F3102"/>
    <w:rsid w:val="002F32DF"/>
    <w:rsid w:val="002F3388"/>
    <w:rsid w:val="002F36D5"/>
    <w:rsid w:val="002F3965"/>
    <w:rsid w:val="002F3F38"/>
    <w:rsid w:val="002F4282"/>
    <w:rsid w:val="002F51EC"/>
    <w:rsid w:val="002F6C68"/>
    <w:rsid w:val="002F73A8"/>
    <w:rsid w:val="002F7740"/>
    <w:rsid w:val="003002F8"/>
    <w:rsid w:val="003012CC"/>
    <w:rsid w:val="00301C01"/>
    <w:rsid w:val="003023B0"/>
    <w:rsid w:val="003029F6"/>
    <w:rsid w:val="003029F8"/>
    <w:rsid w:val="00302D97"/>
    <w:rsid w:val="0030452E"/>
    <w:rsid w:val="00306171"/>
    <w:rsid w:val="00306F81"/>
    <w:rsid w:val="00307E3E"/>
    <w:rsid w:val="00307F53"/>
    <w:rsid w:val="00310375"/>
    <w:rsid w:val="00310501"/>
    <w:rsid w:val="00312B24"/>
    <w:rsid w:val="00313590"/>
    <w:rsid w:val="00313FEA"/>
    <w:rsid w:val="00314FCE"/>
    <w:rsid w:val="003162DC"/>
    <w:rsid w:val="00317586"/>
    <w:rsid w:val="0032179C"/>
    <w:rsid w:val="00321D68"/>
    <w:rsid w:val="00322927"/>
    <w:rsid w:val="003238AD"/>
    <w:rsid w:val="00324846"/>
    <w:rsid w:val="00324AC1"/>
    <w:rsid w:val="00325431"/>
    <w:rsid w:val="003261FE"/>
    <w:rsid w:val="00326C4E"/>
    <w:rsid w:val="00327025"/>
    <w:rsid w:val="00327EB2"/>
    <w:rsid w:val="00331295"/>
    <w:rsid w:val="0033141C"/>
    <w:rsid w:val="003314FD"/>
    <w:rsid w:val="00332984"/>
    <w:rsid w:val="00332986"/>
    <w:rsid w:val="00332D25"/>
    <w:rsid w:val="00332E74"/>
    <w:rsid w:val="00333B92"/>
    <w:rsid w:val="0033441A"/>
    <w:rsid w:val="00335B14"/>
    <w:rsid w:val="00336B6D"/>
    <w:rsid w:val="003378F7"/>
    <w:rsid w:val="00337D95"/>
    <w:rsid w:val="00337E31"/>
    <w:rsid w:val="0034184D"/>
    <w:rsid w:val="00341C71"/>
    <w:rsid w:val="00342D97"/>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BA5"/>
    <w:rsid w:val="0035571C"/>
    <w:rsid w:val="00355A1E"/>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3BF8"/>
    <w:rsid w:val="00363F17"/>
    <w:rsid w:val="003658DF"/>
    <w:rsid w:val="003669AF"/>
    <w:rsid w:val="00367546"/>
    <w:rsid w:val="00367A37"/>
    <w:rsid w:val="00367A45"/>
    <w:rsid w:val="00367BFC"/>
    <w:rsid w:val="00367F57"/>
    <w:rsid w:val="00370FED"/>
    <w:rsid w:val="00371541"/>
    <w:rsid w:val="00371EBB"/>
    <w:rsid w:val="00371F87"/>
    <w:rsid w:val="0037291E"/>
    <w:rsid w:val="00373139"/>
    <w:rsid w:val="00373FB2"/>
    <w:rsid w:val="00374C0D"/>
    <w:rsid w:val="00374F0E"/>
    <w:rsid w:val="003751BB"/>
    <w:rsid w:val="003764A1"/>
    <w:rsid w:val="0037673F"/>
    <w:rsid w:val="00376CE1"/>
    <w:rsid w:val="00377AD5"/>
    <w:rsid w:val="0038127A"/>
    <w:rsid w:val="00381E32"/>
    <w:rsid w:val="00382475"/>
    <w:rsid w:val="00382E5B"/>
    <w:rsid w:val="0038427C"/>
    <w:rsid w:val="00384A0A"/>
    <w:rsid w:val="003851C5"/>
    <w:rsid w:val="003854AD"/>
    <w:rsid w:val="00385669"/>
    <w:rsid w:val="00385E3E"/>
    <w:rsid w:val="00386422"/>
    <w:rsid w:val="00390FCB"/>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ACD"/>
    <w:rsid w:val="003A4EBB"/>
    <w:rsid w:val="003A51D4"/>
    <w:rsid w:val="003A719E"/>
    <w:rsid w:val="003A76BB"/>
    <w:rsid w:val="003A77E5"/>
    <w:rsid w:val="003A7E63"/>
    <w:rsid w:val="003B0531"/>
    <w:rsid w:val="003B0780"/>
    <w:rsid w:val="003B1111"/>
    <w:rsid w:val="003B1466"/>
    <w:rsid w:val="003B1C89"/>
    <w:rsid w:val="003B46D8"/>
    <w:rsid w:val="003B4A96"/>
    <w:rsid w:val="003B4FC3"/>
    <w:rsid w:val="003B5FB0"/>
    <w:rsid w:val="003C063E"/>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65D6"/>
    <w:rsid w:val="003E791E"/>
    <w:rsid w:val="003E7BD1"/>
    <w:rsid w:val="003F01C0"/>
    <w:rsid w:val="003F0BF0"/>
    <w:rsid w:val="003F0E2C"/>
    <w:rsid w:val="003F1027"/>
    <w:rsid w:val="003F15CD"/>
    <w:rsid w:val="003F19B9"/>
    <w:rsid w:val="003F1C70"/>
    <w:rsid w:val="003F39AE"/>
    <w:rsid w:val="003F490B"/>
    <w:rsid w:val="003F545D"/>
    <w:rsid w:val="003F5F35"/>
    <w:rsid w:val="003F7222"/>
    <w:rsid w:val="003F761E"/>
    <w:rsid w:val="003F7E88"/>
    <w:rsid w:val="003F7F62"/>
    <w:rsid w:val="0040004A"/>
    <w:rsid w:val="00400126"/>
    <w:rsid w:val="0040091D"/>
    <w:rsid w:val="00400A82"/>
    <w:rsid w:val="00401872"/>
    <w:rsid w:val="004027EB"/>
    <w:rsid w:val="00402EA1"/>
    <w:rsid w:val="00404043"/>
    <w:rsid w:val="00404258"/>
    <w:rsid w:val="00405420"/>
    <w:rsid w:val="004057E5"/>
    <w:rsid w:val="00405B02"/>
    <w:rsid w:val="00405E1E"/>
    <w:rsid w:val="0040723F"/>
    <w:rsid w:val="00407B06"/>
    <w:rsid w:val="00410715"/>
    <w:rsid w:val="00412918"/>
    <w:rsid w:val="00412D00"/>
    <w:rsid w:val="004134D7"/>
    <w:rsid w:val="00414C0C"/>
    <w:rsid w:val="00415528"/>
    <w:rsid w:val="00415C1A"/>
    <w:rsid w:val="00416C2B"/>
    <w:rsid w:val="004175A7"/>
    <w:rsid w:val="004175F5"/>
    <w:rsid w:val="00420491"/>
    <w:rsid w:val="004204EB"/>
    <w:rsid w:val="0042078C"/>
    <w:rsid w:val="0042140C"/>
    <w:rsid w:val="00421645"/>
    <w:rsid w:val="0042312C"/>
    <w:rsid w:val="00423439"/>
    <w:rsid w:val="00424601"/>
    <w:rsid w:val="004250AA"/>
    <w:rsid w:val="00425CCC"/>
    <w:rsid w:val="0042614C"/>
    <w:rsid w:val="00430150"/>
    <w:rsid w:val="004307C1"/>
    <w:rsid w:val="00430968"/>
    <w:rsid w:val="00431385"/>
    <w:rsid w:val="00431AEE"/>
    <w:rsid w:val="00431CAA"/>
    <w:rsid w:val="0043223B"/>
    <w:rsid w:val="00432A92"/>
    <w:rsid w:val="00433743"/>
    <w:rsid w:val="00433E35"/>
    <w:rsid w:val="0043420B"/>
    <w:rsid w:val="00434CC1"/>
    <w:rsid w:val="0043502B"/>
    <w:rsid w:val="00435030"/>
    <w:rsid w:val="00436FB3"/>
    <w:rsid w:val="00437F91"/>
    <w:rsid w:val="00442510"/>
    <w:rsid w:val="00442612"/>
    <w:rsid w:val="00442AE3"/>
    <w:rsid w:val="00442D06"/>
    <w:rsid w:val="0044313E"/>
    <w:rsid w:val="00443C71"/>
    <w:rsid w:val="004457E7"/>
    <w:rsid w:val="00446545"/>
    <w:rsid w:val="0044679B"/>
    <w:rsid w:val="004473D1"/>
    <w:rsid w:val="00447E15"/>
    <w:rsid w:val="00447EB3"/>
    <w:rsid w:val="00450B25"/>
    <w:rsid w:val="00450C06"/>
    <w:rsid w:val="00450C72"/>
    <w:rsid w:val="00450D92"/>
    <w:rsid w:val="00451229"/>
    <w:rsid w:val="00451359"/>
    <w:rsid w:val="00451717"/>
    <w:rsid w:val="00451F8C"/>
    <w:rsid w:val="00453D3C"/>
    <w:rsid w:val="004540DE"/>
    <w:rsid w:val="00454730"/>
    <w:rsid w:val="00454C20"/>
    <w:rsid w:val="00454F69"/>
    <w:rsid w:val="00456AEC"/>
    <w:rsid w:val="0045757C"/>
    <w:rsid w:val="00461394"/>
    <w:rsid w:val="004614D6"/>
    <w:rsid w:val="00461C74"/>
    <w:rsid w:val="00463AC4"/>
    <w:rsid w:val="00463C05"/>
    <w:rsid w:val="00463D12"/>
    <w:rsid w:val="00463D6C"/>
    <w:rsid w:val="00464ABD"/>
    <w:rsid w:val="0046536E"/>
    <w:rsid w:val="00465F7D"/>
    <w:rsid w:val="00471ECC"/>
    <w:rsid w:val="0047206B"/>
    <w:rsid w:val="004722B4"/>
    <w:rsid w:val="00475539"/>
    <w:rsid w:val="00475779"/>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1A4A"/>
    <w:rsid w:val="004920C6"/>
    <w:rsid w:val="00493C01"/>
    <w:rsid w:val="00494D6E"/>
    <w:rsid w:val="00495012"/>
    <w:rsid w:val="004959E8"/>
    <w:rsid w:val="00496D4D"/>
    <w:rsid w:val="004970D6"/>
    <w:rsid w:val="004972F7"/>
    <w:rsid w:val="00497F98"/>
    <w:rsid w:val="004A1304"/>
    <w:rsid w:val="004A2E62"/>
    <w:rsid w:val="004A3298"/>
    <w:rsid w:val="004A3324"/>
    <w:rsid w:val="004A363B"/>
    <w:rsid w:val="004A3A79"/>
    <w:rsid w:val="004A4218"/>
    <w:rsid w:val="004A4590"/>
    <w:rsid w:val="004A4680"/>
    <w:rsid w:val="004A4ABB"/>
    <w:rsid w:val="004A4CB8"/>
    <w:rsid w:val="004A5306"/>
    <w:rsid w:val="004A5CB0"/>
    <w:rsid w:val="004A5DD4"/>
    <w:rsid w:val="004A6279"/>
    <w:rsid w:val="004A6FA6"/>
    <w:rsid w:val="004A7D7D"/>
    <w:rsid w:val="004B0605"/>
    <w:rsid w:val="004B0650"/>
    <w:rsid w:val="004B078E"/>
    <w:rsid w:val="004B1E35"/>
    <w:rsid w:val="004B22B7"/>
    <w:rsid w:val="004B48FC"/>
    <w:rsid w:val="004B4F4B"/>
    <w:rsid w:val="004B6435"/>
    <w:rsid w:val="004B658C"/>
    <w:rsid w:val="004B65A0"/>
    <w:rsid w:val="004B65E0"/>
    <w:rsid w:val="004B6AD4"/>
    <w:rsid w:val="004C047C"/>
    <w:rsid w:val="004C0C9B"/>
    <w:rsid w:val="004C0CBE"/>
    <w:rsid w:val="004C178F"/>
    <w:rsid w:val="004C2E17"/>
    <w:rsid w:val="004C301D"/>
    <w:rsid w:val="004C5B78"/>
    <w:rsid w:val="004C6EB4"/>
    <w:rsid w:val="004D10EA"/>
    <w:rsid w:val="004D15A7"/>
    <w:rsid w:val="004D19A5"/>
    <w:rsid w:val="004D1DA8"/>
    <w:rsid w:val="004D1E7A"/>
    <w:rsid w:val="004D2513"/>
    <w:rsid w:val="004D2EF6"/>
    <w:rsid w:val="004D3388"/>
    <w:rsid w:val="004D36C1"/>
    <w:rsid w:val="004D3B14"/>
    <w:rsid w:val="004D4CFF"/>
    <w:rsid w:val="004D6781"/>
    <w:rsid w:val="004D693B"/>
    <w:rsid w:val="004D7086"/>
    <w:rsid w:val="004D749C"/>
    <w:rsid w:val="004D7FB4"/>
    <w:rsid w:val="004E162E"/>
    <w:rsid w:val="004E226D"/>
    <w:rsid w:val="004E3427"/>
    <w:rsid w:val="004E5052"/>
    <w:rsid w:val="004E5C3E"/>
    <w:rsid w:val="004E7B49"/>
    <w:rsid w:val="004F0B82"/>
    <w:rsid w:val="004F1436"/>
    <w:rsid w:val="004F15BA"/>
    <w:rsid w:val="004F3530"/>
    <w:rsid w:val="004F5FE9"/>
    <w:rsid w:val="004F6449"/>
    <w:rsid w:val="00500BD3"/>
    <w:rsid w:val="00500C7D"/>
    <w:rsid w:val="0050178F"/>
    <w:rsid w:val="0050179A"/>
    <w:rsid w:val="005019D3"/>
    <w:rsid w:val="005026A5"/>
    <w:rsid w:val="00502F30"/>
    <w:rsid w:val="00503066"/>
    <w:rsid w:val="005031ED"/>
    <w:rsid w:val="0050410F"/>
    <w:rsid w:val="005045A9"/>
    <w:rsid w:val="00505A4C"/>
    <w:rsid w:val="005065E9"/>
    <w:rsid w:val="005066FE"/>
    <w:rsid w:val="0051023D"/>
    <w:rsid w:val="00511634"/>
    <w:rsid w:val="00511986"/>
    <w:rsid w:val="00511F26"/>
    <w:rsid w:val="00512867"/>
    <w:rsid w:val="005140AE"/>
    <w:rsid w:val="00514C6C"/>
    <w:rsid w:val="00515933"/>
    <w:rsid w:val="00515DE6"/>
    <w:rsid w:val="00516139"/>
    <w:rsid w:val="00516683"/>
    <w:rsid w:val="00516BA5"/>
    <w:rsid w:val="00517675"/>
    <w:rsid w:val="005202B7"/>
    <w:rsid w:val="005214FC"/>
    <w:rsid w:val="005224DE"/>
    <w:rsid w:val="00522C62"/>
    <w:rsid w:val="0052319B"/>
    <w:rsid w:val="005245DF"/>
    <w:rsid w:val="005277B0"/>
    <w:rsid w:val="00527EEF"/>
    <w:rsid w:val="00531E1C"/>
    <w:rsid w:val="0053203B"/>
    <w:rsid w:val="00533476"/>
    <w:rsid w:val="00533643"/>
    <w:rsid w:val="005342C5"/>
    <w:rsid w:val="005347D4"/>
    <w:rsid w:val="00535F0F"/>
    <w:rsid w:val="005363D1"/>
    <w:rsid w:val="0053780A"/>
    <w:rsid w:val="0054028D"/>
    <w:rsid w:val="005406B5"/>
    <w:rsid w:val="005407A2"/>
    <w:rsid w:val="00541A48"/>
    <w:rsid w:val="00542B7E"/>
    <w:rsid w:val="00542C8F"/>
    <w:rsid w:val="00542ECC"/>
    <w:rsid w:val="005439FC"/>
    <w:rsid w:val="00543DD3"/>
    <w:rsid w:val="005440C8"/>
    <w:rsid w:val="00545DD8"/>
    <w:rsid w:val="005461E4"/>
    <w:rsid w:val="00546A6C"/>
    <w:rsid w:val="00546AC5"/>
    <w:rsid w:val="00547242"/>
    <w:rsid w:val="00547905"/>
    <w:rsid w:val="00550A27"/>
    <w:rsid w:val="00550D13"/>
    <w:rsid w:val="00550D33"/>
    <w:rsid w:val="005511C9"/>
    <w:rsid w:val="0055242F"/>
    <w:rsid w:val="00552A41"/>
    <w:rsid w:val="00553C66"/>
    <w:rsid w:val="0055480C"/>
    <w:rsid w:val="00554A0A"/>
    <w:rsid w:val="00555033"/>
    <w:rsid w:val="005554F1"/>
    <w:rsid w:val="00556F64"/>
    <w:rsid w:val="0055711D"/>
    <w:rsid w:val="00557E74"/>
    <w:rsid w:val="005605F8"/>
    <w:rsid w:val="00560CF5"/>
    <w:rsid w:val="0056243D"/>
    <w:rsid w:val="005624AC"/>
    <w:rsid w:val="005631D0"/>
    <w:rsid w:val="00563743"/>
    <w:rsid w:val="005638D3"/>
    <w:rsid w:val="005644C7"/>
    <w:rsid w:val="005659B1"/>
    <w:rsid w:val="00565D96"/>
    <w:rsid w:val="00566507"/>
    <w:rsid w:val="00567014"/>
    <w:rsid w:val="00567935"/>
    <w:rsid w:val="00567E28"/>
    <w:rsid w:val="005706CF"/>
    <w:rsid w:val="0057088D"/>
    <w:rsid w:val="00571184"/>
    <w:rsid w:val="00572498"/>
    <w:rsid w:val="0057344D"/>
    <w:rsid w:val="00573DD7"/>
    <w:rsid w:val="0057402D"/>
    <w:rsid w:val="005745F2"/>
    <w:rsid w:val="0057487F"/>
    <w:rsid w:val="00575375"/>
    <w:rsid w:val="0057587E"/>
    <w:rsid w:val="00575896"/>
    <w:rsid w:val="00576125"/>
    <w:rsid w:val="00576378"/>
    <w:rsid w:val="0057647F"/>
    <w:rsid w:val="00576758"/>
    <w:rsid w:val="00576E95"/>
    <w:rsid w:val="00581802"/>
    <w:rsid w:val="005818EE"/>
    <w:rsid w:val="00582C9D"/>
    <w:rsid w:val="00582FB3"/>
    <w:rsid w:val="00583404"/>
    <w:rsid w:val="00583B68"/>
    <w:rsid w:val="00583CCA"/>
    <w:rsid w:val="00583D57"/>
    <w:rsid w:val="0058412E"/>
    <w:rsid w:val="00584AC4"/>
    <w:rsid w:val="0058574F"/>
    <w:rsid w:val="005859CD"/>
    <w:rsid w:val="00585EB1"/>
    <w:rsid w:val="005862F3"/>
    <w:rsid w:val="00587B40"/>
    <w:rsid w:val="00590078"/>
    <w:rsid w:val="00591183"/>
    <w:rsid w:val="005911C1"/>
    <w:rsid w:val="005918B1"/>
    <w:rsid w:val="00591DBA"/>
    <w:rsid w:val="005924E1"/>
    <w:rsid w:val="00592F4A"/>
    <w:rsid w:val="0059354F"/>
    <w:rsid w:val="00594439"/>
    <w:rsid w:val="00596401"/>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FD4"/>
    <w:rsid w:val="005B2301"/>
    <w:rsid w:val="005B27EA"/>
    <w:rsid w:val="005B2B50"/>
    <w:rsid w:val="005B304F"/>
    <w:rsid w:val="005B50D5"/>
    <w:rsid w:val="005B570F"/>
    <w:rsid w:val="005B594C"/>
    <w:rsid w:val="005B5EC6"/>
    <w:rsid w:val="005B6548"/>
    <w:rsid w:val="005B6555"/>
    <w:rsid w:val="005B7A6E"/>
    <w:rsid w:val="005B7EA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B56"/>
    <w:rsid w:val="005D4BE4"/>
    <w:rsid w:val="005D4EDE"/>
    <w:rsid w:val="005D5061"/>
    <w:rsid w:val="005D5237"/>
    <w:rsid w:val="005D5B77"/>
    <w:rsid w:val="005D608A"/>
    <w:rsid w:val="005D6455"/>
    <w:rsid w:val="005D6623"/>
    <w:rsid w:val="005E0BD8"/>
    <w:rsid w:val="005E1470"/>
    <w:rsid w:val="005E1B96"/>
    <w:rsid w:val="005E1D77"/>
    <w:rsid w:val="005E1F29"/>
    <w:rsid w:val="005E2D41"/>
    <w:rsid w:val="005E2E41"/>
    <w:rsid w:val="005E32EA"/>
    <w:rsid w:val="005E4E36"/>
    <w:rsid w:val="005E52F8"/>
    <w:rsid w:val="005E538C"/>
    <w:rsid w:val="005E5B19"/>
    <w:rsid w:val="005E674B"/>
    <w:rsid w:val="005E6920"/>
    <w:rsid w:val="005E6986"/>
    <w:rsid w:val="005E699E"/>
    <w:rsid w:val="005E6B75"/>
    <w:rsid w:val="005E7B50"/>
    <w:rsid w:val="005F1321"/>
    <w:rsid w:val="005F1D09"/>
    <w:rsid w:val="005F26A7"/>
    <w:rsid w:val="005F3DB8"/>
    <w:rsid w:val="005F43E7"/>
    <w:rsid w:val="005F4A8F"/>
    <w:rsid w:val="005F53B2"/>
    <w:rsid w:val="005F5F10"/>
    <w:rsid w:val="005F6774"/>
    <w:rsid w:val="005F67DA"/>
    <w:rsid w:val="00601864"/>
    <w:rsid w:val="00601A9D"/>
    <w:rsid w:val="00602064"/>
    <w:rsid w:val="00603932"/>
    <w:rsid w:val="0060415F"/>
    <w:rsid w:val="00605B9D"/>
    <w:rsid w:val="00606837"/>
    <w:rsid w:val="00606863"/>
    <w:rsid w:val="00606A7A"/>
    <w:rsid w:val="00606EBD"/>
    <w:rsid w:val="006074AD"/>
    <w:rsid w:val="0061060F"/>
    <w:rsid w:val="0061067F"/>
    <w:rsid w:val="006106B2"/>
    <w:rsid w:val="00612F5F"/>
    <w:rsid w:val="00613D61"/>
    <w:rsid w:val="00614523"/>
    <w:rsid w:val="00615D2E"/>
    <w:rsid w:val="006161C9"/>
    <w:rsid w:val="00616263"/>
    <w:rsid w:val="0061656B"/>
    <w:rsid w:val="006168CE"/>
    <w:rsid w:val="00616D93"/>
    <w:rsid w:val="00616EA5"/>
    <w:rsid w:val="00616F94"/>
    <w:rsid w:val="00617338"/>
    <w:rsid w:val="00617BCF"/>
    <w:rsid w:val="00617E1B"/>
    <w:rsid w:val="00620E77"/>
    <w:rsid w:val="00621B89"/>
    <w:rsid w:val="00621BE1"/>
    <w:rsid w:val="00621CA2"/>
    <w:rsid w:val="006232BF"/>
    <w:rsid w:val="00623E92"/>
    <w:rsid w:val="00623F3C"/>
    <w:rsid w:val="0062455A"/>
    <w:rsid w:val="00624E10"/>
    <w:rsid w:val="0062539E"/>
    <w:rsid w:val="00625E31"/>
    <w:rsid w:val="00627266"/>
    <w:rsid w:val="00627614"/>
    <w:rsid w:val="0062771F"/>
    <w:rsid w:val="00627911"/>
    <w:rsid w:val="00627931"/>
    <w:rsid w:val="00627E74"/>
    <w:rsid w:val="006315E2"/>
    <w:rsid w:val="00631EA5"/>
    <w:rsid w:val="006325DC"/>
    <w:rsid w:val="00632A24"/>
    <w:rsid w:val="00632F22"/>
    <w:rsid w:val="006330DF"/>
    <w:rsid w:val="0063390B"/>
    <w:rsid w:val="00634901"/>
    <w:rsid w:val="00636AB5"/>
    <w:rsid w:val="00636F88"/>
    <w:rsid w:val="006403D3"/>
    <w:rsid w:val="0064091A"/>
    <w:rsid w:val="00641065"/>
    <w:rsid w:val="0064261D"/>
    <w:rsid w:val="00643FEF"/>
    <w:rsid w:val="00645537"/>
    <w:rsid w:val="006455DA"/>
    <w:rsid w:val="006458CC"/>
    <w:rsid w:val="006507AC"/>
    <w:rsid w:val="006509AC"/>
    <w:rsid w:val="00651A71"/>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6128"/>
    <w:rsid w:val="00666EF1"/>
    <w:rsid w:val="0066716A"/>
    <w:rsid w:val="006704E6"/>
    <w:rsid w:val="00670631"/>
    <w:rsid w:val="0067140F"/>
    <w:rsid w:val="00673000"/>
    <w:rsid w:val="00673254"/>
    <w:rsid w:val="006732C1"/>
    <w:rsid w:val="00673AC6"/>
    <w:rsid w:val="00674950"/>
    <w:rsid w:val="006757DB"/>
    <w:rsid w:val="00676D57"/>
    <w:rsid w:val="006800B5"/>
    <w:rsid w:val="00680683"/>
    <w:rsid w:val="006807A3"/>
    <w:rsid w:val="00680E9B"/>
    <w:rsid w:val="00681FC6"/>
    <w:rsid w:val="00682C7F"/>
    <w:rsid w:val="00683315"/>
    <w:rsid w:val="00683617"/>
    <w:rsid w:val="00683ECA"/>
    <w:rsid w:val="006845CA"/>
    <w:rsid w:val="0068634C"/>
    <w:rsid w:val="00686725"/>
    <w:rsid w:val="00686DD9"/>
    <w:rsid w:val="0069092D"/>
    <w:rsid w:val="00690FDE"/>
    <w:rsid w:val="0069268C"/>
    <w:rsid w:val="0069386B"/>
    <w:rsid w:val="00695095"/>
    <w:rsid w:val="00695139"/>
    <w:rsid w:val="0069559E"/>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D60"/>
    <w:rsid w:val="006B2184"/>
    <w:rsid w:val="006B23BD"/>
    <w:rsid w:val="006B52E8"/>
    <w:rsid w:val="006B560B"/>
    <w:rsid w:val="006B7C63"/>
    <w:rsid w:val="006C0134"/>
    <w:rsid w:val="006C0F68"/>
    <w:rsid w:val="006C117B"/>
    <w:rsid w:val="006C11E0"/>
    <w:rsid w:val="006C2AC8"/>
    <w:rsid w:val="006C2C5E"/>
    <w:rsid w:val="006C3875"/>
    <w:rsid w:val="006C3B10"/>
    <w:rsid w:val="006C40E9"/>
    <w:rsid w:val="006C4948"/>
    <w:rsid w:val="006C4D7F"/>
    <w:rsid w:val="006C5017"/>
    <w:rsid w:val="006C54D8"/>
    <w:rsid w:val="006C6030"/>
    <w:rsid w:val="006C6348"/>
    <w:rsid w:val="006D108B"/>
    <w:rsid w:val="006D2A60"/>
    <w:rsid w:val="006D40FF"/>
    <w:rsid w:val="006D4228"/>
    <w:rsid w:val="006D4504"/>
    <w:rsid w:val="006D4638"/>
    <w:rsid w:val="006D4B18"/>
    <w:rsid w:val="006D51AB"/>
    <w:rsid w:val="006D69D4"/>
    <w:rsid w:val="006D6DC2"/>
    <w:rsid w:val="006D718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F1068"/>
    <w:rsid w:val="006F1AC9"/>
    <w:rsid w:val="006F264A"/>
    <w:rsid w:val="006F483F"/>
    <w:rsid w:val="006F5A59"/>
    <w:rsid w:val="006F6E86"/>
    <w:rsid w:val="006F7028"/>
    <w:rsid w:val="007002E9"/>
    <w:rsid w:val="00700996"/>
    <w:rsid w:val="00701D75"/>
    <w:rsid w:val="00701FD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397B"/>
    <w:rsid w:val="00713CE8"/>
    <w:rsid w:val="00713E85"/>
    <w:rsid w:val="0071532B"/>
    <w:rsid w:val="007159EF"/>
    <w:rsid w:val="00715E5E"/>
    <w:rsid w:val="00715F81"/>
    <w:rsid w:val="007161A3"/>
    <w:rsid w:val="00716AC3"/>
    <w:rsid w:val="00720ACF"/>
    <w:rsid w:val="00720F9B"/>
    <w:rsid w:val="007219FD"/>
    <w:rsid w:val="00721C5C"/>
    <w:rsid w:val="0072331C"/>
    <w:rsid w:val="00723723"/>
    <w:rsid w:val="007237F4"/>
    <w:rsid w:val="00723CA3"/>
    <w:rsid w:val="00723D07"/>
    <w:rsid w:val="007247FD"/>
    <w:rsid w:val="00724A53"/>
    <w:rsid w:val="007250AB"/>
    <w:rsid w:val="0072742B"/>
    <w:rsid w:val="007276F8"/>
    <w:rsid w:val="00727887"/>
    <w:rsid w:val="00727A02"/>
    <w:rsid w:val="00730569"/>
    <w:rsid w:val="00731431"/>
    <w:rsid w:val="007342D6"/>
    <w:rsid w:val="00734349"/>
    <w:rsid w:val="007343F2"/>
    <w:rsid w:val="0073445B"/>
    <w:rsid w:val="0073469D"/>
    <w:rsid w:val="0073480C"/>
    <w:rsid w:val="007348CD"/>
    <w:rsid w:val="00734EF6"/>
    <w:rsid w:val="0073584C"/>
    <w:rsid w:val="007363DB"/>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5122"/>
    <w:rsid w:val="0074521E"/>
    <w:rsid w:val="00746594"/>
    <w:rsid w:val="00747377"/>
    <w:rsid w:val="00747460"/>
    <w:rsid w:val="00747B22"/>
    <w:rsid w:val="00747D28"/>
    <w:rsid w:val="00750044"/>
    <w:rsid w:val="00750782"/>
    <w:rsid w:val="00750A50"/>
    <w:rsid w:val="00750C14"/>
    <w:rsid w:val="00753DB0"/>
    <w:rsid w:val="00754377"/>
    <w:rsid w:val="00755125"/>
    <w:rsid w:val="00755708"/>
    <w:rsid w:val="007558C4"/>
    <w:rsid w:val="00755F84"/>
    <w:rsid w:val="0076042B"/>
    <w:rsid w:val="0076048F"/>
    <w:rsid w:val="00760C7B"/>
    <w:rsid w:val="00761147"/>
    <w:rsid w:val="0076196F"/>
    <w:rsid w:val="0076489F"/>
    <w:rsid w:val="007648D9"/>
    <w:rsid w:val="00764FE6"/>
    <w:rsid w:val="007650AA"/>
    <w:rsid w:val="00765418"/>
    <w:rsid w:val="00765B40"/>
    <w:rsid w:val="00765D49"/>
    <w:rsid w:val="00765F86"/>
    <w:rsid w:val="007669B4"/>
    <w:rsid w:val="00770274"/>
    <w:rsid w:val="00770908"/>
    <w:rsid w:val="007714B2"/>
    <w:rsid w:val="007714FD"/>
    <w:rsid w:val="007716DA"/>
    <w:rsid w:val="00771FB6"/>
    <w:rsid w:val="00772754"/>
    <w:rsid w:val="0077282E"/>
    <w:rsid w:val="007730D2"/>
    <w:rsid w:val="00773DD9"/>
    <w:rsid w:val="00774262"/>
    <w:rsid w:val="00775856"/>
    <w:rsid w:val="0077592F"/>
    <w:rsid w:val="00776528"/>
    <w:rsid w:val="007768B8"/>
    <w:rsid w:val="00780C9C"/>
    <w:rsid w:val="007820C9"/>
    <w:rsid w:val="00782563"/>
    <w:rsid w:val="00782569"/>
    <w:rsid w:val="00782D23"/>
    <w:rsid w:val="00784228"/>
    <w:rsid w:val="0078571C"/>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3C35"/>
    <w:rsid w:val="007A3C5C"/>
    <w:rsid w:val="007A3D22"/>
    <w:rsid w:val="007A44D0"/>
    <w:rsid w:val="007A4F94"/>
    <w:rsid w:val="007A5492"/>
    <w:rsid w:val="007A683D"/>
    <w:rsid w:val="007A695E"/>
    <w:rsid w:val="007A6A6A"/>
    <w:rsid w:val="007A77C2"/>
    <w:rsid w:val="007A7E4E"/>
    <w:rsid w:val="007B012B"/>
    <w:rsid w:val="007B124D"/>
    <w:rsid w:val="007B16CA"/>
    <w:rsid w:val="007B2636"/>
    <w:rsid w:val="007B2B68"/>
    <w:rsid w:val="007B2F80"/>
    <w:rsid w:val="007B32D3"/>
    <w:rsid w:val="007B463E"/>
    <w:rsid w:val="007B6299"/>
    <w:rsid w:val="007B7E30"/>
    <w:rsid w:val="007C05D6"/>
    <w:rsid w:val="007C067D"/>
    <w:rsid w:val="007C0F04"/>
    <w:rsid w:val="007C1534"/>
    <w:rsid w:val="007C2727"/>
    <w:rsid w:val="007C4EEC"/>
    <w:rsid w:val="007C62A2"/>
    <w:rsid w:val="007C6679"/>
    <w:rsid w:val="007C7C9D"/>
    <w:rsid w:val="007D0C4D"/>
    <w:rsid w:val="007D14F3"/>
    <w:rsid w:val="007D1B81"/>
    <w:rsid w:val="007D2A6D"/>
    <w:rsid w:val="007D2F47"/>
    <w:rsid w:val="007D39D3"/>
    <w:rsid w:val="007D401E"/>
    <w:rsid w:val="007D4E4F"/>
    <w:rsid w:val="007D55AD"/>
    <w:rsid w:val="007D58D4"/>
    <w:rsid w:val="007D65E2"/>
    <w:rsid w:val="007D733F"/>
    <w:rsid w:val="007D75B8"/>
    <w:rsid w:val="007D7942"/>
    <w:rsid w:val="007D7AE4"/>
    <w:rsid w:val="007E0469"/>
    <w:rsid w:val="007E139C"/>
    <w:rsid w:val="007E1631"/>
    <w:rsid w:val="007E37C1"/>
    <w:rsid w:val="007E4AC6"/>
    <w:rsid w:val="007E5E61"/>
    <w:rsid w:val="007E6942"/>
    <w:rsid w:val="007F0DA4"/>
    <w:rsid w:val="007F1CA3"/>
    <w:rsid w:val="007F20A8"/>
    <w:rsid w:val="007F2315"/>
    <w:rsid w:val="007F2F5B"/>
    <w:rsid w:val="007F2FA1"/>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647C"/>
    <w:rsid w:val="00821BBC"/>
    <w:rsid w:val="0082266A"/>
    <w:rsid w:val="00823970"/>
    <w:rsid w:val="00823DFF"/>
    <w:rsid w:val="00823E0F"/>
    <w:rsid w:val="00824114"/>
    <w:rsid w:val="008253A7"/>
    <w:rsid w:val="008254F9"/>
    <w:rsid w:val="00825EE5"/>
    <w:rsid w:val="0082692A"/>
    <w:rsid w:val="00826ABF"/>
    <w:rsid w:val="00826DC4"/>
    <w:rsid w:val="00826E5E"/>
    <w:rsid w:val="008311FD"/>
    <w:rsid w:val="00831A00"/>
    <w:rsid w:val="008329C1"/>
    <w:rsid w:val="00832ACD"/>
    <w:rsid w:val="008335F5"/>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7C89"/>
    <w:rsid w:val="0085066D"/>
    <w:rsid w:val="00851014"/>
    <w:rsid w:val="00851440"/>
    <w:rsid w:val="00851596"/>
    <w:rsid w:val="008519EA"/>
    <w:rsid w:val="00852F46"/>
    <w:rsid w:val="0085315D"/>
    <w:rsid w:val="00853C90"/>
    <w:rsid w:val="00853EB2"/>
    <w:rsid w:val="00855990"/>
    <w:rsid w:val="00856121"/>
    <w:rsid w:val="00856215"/>
    <w:rsid w:val="0086019E"/>
    <w:rsid w:val="0086059A"/>
    <w:rsid w:val="0086095C"/>
    <w:rsid w:val="00862657"/>
    <w:rsid w:val="00862A54"/>
    <w:rsid w:val="00862A7E"/>
    <w:rsid w:val="008633D3"/>
    <w:rsid w:val="00864821"/>
    <w:rsid w:val="00864AEB"/>
    <w:rsid w:val="0086656C"/>
    <w:rsid w:val="00866DB6"/>
    <w:rsid w:val="00866FDA"/>
    <w:rsid w:val="00867099"/>
    <w:rsid w:val="00867270"/>
    <w:rsid w:val="008674F2"/>
    <w:rsid w:val="00870619"/>
    <w:rsid w:val="00871C5A"/>
    <w:rsid w:val="00872534"/>
    <w:rsid w:val="00873B0F"/>
    <w:rsid w:val="00874129"/>
    <w:rsid w:val="0087464B"/>
    <w:rsid w:val="00874DBB"/>
    <w:rsid w:val="0087539F"/>
    <w:rsid w:val="00875B8F"/>
    <w:rsid w:val="0087623B"/>
    <w:rsid w:val="0087709D"/>
    <w:rsid w:val="00877D80"/>
    <w:rsid w:val="00877F41"/>
    <w:rsid w:val="00881826"/>
    <w:rsid w:val="0088264C"/>
    <w:rsid w:val="00882910"/>
    <w:rsid w:val="00882EEB"/>
    <w:rsid w:val="008835B5"/>
    <w:rsid w:val="00884E67"/>
    <w:rsid w:val="00884F80"/>
    <w:rsid w:val="00885178"/>
    <w:rsid w:val="00885FE9"/>
    <w:rsid w:val="00886147"/>
    <w:rsid w:val="00886EFB"/>
    <w:rsid w:val="00887569"/>
    <w:rsid w:val="00891185"/>
    <w:rsid w:val="00892BE6"/>
    <w:rsid w:val="008939B7"/>
    <w:rsid w:val="00893A06"/>
    <w:rsid w:val="00894690"/>
    <w:rsid w:val="00894F58"/>
    <w:rsid w:val="00895F5A"/>
    <w:rsid w:val="00896BAD"/>
    <w:rsid w:val="008976B0"/>
    <w:rsid w:val="00897B8A"/>
    <w:rsid w:val="008A067F"/>
    <w:rsid w:val="008A1577"/>
    <w:rsid w:val="008A2529"/>
    <w:rsid w:val="008A26E0"/>
    <w:rsid w:val="008A2758"/>
    <w:rsid w:val="008A2F91"/>
    <w:rsid w:val="008A3F1F"/>
    <w:rsid w:val="008A4E08"/>
    <w:rsid w:val="008A51F2"/>
    <w:rsid w:val="008A55A2"/>
    <w:rsid w:val="008A6296"/>
    <w:rsid w:val="008A7A95"/>
    <w:rsid w:val="008A7C2C"/>
    <w:rsid w:val="008B018C"/>
    <w:rsid w:val="008B0E11"/>
    <w:rsid w:val="008B0EFC"/>
    <w:rsid w:val="008B131C"/>
    <w:rsid w:val="008B13DF"/>
    <w:rsid w:val="008B1E0F"/>
    <w:rsid w:val="008B2479"/>
    <w:rsid w:val="008B33DA"/>
    <w:rsid w:val="008B3B9A"/>
    <w:rsid w:val="008B420E"/>
    <w:rsid w:val="008B687D"/>
    <w:rsid w:val="008B768E"/>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28CB"/>
    <w:rsid w:val="008D43C2"/>
    <w:rsid w:val="008D4E7F"/>
    <w:rsid w:val="008D6001"/>
    <w:rsid w:val="008D605F"/>
    <w:rsid w:val="008D63AF"/>
    <w:rsid w:val="008D7635"/>
    <w:rsid w:val="008E0419"/>
    <w:rsid w:val="008E114E"/>
    <w:rsid w:val="008E142B"/>
    <w:rsid w:val="008E1EF5"/>
    <w:rsid w:val="008E259A"/>
    <w:rsid w:val="008E472E"/>
    <w:rsid w:val="008E49C3"/>
    <w:rsid w:val="008E5402"/>
    <w:rsid w:val="008E5542"/>
    <w:rsid w:val="008E5DBE"/>
    <w:rsid w:val="008E6D94"/>
    <w:rsid w:val="008E6F87"/>
    <w:rsid w:val="008E7424"/>
    <w:rsid w:val="008E75CA"/>
    <w:rsid w:val="008E7BC0"/>
    <w:rsid w:val="008F0A50"/>
    <w:rsid w:val="008F12C2"/>
    <w:rsid w:val="008F142F"/>
    <w:rsid w:val="008F2233"/>
    <w:rsid w:val="008F2860"/>
    <w:rsid w:val="008F51EE"/>
    <w:rsid w:val="008F5684"/>
    <w:rsid w:val="008F6ABD"/>
    <w:rsid w:val="008F7715"/>
    <w:rsid w:val="00900149"/>
    <w:rsid w:val="0090050B"/>
    <w:rsid w:val="00900F46"/>
    <w:rsid w:val="00901F08"/>
    <w:rsid w:val="00902E2D"/>
    <w:rsid w:val="00906748"/>
    <w:rsid w:val="009118ED"/>
    <w:rsid w:val="00912F9D"/>
    <w:rsid w:val="0091384A"/>
    <w:rsid w:val="0091548F"/>
    <w:rsid w:val="00916B75"/>
    <w:rsid w:val="00917089"/>
    <w:rsid w:val="009175A4"/>
    <w:rsid w:val="00917650"/>
    <w:rsid w:val="00917C88"/>
    <w:rsid w:val="00920A6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183C"/>
    <w:rsid w:val="009528EE"/>
    <w:rsid w:val="0095329E"/>
    <w:rsid w:val="00953555"/>
    <w:rsid w:val="00954A28"/>
    <w:rsid w:val="00955030"/>
    <w:rsid w:val="00955565"/>
    <w:rsid w:val="00956508"/>
    <w:rsid w:val="009577B5"/>
    <w:rsid w:val="00961E86"/>
    <w:rsid w:val="009622F6"/>
    <w:rsid w:val="0096247B"/>
    <w:rsid w:val="0096268F"/>
    <w:rsid w:val="00963F7A"/>
    <w:rsid w:val="00965A62"/>
    <w:rsid w:val="00965D00"/>
    <w:rsid w:val="00966804"/>
    <w:rsid w:val="00966F41"/>
    <w:rsid w:val="0097125B"/>
    <w:rsid w:val="009719B2"/>
    <w:rsid w:val="00972228"/>
    <w:rsid w:val="00973CAA"/>
    <w:rsid w:val="00974240"/>
    <w:rsid w:val="00974359"/>
    <w:rsid w:val="00974824"/>
    <w:rsid w:val="00975177"/>
    <w:rsid w:val="0097571B"/>
    <w:rsid w:val="0097581B"/>
    <w:rsid w:val="00975969"/>
    <w:rsid w:val="00976738"/>
    <w:rsid w:val="00976908"/>
    <w:rsid w:val="00976EBB"/>
    <w:rsid w:val="009778B1"/>
    <w:rsid w:val="009802DA"/>
    <w:rsid w:val="0098078E"/>
    <w:rsid w:val="00980B9F"/>
    <w:rsid w:val="00980ECB"/>
    <w:rsid w:val="00980FBB"/>
    <w:rsid w:val="0098278C"/>
    <w:rsid w:val="0098287D"/>
    <w:rsid w:val="0098328D"/>
    <w:rsid w:val="0098399F"/>
    <w:rsid w:val="00984BE5"/>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75E"/>
    <w:rsid w:val="009B2BBC"/>
    <w:rsid w:val="009B6EC4"/>
    <w:rsid w:val="009C1381"/>
    <w:rsid w:val="009C14B3"/>
    <w:rsid w:val="009C1691"/>
    <w:rsid w:val="009C1AF6"/>
    <w:rsid w:val="009C1C0B"/>
    <w:rsid w:val="009C1D57"/>
    <w:rsid w:val="009C2746"/>
    <w:rsid w:val="009C4155"/>
    <w:rsid w:val="009C4B5A"/>
    <w:rsid w:val="009C659B"/>
    <w:rsid w:val="009C6E63"/>
    <w:rsid w:val="009C7FAA"/>
    <w:rsid w:val="009D0231"/>
    <w:rsid w:val="009D14AD"/>
    <w:rsid w:val="009D1CA6"/>
    <w:rsid w:val="009D1E7C"/>
    <w:rsid w:val="009D1FA7"/>
    <w:rsid w:val="009D33C5"/>
    <w:rsid w:val="009D3C28"/>
    <w:rsid w:val="009D47FC"/>
    <w:rsid w:val="009D4E6F"/>
    <w:rsid w:val="009D529D"/>
    <w:rsid w:val="009D557A"/>
    <w:rsid w:val="009D5B99"/>
    <w:rsid w:val="009D6F5A"/>
    <w:rsid w:val="009D7E2C"/>
    <w:rsid w:val="009E0646"/>
    <w:rsid w:val="009E09E7"/>
    <w:rsid w:val="009E124B"/>
    <w:rsid w:val="009E2E5D"/>
    <w:rsid w:val="009E338A"/>
    <w:rsid w:val="009E3423"/>
    <w:rsid w:val="009E3581"/>
    <w:rsid w:val="009E3CAF"/>
    <w:rsid w:val="009E5567"/>
    <w:rsid w:val="009E5B8E"/>
    <w:rsid w:val="009E643C"/>
    <w:rsid w:val="009E78A6"/>
    <w:rsid w:val="009E7BCF"/>
    <w:rsid w:val="009E7EFF"/>
    <w:rsid w:val="009F044C"/>
    <w:rsid w:val="009F04AA"/>
    <w:rsid w:val="009F0F5B"/>
    <w:rsid w:val="009F2B56"/>
    <w:rsid w:val="009F4801"/>
    <w:rsid w:val="009F5078"/>
    <w:rsid w:val="009F57F7"/>
    <w:rsid w:val="009F6111"/>
    <w:rsid w:val="009F616F"/>
    <w:rsid w:val="009F70E2"/>
    <w:rsid w:val="009F78B5"/>
    <w:rsid w:val="009F7AC8"/>
    <w:rsid w:val="00A0024F"/>
    <w:rsid w:val="00A00A4E"/>
    <w:rsid w:val="00A00E57"/>
    <w:rsid w:val="00A01813"/>
    <w:rsid w:val="00A01C54"/>
    <w:rsid w:val="00A02A77"/>
    <w:rsid w:val="00A02F27"/>
    <w:rsid w:val="00A03068"/>
    <w:rsid w:val="00A03141"/>
    <w:rsid w:val="00A03947"/>
    <w:rsid w:val="00A05D76"/>
    <w:rsid w:val="00A062CC"/>
    <w:rsid w:val="00A07813"/>
    <w:rsid w:val="00A07C12"/>
    <w:rsid w:val="00A07F35"/>
    <w:rsid w:val="00A10CF3"/>
    <w:rsid w:val="00A10DEE"/>
    <w:rsid w:val="00A11959"/>
    <w:rsid w:val="00A11E9C"/>
    <w:rsid w:val="00A127AE"/>
    <w:rsid w:val="00A1300C"/>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D5"/>
    <w:rsid w:val="00A2563A"/>
    <w:rsid w:val="00A25C65"/>
    <w:rsid w:val="00A25E52"/>
    <w:rsid w:val="00A25EF3"/>
    <w:rsid w:val="00A25F98"/>
    <w:rsid w:val="00A261F0"/>
    <w:rsid w:val="00A2731C"/>
    <w:rsid w:val="00A275CA"/>
    <w:rsid w:val="00A279BF"/>
    <w:rsid w:val="00A306AA"/>
    <w:rsid w:val="00A30966"/>
    <w:rsid w:val="00A314F0"/>
    <w:rsid w:val="00A32819"/>
    <w:rsid w:val="00A33FAD"/>
    <w:rsid w:val="00A35BB1"/>
    <w:rsid w:val="00A35E69"/>
    <w:rsid w:val="00A363EA"/>
    <w:rsid w:val="00A3726E"/>
    <w:rsid w:val="00A376E3"/>
    <w:rsid w:val="00A3772A"/>
    <w:rsid w:val="00A37A38"/>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5064"/>
    <w:rsid w:val="00A561FC"/>
    <w:rsid w:val="00A56212"/>
    <w:rsid w:val="00A562BC"/>
    <w:rsid w:val="00A56380"/>
    <w:rsid w:val="00A56752"/>
    <w:rsid w:val="00A56DB7"/>
    <w:rsid w:val="00A56F14"/>
    <w:rsid w:val="00A62274"/>
    <w:rsid w:val="00A62C3C"/>
    <w:rsid w:val="00A62EDF"/>
    <w:rsid w:val="00A633AC"/>
    <w:rsid w:val="00A63DE7"/>
    <w:rsid w:val="00A64263"/>
    <w:rsid w:val="00A644A5"/>
    <w:rsid w:val="00A64824"/>
    <w:rsid w:val="00A64A45"/>
    <w:rsid w:val="00A65073"/>
    <w:rsid w:val="00A65B03"/>
    <w:rsid w:val="00A6790D"/>
    <w:rsid w:val="00A70C22"/>
    <w:rsid w:val="00A70E44"/>
    <w:rsid w:val="00A71381"/>
    <w:rsid w:val="00A720F3"/>
    <w:rsid w:val="00A74768"/>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9DA"/>
    <w:rsid w:val="00AA5371"/>
    <w:rsid w:val="00AA715F"/>
    <w:rsid w:val="00AA7DA1"/>
    <w:rsid w:val="00AB02CC"/>
    <w:rsid w:val="00AB12C0"/>
    <w:rsid w:val="00AB1410"/>
    <w:rsid w:val="00AB2814"/>
    <w:rsid w:val="00AB2C54"/>
    <w:rsid w:val="00AB4CE3"/>
    <w:rsid w:val="00AB4FC8"/>
    <w:rsid w:val="00AB5A65"/>
    <w:rsid w:val="00AB5F5E"/>
    <w:rsid w:val="00AB601C"/>
    <w:rsid w:val="00AB698C"/>
    <w:rsid w:val="00AC0A9D"/>
    <w:rsid w:val="00AC1C08"/>
    <w:rsid w:val="00AC2021"/>
    <w:rsid w:val="00AC26F8"/>
    <w:rsid w:val="00AC2A6F"/>
    <w:rsid w:val="00AC30B0"/>
    <w:rsid w:val="00AC4045"/>
    <w:rsid w:val="00AC5053"/>
    <w:rsid w:val="00AC52B2"/>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E039C"/>
    <w:rsid w:val="00AE0885"/>
    <w:rsid w:val="00AE0E0B"/>
    <w:rsid w:val="00AE1A1E"/>
    <w:rsid w:val="00AE21C3"/>
    <w:rsid w:val="00AE35C8"/>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6D4C"/>
    <w:rsid w:val="00B2759E"/>
    <w:rsid w:val="00B30042"/>
    <w:rsid w:val="00B30525"/>
    <w:rsid w:val="00B30D94"/>
    <w:rsid w:val="00B33166"/>
    <w:rsid w:val="00B33E39"/>
    <w:rsid w:val="00B3451F"/>
    <w:rsid w:val="00B34633"/>
    <w:rsid w:val="00B3534A"/>
    <w:rsid w:val="00B3576B"/>
    <w:rsid w:val="00B360E8"/>
    <w:rsid w:val="00B40C63"/>
    <w:rsid w:val="00B40F6D"/>
    <w:rsid w:val="00B422F9"/>
    <w:rsid w:val="00B42BAE"/>
    <w:rsid w:val="00B4337B"/>
    <w:rsid w:val="00B43768"/>
    <w:rsid w:val="00B4488B"/>
    <w:rsid w:val="00B44BD8"/>
    <w:rsid w:val="00B44CCD"/>
    <w:rsid w:val="00B462EE"/>
    <w:rsid w:val="00B47B29"/>
    <w:rsid w:val="00B50447"/>
    <w:rsid w:val="00B504DA"/>
    <w:rsid w:val="00B5081B"/>
    <w:rsid w:val="00B50A25"/>
    <w:rsid w:val="00B50CCB"/>
    <w:rsid w:val="00B51A93"/>
    <w:rsid w:val="00B52557"/>
    <w:rsid w:val="00B56835"/>
    <w:rsid w:val="00B5698E"/>
    <w:rsid w:val="00B56A87"/>
    <w:rsid w:val="00B57726"/>
    <w:rsid w:val="00B6103D"/>
    <w:rsid w:val="00B614D7"/>
    <w:rsid w:val="00B625D6"/>
    <w:rsid w:val="00B632EB"/>
    <w:rsid w:val="00B654CD"/>
    <w:rsid w:val="00B6551F"/>
    <w:rsid w:val="00B661F7"/>
    <w:rsid w:val="00B669F8"/>
    <w:rsid w:val="00B66BF2"/>
    <w:rsid w:val="00B67423"/>
    <w:rsid w:val="00B703F0"/>
    <w:rsid w:val="00B705D7"/>
    <w:rsid w:val="00B72621"/>
    <w:rsid w:val="00B733EC"/>
    <w:rsid w:val="00B7354A"/>
    <w:rsid w:val="00B7362F"/>
    <w:rsid w:val="00B7379F"/>
    <w:rsid w:val="00B74C33"/>
    <w:rsid w:val="00B7547E"/>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137D"/>
    <w:rsid w:val="00B91C51"/>
    <w:rsid w:val="00B91C5E"/>
    <w:rsid w:val="00B91E18"/>
    <w:rsid w:val="00B9331C"/>
    <w:rsid w:val="00B93382"/>
    <w:rsid w:val="00B93868"/>
    <w:rsid w:val="00B93C52"/>
    <w:rsid w:val="00B93F1D"/>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D5C"/>
    <w:rsid w:val="00BB7527"/>
    <w:rsid w:val="00BB794B"/>
    <w:rsid w:val="00BB7A98"/>
    <w:rsid w:val="00BB7D22"/>
    <w:rsid w:val="00BC01B0"/>
    <w:rsid w:val="00BC0BA3"/>
    <w:rsid w:val="00BC1E62"/>
    <w:rsid w:val="00BC4756"/>
    <w:rsid w:val="00BC5B15"/>
    <w:rsid w:val="00BC621B"/>
    <w:rsid w:val="00BC633B"/>
    <w:rsid w:val="00BD0616"/>
    <w:rsid w:val="00BD1010"/>
    <w:rsid w:val="00BD127C"/>
    <w:rsid w:val="00BD1667"/>
    <w:rsid w:val="00BD2580"/>
    <w:rsid w:val="00BD2BC0"/>
    <w:rsid w:val="00BD2F0C"/>
    <w:rsid w:val="00BD2FDC"/>
    <w:rsid w:val="00BD3721"/>
    <w:rsid w:val="00BD3B33"/>
    <w:rsid w:val="00BD3DC7"/>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F0367"/>
    <w:rsid w:val="00BF0BC5"/>
    <w:rsid w:val="00BF11C9"/>
    <w:rsid w:val="00BF186E"/>
    <w:rsid w:val="00BF256D"/>
    <w:rsid w:val="00BF4DF3"/>
    <w:rsid w:val="00BF5F26"/>
    <w:rsid w:val="00BF5FD8"/>
    <w:rsid w:val="00BF6C48"/>
    <w:rsid w:val="00BF71F9"/>
    <w:rsid w:val="00BF7AA8"/>
    <w:rsid w:val="00C017FD"/>
    <w:rsid w:val="00C03D77"/>
    <w:rsid w:val="00C03F23"/>
    <w:rsid w:val="00C05B84"/>
    <w:rsid w:val="00C06083"/>
    <w:rsid w:val="00C06350"/>
    <w:rsid w:val="00C07264"/>
    <w:rsid w:val="00C0735A"/>
    <w:rsid w:val="00C10562"/>
    <w:rsid w:val="00C11E0D"/>
    <w:rsid w:val="00C12ADD"/>
    <w:rsid w:val="00C130FC"/>
    <w:rsid w:val="00C1337A"/>
    <w:rsid w:val="00C138EF"/>
    <w:rsid w:val="00C13940"/>
    <w:rsid w:val="00C13C51"/>
    <w:rsid w:val="00C1425A"/>
    <w:rsid w:val="00C142DE"/>
    <w:rsid w:val="00C15504"/>
    <w:rsid w:val="00C1607A"/>
    <w:rsid w:val="00C161B3"/>
    <w:rsid w:val="00C16754"/>
    <w:rsid w:val="00C16E51"/>
    <w:rsid w:val="00C17B8B"/>
    <w:rsid w:val="00C17F1B"/>
    <w:rsid w:val="00C20FBD"/>
    <w:rsid w:val="00C214BB"/>
    <w:rsid w:val="00C216C8"/>
    <w:rsid w:val="00C22A04"/>
    <w:rsid w:val="00C22FFC"/>
    <w:rsid w:val="00C248C3"/>
    <w:rsid w:val="00C25533"/>
    <w:rsid w:val="00C27351"/>
    <w:rsid w:val="00C27366"/>
    <w:rsid w:val="00C30E6D"/>
    <w:rsid w:val="00C31427"/>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437"/>
    <w:rsid w:val="00C8332C"/>
    <w:rsid w:val="00C840C7"/>
    <w:rsid w:val="00C84A2C"/>
    <w:rsid w:val="00C8566C"/>
    <w:rsid w:val="00C86E03"/>
    <w:rsid w:val="00C87758"/>
    <w:rsid w:val="00C87D83"/>
    <w:rsid w:val="00C90AD1"/>
    <w:rsid w:val="00C90E8E"/>
    <w:rsid w:val="00C91B5A"/>
    <w:rsid w:val="00C9238B"/>
    <w:rsid w:val="00C92977"/>
    <w:rsid w:val="00C9596B"/>
    <w:rsid w:val="00C96E9D"/>
    <w:rsid w:val="00C973E3"/>
    <w:rsid w:val="00CA0C0F"/>
    <w:rsid w:val="00CA1165"/>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C2657"/>
    <w:rsid w:val="00CC300F"/>
    <w:rsid w:val="00CC40A0"/>
    <w:rsid w:val="00CC4B71"/>
    <w:rsid w:val="00CC505B"/>
    <w:rsid w:val="00CC5839"/>
    <w:rsid w:val="00CC5B45"/>
    <w:rsid w:val="00CC690F"/>
    <w:rsid w:val="00CC6FA6"/>
    <w:rsid w:val="00CC75B9"/>
    <w:rsid w:val="00CD01AA"/>
    <w:rsid w:val="00CD13C8"/>
    <w:rsid w:val="00CD2D09"/>
    <w:rsid w:val="00CD2F67"/>
    <w:rsid w:val="00CD408D"/>
    <w:rsid w:val="00CD424E"/>
    <w:rsid w:val="00CD48E8"/>
    <w:rsid w:val="00CD5179"/>
    <w:rsid w:val="00CD5B36"/>
    <w:rsid w:val="00CD5E48"/>
    <w:rsid w:val="00CD636E"/>
    <w:rsid w:val="00CE0B9F"/>
    <w:rsid w:val="00CE371A"/>
    <w:rsid w:val="00CE3B29"/>
    <w:rsid w:val="00CE4AC6"/>
    <w:rsid w:val="00CE5343"/>
    <w:rsid w:val="00CE63B7"/>
    <w:rsid w:val="00CE6F3A"/>
    <w:rsid w:val="00CE7937"/>
    <w:rsid w:val="00CF161A"/>
    <w:rsid w:val="00CF1A60"/>
    <w:rsid w:val="00CF20A2"/>
    <w:rsid w:val="00CF24BF"/>
    <w:rsid w:val="00CF330D"/>
    <w:rsid w:val="00CF33DA"/>
    <w:rsid w:val="00CF3A3B"/>
    <w:rsid w:val="00CF4133"/>
    <w:rsid w:val="00CF5052"/>
    <w:rsid w:val="00CF5595"/>
    <w:rsid w:val="00CF5B80"/>
    <w:rsid w:val="00CF5E1E"/>
    <w:rsid w:val="00CF62FB"/>
    <w:rsid w:val="00CF6A43"/>
    <w:rsid w:val="00CF79F2"/>
    <w:rsid w:val="00D005D2"/>
    <w:rsid w:val="00D01145"/>
    <w:rsid w:val="00D01231"/>
    <w:rsid w:val="00D015BF"/>
    <w:rsid w:val="00D0325B"/>
    <w:rsid w:val="00D03736"/>
    <w:rsid w:val="00D039F9"/>
    <w:rsid w:val="00D04108"/>
    <w:rsid w:val="00D04CB3"/>
    <w:rsid w:val="00D05511"/>
    <w:rsid w:val="00D05D52"/>
    <w:rsid w:val="00D06941"/>
    <w:rsid w:val="00D06EF3"/>
    <w:rsid w:val="00D06FC9"/>
    <w:rsid w:val="00D070F9"/>
    <w:rsid w:val="00D10829"/>
    <w:rsid w:val="00D10AA6"/>
    <w:rsid w:val="00D12405"/>
    <w:rsid w:val="00D124D1"/>
    <w:rsid w:val="00D12777"/>
    <w:rsid w:val="00D1376F"/>
    <w:rsid w:val="00D13C62"/>
    <w:rsid w:val="00D13F8F"/>
    <w:rsid w:val="00D1572C"/>
    <w:rsid w:val="00D15C00"/>
    <w:rsid w:val="00D1616A"/>
    <w:rsid w:val="00D16280"/>
    <w:rsid w:val="00D20068"/>
    <w:rsid w:val="00D201EB"/>
    <w:rsid w:val="00D207C7"/>
    <w:rsid w:val="00D22BD2"/>
    <w:rsid w:val="00D231BC"/>
    <w:rsid w:val="00D2326D"/>
    <w:rsid w:val="00D234E8"/>
    <w:rsid w:val="00D23CE6"/>
    <w:rsid w:val="00D247B9"/>
    <w:rsid w:val="00D24EE2"/>
    <w:rsid w:val="00D25CDD"/>
    <w:rsid w:val="00D27D88"/>
    <w:rsid w:val="00D27E49"/>
    <w:rsid w:val="00D27FA0"/>
    <w:rsid w:val="00D300B6"/>
    <w:rsid w:val="00D3018C"/>
    <w:rsid w:val="00D308B0"/>
    <w:rsid w:val="00D313CA"/>
    <w:rsid w:val="00D315A9"/>
    <w:rsid w:val="00D32447"/>
    <w:rsid w:val="00D331EC"/>
    <w:rsid w:val="00D334B6"/>
    <w:rsid w:val="00D338BD"/>
    <w:rsid w:val="00D33E3A"/>
    <w:rsid w:val="00D341A3"/>
    <w:rsid w:val="00D34C83"/>
    <w:rsid w:val="00D35C13"/>
    <w:rsid w:val="00D414FA"/>
    <w:rsid w:val="00D42550"/>
    <w:rsid w:val="00D43DD3"/>
    <w:rsid w:val="00D43E40"/>
    <w:rsid w:val="00D4400B"/>
    <w:rsid w:val="00D4636F"/>
    <w:rsid w:val="00D4662D"/>
    <w:rsid w:val="00D469F3"/>
    <w:rsid w:val="00D46EF6"/>
    <w:rsid w:val="00D47412"/>
    <w:rsid w:val="00D47533"/>
    <w:rsid w:val="00D478AC"/>
    <w:rsid w:val="00D505F5"/>
    <w:rsid w:val="00D5072B"/>
    <w:rsid w:val="00D50B51"/>
    <w:rsid w:val="00D51374"/>
    <w:rsid w:val="00D51B60"/>
    <w:rsid w:val="00D51E4D"/>
    <w:rsid w:val="00D52788"/>
    <w:rsid w:val="00D552A5"/>
    <w:rsid w:val="00D55CAF"/>
    <w:rsid w:val="00D5631C"/>
    <w:rsid w:val="00D57210"/>
    <w:rsid w:val="00D60B82"/>
    <w:rsid w:val="00D61494"/>
    <w:rsid w:val="00D63560"/>
    <w:rsid w:val="00D63C04"/>
    <w:rsid w:val="00D64778"/>
    <w:rsid w:val="00D6513B"/>
    <w:rsid w:val="00D6539E"/>
    <w:rsid w:val="00D71557"/>
    <w:rsid w:val="00D7246C"/>
    <w:rsid w:val="00D724DF"/>
    <w:rsid w:val="00D72B8F"/>
    <w:rsid w:val="00D73048"/>
    <w:rsid w:val="00D7317C"/>
    <w:rsid w:val="00D73394"/>
    <w:rsid w:val="00D73714"/>
    <w:rsid w:val="00D73940"/>
    <w:rsid w:val="00D75883"/>
    <w:rsid w:val="00D768B9"/>
    <w:rsid w:val="00D76C17"/>
    <w:rsid w:val="00D770F1"/>
    <w:rsid w:val="00D770F9"/>
    <w:rsid w:val="00D777C5"/>
    <w:rsid w:val="00D7791B"/>
    <w:rsid w:val="00D805A6"/>
    <w:rsid w:val="00D81249"/>
    <w:rsid w:val="00D81770"/>
    <w:rsid w:val="00D81AE5"/>
    <w:rsid w:val="00D82FEC"/>
    <w:rsid w:val="00D8317B"/>
    <w:rsid w:val="00D834EE"/>
    <w:rsid w:val="00D84673"/>
    <w:rsid w:val="00D8522E"/>
    <w:rsid w:val="00D8622C"/>
    <w:rsid w:val="00D8645E"/>
    <w:rsid w:val="00D90C6A"/>
    <w:rsid w:val="00D928C2"/>
    <w:rsid w:val="00D932FF"/>
    <w:rsid w:val="00D93833"/>
    <w:rsid w:val="00D95015"/>
    <w:rsid w:val="00D952C8"/>
    <w:rsid w:val="00D95EFC"/>
    <w:rsid w:val="00D96285"/>
    <w:rsid w:val="00D963EF"/>
    <w:rsid w:val="00D96B0D"/>
    <w:rsid w:val="00D96D75"/>
    <w:rsid w:val="00D975C6"/>
    <w:rsid w:val="00DA1068"/>
    <w:rsid w:val="00DA1E03"/>
    <w:rsid w:val="00DA2140"/>
    <w:rsid w:val="00DA2249"/>
    <w:rsid w:val="00DA229E"/>
    <w:rsid w:val="00DA236B"/>
    <w:rsid w:val="00DA30A3"/>
    <w:rsid w:val="00DA3594"/>
    <w:rsid w:val="00DA3662"/>
    <w:rsid w:val="00DA3BB5"/>
    <w:rsid w:val="00DA4E18"/>
    <w:rsid w:val="00DA6888"/>
    <w:rsid w:val="00DA7204"/>
    <w:rsid w:val="00DA751B"/>
    <w:rsid w:val="00DA7E6D"/>
    <w:rsid w:val="00DA7E8E"/>
    <w:rsid w:val="00DB0C5F"/>
    <w:rsid w:val="00DB24A0"/>
    <w:rsid w:val="00DB4841"/>
    <w:rsid w:val="00DB4950"/>
    <w:rsid w:val="00DB54CD"/>
    <w:rsid w:val="00DB5930"/>
    <w:rsid w:val="00DB5D9D"/>
    <w:rsid w:val="00DB6BB0"/>
    <w:rsid w:val="00DB6F0A"/>
    <w:rsid w:val="00DB72E6"/>
    <w:rsid w:val="00DC00E2"/>
    <w:rsid w:val="00DC09E2"/>
    <w:rsid w:val="00DC313D"/>
    <w:rsid w:val="00DC4486"/>
    <w:rsid w:val="00DC51CA"/>
    <w:rsid w:val="00DC63DD"/>
    <w:rsid w:val="00DC6704"/>
    <w:rsid w:val="00DD035B"/>
    <w:rsid w:val="00DD0BCF"/>
    <w:rsid w:val="00DD0D48"/>
    <w:rsid w:val="00DD1AC9"/>
    <w:rsid w:val="00DD1E6C"/>
    <w:rsid w:val="00DD1EA6"/>
    <w:rsid w:val="00DD225C"/>
    <w:rsid w:val="00DD321E"/>
    <w:rsid w:val="00DD35BB"/>
    <w:rsid w:val="00DD369B"/>
    <w:rsid w:val="00DD3EA1"/>
    <w:rsid w:val="00DD5B99"/>
    <w:rsid w:val="00DD6A4A"/>
    <w:rsid w:val="00DD7131"/>
    <w:rsid w:val="00DD71D5"/>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6259"/>
    <w:rsid w:val="00E26BDF"/>
    <w:rsid w:val="00E26C73"/>
    <w:rsid w:val="00E2700F"/>
    <w:rsid w:val="00E2731E"/>
    <w:rsid w:val="00E27ADB"/>
    <w:rsid w:val="00E301CC"/>
    <w:rsid w:val="00E31116"/>
    <w:rsid w:val="00E3349C"/>
    <w:rsid w:val="00E3503E"/>
    <w:rsid w:val="00E351C0"/>
    <w:rsid w:val="00E35208"/>
    <w:rsid w:val="00E35BD5"/>
    <w:rsid w:val="00E370ED"/>
    <w:rsid w:val="00E371FD"/>
    <w:rsid w:val="00E37A00"/>
    <w:rsid w:val="00E37C62"/>
    <w:rsid w:val="00E40FD8"/>
    <w:rsid w:val="00E42C77"/>
    <w:rsid w:val="00E42D57"/>
    <w:rsid w:val="00E44C5E"/>
    <w:rsid w:val="00E44F14"/>
    <w:rsid w:val="00E46493"/>
    <w:rsid w:val="00E46690"/>
    <w:rsid w:val="00E46852"/>
    <w:rsid w:val="00E4776E"/>
    <w:rsid w:val="00E5019E"/>
    <w:rsid w:val="00E50755"/>
    <w:rsid w:val="00E50F4E"/>
    <w:rsid w:val="00E51815"/>
    <w:rsid w:val="00E51A56"/>
    <w:rsid w:val="00E51CF9"/>
    <w:rsid w:val="00E51FFB"/>
    <w:rsid w:val="00E52236"/>
    <w:rsid w:val="00E523E8"/>
    <w:rsid w:val="00E52482"/>
    <w:rsid w:val="00E527E5"/>
    <w:rsid w:val="00E52F2A"/>
    <w:rsid w:val="00E53331"/>
    <w:rsid w:val="00E533D9"/>
    <w:rsid w:val="00E538E9"/>
    <w:rsid w:val="00E540D5"/>
    <w:rsid w:val="00E54380"/>
    <w:rsid w:val="00E55183"/>
    <w:rsid w:val="00E561A5"/>
    <w:rsid w:val="00E56D3D"/>
    <w:rsid w:val="00E60E87"/>
    <w:rsid w:val="00E60E8A"/>
    <w:rsid w:val="00E615A3"/>
    <w:rsid w:val="00E61B1A"/>
    <w:rsid w:val="00E62539"/>
    <w:rsid w:val="00E62650"/>
    <w:rsid w:val="00E62A45"/>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4EFB"/>
    <w:rsid w:val="00E75FA3"/>
    <w:rsid w:val="00E76B37"/>
    <w:rsid w:val="00E77454"/>
    <w:rsid w:val="00E801B9"/>
    <w:rsid w:val="00E80D5C"/>
    <w:rsid w:val="00E81807"/>
    <w:rsid w:val="00E81E00"/>
    <w:rsid w:val="00E82C32"/>
    <w:rsid w:val="00E82DF4"/>
    <w:rsid w:val="00E83AF3"/>
    <w:rsid w:val="00E83F44"/>
    <w:rsid w:val="00E90644"/>
    <w:rsid w:val="00E910FE"/>
    <w:rsid w:val="00E9388D"/>
    <w:rsid w:val="00E940FC"/>
    <w:rsid w:val="00E94B58"/>
    <w:rsid w:val="00E951AB"/>
    <w:rsid w:val="00E958BB"/>
    <w:rsid w:val="00E95DCB"/>
    <w:rsid w:val="00E977CF"/>
    <w:rsid w:val="00EA0C1B"/>
    <w:rsid w:val="00EA0C4D"/>
    <w:rsid w:val="00EA0EF0"/>
    <w:rsid w:val="00EA0F0F"/>
    <w:rsid w:val="00EA2013"/>
    <w:rsid w:val="00EA2C02"/>
    <w:rsid w:val="00EA3F0B"/>
    <w:rsid w:val="00EA454B"/>
    <w:rsid w:val="00EA4DBA"/>
    <w:rsid w:val="00EA5590"/>
    <w:rsid w:val="00EA5633"/>
    <w:rsid w:val="00EA5871"/>
    <w:rsid w:val="00EA6371"/>
    <w:rsid w:val="00EA69E7"/>
    <w:rsid w:val="00EA6A2A"/>
    <w:rsid w:val="00EA6EFC"/>
    <w:rsid w:val="00EB06B8"/>
    <w:rsid w:val="00EB0939"/>
    <w:rsid w:val="00EB17F7"/>
    <w:rsid w:val="00EB24F9"/>
    <w:rsid w:val="00EB26BB"/>
    <w:rsid w:val="00EB3191"/>
    <w:rsid w:val="00EB3570"/>
    <w:rsid w:val="00EB364B"/>
    <w:rsid w:val="00EB3FE8"/>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A74"/>
    <w:rsid w:val="00EE1D99"/>
    <w:rsid w:val="00EE344A"/>
    <w:rsid w:val="00EE4CD4"/>
    <w:rsid w:val="00EE5275"/>
    <w:rsid w:val="00EE6929"/>
    <w:rsid w:val="00EE6D76"/>
    <w:rsid w:val="00EE6E3B"/>
    <w:rsid w:val="00EE6F01"/>
    <w:rsid w:val="00EE71D1"/>
    <w:rsid w:val="00EE7E5F"/>
    <w:rsid w:val="00EF009D"/>
    <w:rsid w:val="00EF094A"/>
    <w:rsid w:val="00EF2E66"/>
    <w:rsid w:val="00EF2E85"/>
    <w:rsid w:val="00EF36E0"/>
    <w:rsid w:val="00EF41AD"/>
    <w:rsid w:val="00EF69D9"/>
    <w:rsid w:val="00EF6C26"/>
    <w:rsid w:val="00EF7926"/>
    <w:rsid w:val="00EF7AE5"/>
    <w:rsid w:val="00EF7C24"/>
    <w:rsid w:val="00EF7E75"/>
    <w:rsid w:val="00F016CB"/>
    <w:rsid w:val="00F0193C"/>
    <w:rsid w:val="00F01B2A"/>
    <w:rsid w:val="00F01C9D"/>
    <w:rsid w:val="00F02998"/>
    <w:rsid w:val="00F02FD1"/>
    <w:rsid w:val="00F032BD"/>
    <w:rsid w:val="00F03522"/>
    <w:rsid w:val="00F03650"/>
    <w:rsid w:val="00F04562"/>
    <w:rsid w:val="00F05167"/>
    <w:rsid w:val="00F05CB4"/>
    <w:rsid w:val="00F10388"/>
    <w:rsid w:val="00F10560"/>
    <w:rsid w:val="00F118CB"/>
    <w:rsid w:val="00F12284"/>
    <w:rsid w:val="00F12DF7"/>
    <w:rsid w:val="00F1368F"/>
    <w:rsid w:val="00F14C25"/>
    <w:rsid w:val="00F14D87"/>
    <w:rsid w:val="00F1513D"/>
    <w:rsid w:val="00F152FD"/>
    <w:rsid w:val="00F153D0"/>
    <w:rsid w:val="00F15B30"/>
    <w:rsid w:val="00F16A7D"/>
    <w:rsid w:val="00F207B0"/>
    <w:rsid w:val="00F213E2"/>
    <w:rsid w:val="00F214CA"/>
    <w:rsid w:val="00F22694"/>
    <w:rsid w:val="00F22A92"/>
    <w:rsid w:val="00F233EC"/>
    <w:rsid w:val="00F24D13"/>
    <w:rsid w:val="00F24DF5"/>
    <w:rsid w:val="00F26AF7"/>
    <w:rsid w:val="00F26E20"/>
    <w:rsid w:val="00F30036"/>
    <w:rsid w:val="00F302C7"/>
    <w:rsid w:val="00F303A7"/>
    <w:rsid w:val="00F30A9D"/>
    <w:rsid w:val="00F31609"/>
    <w:rsid w:val="00F33C81"/>
    <w:rsid w:val="00F33DD4"/>
    <w:rsid w:val="00F378C8"/>
    <w:rsid w:val="00F37A74"/>
    <w:rsid w:val="00F40751"/>
    <w:rsid w:val="00F40C7D"/>
    <w:rsid w:val="00F40ECE"/>
    <w:rsid w:val="00F43245"/>
    <w:rsid w:val="00F43EFE"/>
    <w:rsid w:val="00F44571"/>
    <w:rsid w:val="00F44B6F"/>
    <w:rsid w:val="00F45046"/>
    <w:rsid w:val="00F45C10"/>
    <w:rsid w:val="00F5005F"/>
    <w:rsid w:val="00F507F3"/>
    <w:rsid w:val="00F515DE"/>
    <w:rsid w:val="00F51FEA"/>
    <w:rsid w:val="00F523E6"/>
    <w:rsid w:val="00F52495"/>
    <w:rsid w:val="00F54355"/>
    <w:rsid w:val="00F54D09"/>
    <w:rsid w:val="00F55013"/>
    <w:rsid w:val="00F560C4"/>
    <w:rsid w:val="00F56300"/>
    <w:rsid w:val="00F57299"/>
    <w:rsid w:val="00F5789C"/>
    <w:rsid w:val="00F57E5D"/>
    <w:rsid w:val="00F60337"/>
    <w:rsid w:val="00F603A6"/>
    <w:rsid w:val="00F60F02"/>
    <w:rsid w:val="00F61501"/>
    <w:rsid w:val="00F61516"/>
    <w:rsid w:val="00F61DA4"/>
    <w:rsid w:val="00F6270E"/>
    <w:rsid w:val="00F62F09"/>
    <w:rsid w:val="00F6306C"/>
    <w:rsid w:val="00F63260"/>
    <w:rsid w:val="00F6331B"/>
    <w:rsid w:val="00F63778"/>
    <w:rsid w:val="00F6382F"/>
    <w:rsid w:val="00F6412A"/>
    <w:rsid w:val="00F64B83"/>
    <w:rsid w:val="00F65182"/>
    <w:rsid w:val="00F66D82"/>
    <w:rsid w:val="00F67DE5"/>
    <w:rsid w:val="00F716A3"/>
    <w:rsid w:val="00F72442"/>
    <w:rsid w:val="00F72DCD"/>
    <w:rsid w:val="00F7388F"/>
    <w:rsid w:val="00F739FD"/>
    <w:rsid w:val="00F73A7D"/>
    <w:rsid w:val="00F75D72"/>
    <w:rsid w:val="00F76853"/>
    <w:rsid w:val="00F77140"/>
    <w:rsid w:val="00F80BF8"/>
    <w:rsid w:val="00F8128D"/>
    <w:rsid w:val="00F82732"/>
    <w:rsid w:val="00F82F33"/>
    <w:rsid w:val="00F8350C"/>
    <w:rsid w:val="00F839BD"/>
    <w:rsid w:val="00F83B2E"/>
    <w:rsid w:val="00F84976"/>
    <w:rsid w:val="00F84C57"/>
    <w:rsid w:val="00F84D8C"/>
    <w:rsid w:val="00F85228"/>
    <w:rsid w:val="00F853CD"/>
    <w:rsid w:val="00F8546B"/>
    <w:rsid w:val="00F902D3"/>
    <w:rsid w:val="00F90B82"/>
    <w:rsid w:val="00F92E97"/>
    <w:rsid w:val="00F93413"/>
    <w:rsid w:val="00F93F94"/>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21F4"/>
    <w:rsid w:val="00FB24DD"/>
    <w:rsid w:val="00FB3929"/>
    <w:rsid w:val="00FB3D4A"/>
    <w:rsid w:val="00FB448A"/>
    <w:rsid w:val="00FB5CC9"/>
    <w:rsid w:val="00FB5FF7"/>
    <w:rsid w:val="00FB6C87"/>
    <w:rsid w:val="00FB7063"/>
    <w:rsid w:val="00FC0D8E"/>
    <w:rsid w:val="00FC0EBC"/>
    <w:rsid w:val="00FC1B44"/>
    <w:rsid w:val="00FC27C3"/>
    <w:rsid w:val="00FC2B97"/>
    <w:rsid w:val="00FC2BF6"/>
    <w:rsid w:val="00FC3362"/>
    <w:rsid w:val="00FC3E35"/>
    <w:rsid w:val="00FC4841"/>
    <w:rsid w:val="00FC506A"/>
    <w:rsid w:val="00FD0DE8"/>
    <w:rsid w:val="00FD2430"/>
    <w:rsid w:val="00FD36C4"/>
    <w:rsid w:val="00FD4575"/>
    <w:rsid w:val="00FD48F1"/>
    <w:rsid w:val="00FD546E"/>
    <w:rsid w:val="00FD6E36"/>
    <w:rsid w:val="00FD772E"/>
    <w:rsid w:val="00FD7B99"/>
    <w:rsid w:val="00FD7FDB"/>
    <w:rsid w:val="00FE10C6"/>
    <w:rsid w:val="00FE17AF"/>
    <w:rsid w:val="00FE2D91"/>
    <w:rsid w:val="00FE56BD"/>
    <w:rsid w:val="00FF01C9"/>
    <w:rsid w:val="00FF157A"/>
    <w:rsid w:val="00FF165F"/>
    <w:rsid w:val="00FF26B4"/>
    <w:rsid w:val="00FF3A6D"/>
    <w:rsid w:val="00FF44F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E5B"/>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elifesciences.org/articles/45931"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github.com/liaochen1988/marker_hypothesi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291</TotalTime>
  <Pages>26</Pages>
  <Words>27961</Words>
  <Characters>159380</Characters>
  <Application>Microsoft Office Word</Application>
  <DocSecurity>0</DocSecurity>
  <Lines>1328</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2735</cp:revision>
  <cp:lastPrinted>2022-08-23T04:11:00Z</cp:lastPrinted>
  <dcterms:created xsi:type="dcterms:W3CDTF">2021-02-05T20:38:00Z</dcterms:created>
  <dcterms:modified xsi:type="dcterms:W3CDTF">2022-08-2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